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97F68F" w14:textId="6E28F952" w:rsidR="007F4E60" w:rsidRPr="00250F17" w:rsidRDefault="007F4E60" w:rsidP="007F4E60">
      <w:pPr>
        <w:pStyle w:val="Heading1"/>
      </w:pPr>
      <w:r w:rsidRPr="00250F17">
        <w:t>Exploring duplication</w:t>
      </w:r>
      <w:r w:rsidR="002F3523" w:rsidRPr="00250F17">
        <w:t xml:space="preserve"> </w:t>
      </w:r>
      <w:r w:rsidR="00007272" w:rsidRPr="00250F17">
        <w:t xml:space="preserve">in </w:t>
      </w:r>
      <w:r w:rsidRPr="00250F17">
        <w:t>reviews o</w:t>
      </w:r>
      <w:r w:rsidR="00B52256" w:rsidRPr="00250F17">
        <w:t>f</w:t>
      </w:r>
      <w:r w:rsidRPr="00250F17">
        <w:t xml:space="preserve"> Long COVID: 2020-2023</w:t>
      </w:r>
    </w:p>
    <w:p w14:paraId="7628CFD9" w14:textId="160BDB41" w:rsidR="00D5208E" w:rsidRPr="00250F17" w:rsidRDefault="00D5208E" w:rsidP="00D5208E">
      <w:pPr>
        <w:pStyle w:val="Heading2"/>
      </w:pPr>
      <w:r w:rsidRPr="00250F17">
        <w:t>Authors</w:t>
      </w:r>
    </w:p>
    <w:p w14:paraId="56ADC282" w14:textId="58D170C6" w:rsidR="00D5208E" w:rsidRPr="00250F17" w:rsidRDefault="00D5208E" w:rsidP="00D5208E">
      <w:r w:rsidRPr="00250F17">
        <w:t>Gary Raine (Corresponding author)</w:t>
      </w:r>
      <w:r w:rsidR="00892E69" w:rsidRPr="00250F17">
        <w:t>.</w:t>
      </w:r>
      <w:r w:rsidRPr="00250F17">
        <w:t xml:space="preserve"> Centre for Reviews and Dissemination, University of York, York, UK.  gary.raine@york.ac.uk</w:t>
      </w:r>
    </w:p>
    <w:p w14:paraId="630BC76C" w14:textId="57E25C6E" w:rsidR="00D5208E" w:rsidRPr="00250F17" w:rsidRDefault="00D5208E" w:rsidP="00D5208E">
      <w:r w:rsidRPr="00250F17">
        <w:t>Claire Khouja. Centre for Reviews and Dissemination, University of York, York, UK</w:t>
      </w:r>
    </w:p>
    <w:p w14:paraId="60297698" w14:textId="77777777" w:rsidR="00D5208E" w:rsidRPr="00250F17" w:rsidRDefault="00D5208E" w:rsidP="00D5208E"/>
    <w:p w14:paraId="6F012CB6" w14:textId="312147CE" w:rsidR="00DE2BB5" w:rsidRPr="00250F17" w:rsidRDefault="00CC42DB" w:rsidP="00D5208E">
      <w:r w:rsidRPr="00250F17">
        <w:t xml:space="preserve">The required declarations are included at the end of the manuscript (page 15) </w:t>
      </w:r>
    </w:p>
    <w:p w14:paraId="4AC88982" w14:textId="77777777" w:rsidR="00DE2BB5" w:rsidRPr="00250F17" w:rsidRDefault="00DE2BB5" w:rsidP="00D5208E"/>
    <w:p w14:paraId="3BF107C6" w14:textId="77777777" w:rsidR="00DE2BB5" w:rsidRPr="00250F17" w:rsidRDefault="00DE2BB5" w:rsidP="00D5208E"/>
    <w:p w14:paraId="03F8106D" w14:textId="77777777" w:rsidR="00DE2BB5" w:rsidRPr="00250F17" w:rsidRDefault="00DE2BB5" w:rsidP="00D5208E"/>
    <w:p w14:paraId="7350390C" w14:textId="77777777" w:rsidR="00DE2BB5" w:rsidRPr="00250F17" w:rsidRDefault="00DE2BB5" w:rsidP="00D5208E"/>
    <w:p w14:paraId="6DB99906" w14:textId="77777777" w:rsidR="00DE2BB5" w:rsidRPr="00250F17" w:rsidRDefault="00DE2BB5" w:rsidP="00D5208E"/>
    <w:p w14:paraId="5159632D" w14:textId="77777777" w:rsidR="00DE2BB5" w:rsidRPr="00250F17" w:rsidRDefault="00DE2BB5" w:rsidP="00D5208E"/>
    <w:p w14:paraId="139D9AE6" w14:textId="77777777" w:rsidR="00DE2BB5" w:rsidRPr="00250F17" w:rsidRDefault="00DE2BB5" w:rsidP="00D5208E"/>
    <w:p w14:paraId="22CECFE8" w14:textId="77777777" w:rsidR="00DE2BB5" w:rsidRPr="00250F17" w:rsidRDefault="00DE2BB5" w:rsidP="00D5208E"/>
    <w:p w14:paraId="0092691C" w14:textId="77777777" w:rsidR="00DE2BB5" w:rsidRPr="00250F17" w:rsidRDefault="00DE2BB5" w:rsidP="00D5208E"/>
    <w:p w14:paraId="5569C0D6" w14:textId="77777777" w:rsidR="00DE2BB5" w:rsidRPr="00250F17" w:rsidRDefault="00DE2BB5" w:rsidP="00D5208E"/>
    <w:p w14:paraId="0A5BBB0B" w14:textId="77777777" w:rsidR="00DE2BB5" w:rsidRPr="00250F17" w:rsidRDefault="00DE2BB5" w:rsidP="00D5208E"/>
    <w:p w14:paraId="6E9AB2E8" w14:textId="77777777" w:rsidR="00DE2BB5" w:rsidRPr="00250F17" w:rsidRDefault="00DE2BB5" w:rsidP="00D5208E"/>
    <w:p w14:paraId="69948948" w14:textId="77777777" w:rsidR="00DE2BB5" w:rsidRPr="00250F17" w:rsidRDefault="00DE2BB5" w:rsidP="00D5208E"/>
    <w:p w14:paraId="3B74E829" w14:textId="77777777" w:rsidR="00DE2BB5" w:rsidRPr="00250F17" w:rsidRDefault="00DE2BB5" w:rsidP="00D5208E"/>
    <w:p w14:paraId="5A1A545B" w14:textId="77777777" w:rsidR="00DE2BB5" w:rsidRPr="00250F17" w:rsidRDefault="00DE2BB5" w:rsidP="00D5208E"/>
    <w:p w14:paraId="406CE09E" w14:textId="77777777" w:rsidR="00DE2BB5" w:rsidRPr="00250F17" w:rsidRDefault="00DE2BB5" w:rsidP="00D5208E"/>
    <w:p w14:paraId="7BBC4FC2" w14:textId="77777777" w:rsidR="00DE2BB5" w:rsidRPr="00250F17" w:rsidRDefault="00DE2BB5" w:rsidP="00D5208E"/>
    <w:p w14:paraId="552EC2A1" w14:textId="77777777" w:rsidR="00DE2BB5" w:rsidRPr="00250F17" w:rsidRDefault="00DE2BB5" w:rsidP="00D5208E"/>
    <w:p w14:paraId="1D96D506" w14:textId="77777777" w:rsidR="00DE2BB5" w:rsidRPr="00250F17" w:rsidRDefault="00DE2BB5" w:rsidP="00D5208E"/>
    <w:p w14:paraId="5AEEA8CD" w14:textId="77777777" w:rsidR="00CC51F1" w:rsidRPr="00250F17" w:rsidRDefault="00CC51F1" w:rsidP="00D5208E"/>
    <w:p w14:paraId="77D0B5CD" w14:textId="77777777" w:rsidR="00DE2BB5" w:rsidRPr="00250F17" w:rsidRDefault="00DE2BB5" w:rsidP="00D5208E"/>
    <w:p w14:paraId="3440449E" w14:textId="68075D6C" w:rsidR="00C97926" w:rsidRPr="00250F17" w:rsidRDefault="00C97926" w:rsidP="00520464">
      <w:pPr>
        <w:pStyle w:val="Heading2"/>
      </w:pPr>
      <w:r w:rsidRPr="00250F17">
        <w:lastRenderedPageBreak/>
        <w:t>Abstract</w:t>
      </w:r>
    </w:p>
    <w:p w14:paraId="14674F9F" w14:textId="5FBF222E" w:rsidR="001361BB" w:rsidRPr="00250F17" w:rsidRDefault="0067620D" w:rsidP="00EE7CA8">
      <w:pPr>
        <w:pStyle w:val="Heading3"/>
        <w:spacing w:before="0" w:line="240" w:lineRule="auto"/>
      </w:pPr>
      <w:r w:rsidRPr="00250F17">
        <w:t>Background</w:t>
      </w:r>
    </w:p>
    <w:p w14:paraId="54ADB916" w14:textId="744421C2" w:rsidR="00E440DB" w:rsidRPr="00250F17" w:rsidRDefault="00D24FD4" w:rsidP="00EE7CA8">
      <w:pPr>
        <w:spacing w:line="480" w:lineRule="auto"/>
      </w:pPr>
      <w:r w:rsidRPr="00250F17">
        <w:t>The unnecessary duplication of reviews is a recognised problem</w:t>
      </w:r>
      <w:r w:rsidR="00A70412" w:rsidRPr="00250F17">
        <w:t xml:space="preserve"> in the field of evidence synthesis. </w:t>
      </w:r>
      <w:r w:rsidR="00991EF0" w:rsidRPr="00250F17">
        <w:t xml:space="preserve">This paper reports findings </w:t>
      </w:r>
      <w:r w:rsidR="00C876D3" w:rsidRPr="00250F17">
        <w:t xml:space="preserve">from a study </w:t>
      </w:r>
      <w:r w:rsidR="00FE492D" w:rsidRPr="00250F17">
        <w:t>explor</w:t>
      </w:r>
      <w:r w:rsidR="002606E7" w:rsidRPr="00250F17">
        <w:t>ing</w:t>
      </w:r>
      <w:r w:rsidR="00FE492D" w:rsidRPr="00250F17">
        <w:t xml:space="preserve"> </w:t>
      </w:r>
      <w:r w:rsidR="0049232A" w:rsidRPr="00250F17">
        <w:t xml:space="preserve">potential </w:t>
      </w:r>
      <w:r w:rsidR="00A25094" w:rsidRPr="00250F17">
        <w:t>duplication</w:t>
      </w:r>
      <w:r w:rsidR="006A4132" w:rsidRPr="00250F17">
        <w:t xml:space="preserve"> </w:t>
      </w:r>
      <w:r w:rsidR="00662B3D" w:rsidRPr="00250F17">
        <w:t>of</w:t>
      </w:r>
      <w:r w:rsidR="006459A9" w:rsidRPr="00250F17">
        <w:t xml:space="preserve"> effort in</w:t>
      </w:r>
      <w:r w:rsidR="006A4132" w:rsidRPr="00250F17">
        <w:t xml:space="preserve"> </w:t>
      </w:r>
      <w:r w:rsidR="00FE492D" w:rsidRPr="00250F17">
        <w:t>reviews</w:t>
      </w:r>
      <w:r w:rsidR="001A6FA6" w:rsidRPr="00250F17">
        <w:t xml:space="preserve"> </w:t>
      </w:r>
      <w:r w:rsidR="005541B3" w:rsidRPr="00250F17">
        <w:t>on the frequency and/or risk of Long COVID</w:t>
      </w:r>
      <w:r w:rsidR="005F5C98" w:rsidRPr="00250F17">
        <w:t xml:space="preserve"> that were </w:t>
      </w:r>
      <w:r w:rsidR="00B9543F" w:rsidRPr="00250F17">
        <w:t xml:space="preserve">published </w:t>
      </w:r>
      <w:r w:rsidR="00305FFD" w:rsidRPr="00250F17">
        <w:t>during the</w:t>
      </w:r>
      <w:r w:rsidR="004D14F6" w:rsidRPr="00250F17">
        <w:t xml:space="preserve"> first three years of the</w:t>
      </w:r>
      <w:r w:rsidR="00AD1AA1" w:rsidRPr="00250F17">
        <w:t xml:space="preserve"> </w:t>
      </w:r>
      <w:r w:rsidR="00C248EA" w:rsidRPr="00250F17">
        <w:t xml:space="preserve">COVID-19 </w:t>
      </w:r>
      <w:r w:rsidR="00AD1AA1" w:rsidRPr="00250F17">
        <w:t>pandemic</w:t>
      </w:r>
      <w:r w:rsidR="00C00189" w:rsidRPr="00250F17">
        <w:t>.</w:t>
      </w:r>
    </w:p>
    <w:p w14:paraId="1A4FB162" w14:textId="428F3446" w:rsidR="00E440DB" w:rsidRPr="00250F17" w:rsidRDefault="00E440DB" w:rsidP="00EE7CA8">
      <w:pPr>
        <w:pStyle w:val="Heading3"/>
        <w:spacing w:line="240" w:lineRule="auto"/>
      </w:pPr>
      <w:r w:rsidRPr="00250F17">
        <w:t>Method</w:t>
      </w:r>
      <w:r w:rsidR="0067620D" w:rsidRPr="00250F17">
        <w:t>s</w:t>
      </w:r>
    </w:p>
    <w:p w14:paraId="1C6E5E17" w14:textId="41897940" w:rsidR="0076725B" w:rsidRPr="00250F17" w:rsidRDefault="003A64EA" w:rsidP="00EE7CA8">
      <w:pPr>
        <w:spacing w:line="480" w:lineRule="auto"/>
      </w:pPr>
      <w:r w:rsidRPr="00250F17">
        <w:t xml:space="preserve">We extracted </w:t>
      </w:r>
      <w:r w:rsidR="00A01A6D" w:rsidRPr="00250F17">
        <w:t>and summarised</w:t>
      </w:r>
      <w:r w:rsidRPr="00250F17">
        <w:t xml:space="preserve"> </w:t>
      </w:r>
      <w:r w:rsidR="00F23ECF" w:rsidRPr="00250F17">
        <w:t xml:space="preserve">the aims and key </w:t>
      </w:r>
      <w:r w:rsidRPr="00250F17">
        <w:t>characteristics</w:t>
      </w:r>
      <w:r w:rsidR="00A01A6D" w:rsidRPr="00250F17">
        <w:t xml:space="preserve"> </w:t>
      </w:r>
      <w:r w:rsidR="002603BA" w:rsidRPr="00250F17">
        <w:t xml:space="preserve">of </w:t>
      </w:r>
      <w:r w:rsidR="00A01A6D" w:rsidRPr="00250F17">
        <w:t xml:space="preserve">112 </w:t>
      </w:r>
      <w:r w:rsidR="003C56F3" w:rsidRPr="00250F17">
        <w:t xml:space="preserve">reviews </w:t>
      </w:r>
      <w:r w:rsidR="002E2882" w:rsidRPr="00250F17">
        <w:t xml:space="preserve">identified from five </w:t>
      </w:r>
      <w:r w:rsidR="00B0185C" w:rsidRPr="00250F17">
        <w:t xml:space="preserve">published </w:t>
      </w:r>
      <w:r w:rsidR="002E2882" w:rsidRPr="00250F17">
        <w:t xml:space="preserve">evidence </w:t>
      </w:r>
      <w:r w:rsidR="00E440DB" w:rsidRPr="00250F17">
        <w:t>summa</w:t>
      </w:r>
      <w:r w:rsidR="004D3E9F" w:rsidRPr="00250F17">
        <w:t>rie</w:t>
      </w:r>
      <w:r w:rsidR="00E440DB" w:rsidRPr="00250F17">
        <w:t>s</w:t>
      </w:r>
      <w:r w:rsidR="00A950C0" w:rsidRPr="00250F17">
        <w:t xml:space="preserve"> </w:t>
      </w:r>
      <w:r w:rsidR="00D966C4" w:rsidRPr="00250F17">
        <w:t>commissioned by the National Institute for Health and Care Research (NIHR) for the Department of Health and Social Care (DHSC), England</w:t>
      </w:r>
      <w:r w:rsidR="00CE2AF5" w:rsidRPr="00250F17">
        <w:t xml:space="preserve">, </w:t>
      </w:r>
      <w:r w:rsidR="00DD4D0E" w:rsidRPr="00250F17">
        <w:t xml:space="preserve">which </w:t>
      </w:r>
      <w:r w:rsidR="0076725B" w:rsidRPr="00250F17">
        <w:t xml:space="preserve">covered the period </w:t>
      </w:r>
      <w:r w:rsidR="00976455" w:rsidRPr="00250F17">
        <w:t xml:space="preserve">from </w:t>
      </w:r>
      <w:r w:rsidR="0076725B" w:rsidRPr="00250F17">
        <w:t>January 2020 to January 2023</w:t>
      </w:r>
      <w:r w:rsidR="0028237D" w:rsidRPr="00250F17">
        <w:t>.</w:t>
      </w:r>
    </w:p>
    <w:p w14:paraId="45A7FFC6" w14:textId="019E90C4" w:rsidR="008C2AE3" w:rsidRPr="00250F17" w:rsidRDefault="00B955D2" w:rsidP="00824C6F">
      <w:pPr>
        <w:pStyle w:val="Heading3"/>
        <w:spacing w:line="240" w:lineRule="auto"/>
      </w:pPr>
      <w:r w:rsidRPr="00250F17">
        <w:t>Results</w:t>
      </w:r>
    </w:p>
    <w:p w14:paraId="1C0C1906" w14:textId="0327DC00" w:rsidR="00C22541" w:rsidRPr="00250F17" w:rsidRDefault="005E33AC" w:rsidP="00EE7CA8">
      <w:pPr>
        <w:spacing w:line="480" w:lineRule="auto"/>
      </w:pPr>
      <w:r w:rsidRPr="00250F17">
        <w:t>T</w:t>
      </w:r>
      <w:r w:rsidR="00544527" w:rsidRPr="00250F17">
        <w:t xml:space="preserve">here was </w:t>
      </w:r>
      <w:r w:rsidR="0060135D" w:rsidRPr="00250F17">
        <w:t xml:space="preserve">significant </w:t>
      </w:r>
      <w:r w:rsidR="00544527" w:rsidRPr="00250F17">
        <w:t xml:space="preserve">similarity in the aims and characteristics of the </w:t>
      </w:r>
      <w:r w:rsidR="00D3605D" w:rsidRPr="00250F17">
        <w:t xml:space="preserve">112 </w:t>
      </w:r>
      <w:r w:rsidR="00544527" w:rsidRPr="00250F17">
        <w:t>reviews</w:t>
      </w:r>
      <w:r w:rsidR="00DB5A24" w:rsidRPr="00250F17">
        <w:t>.</w:t>
      </w:r>
      <w:r w:rsidR="00406985" w:rsidRPr="00250F17">
        <w:t xml:space="preserve"> </w:t>
      </w:r>
      <w:r w:rsidR="00E45D77" w:rsidRPr="00250F17">
        <w:t xml:space="preserve">We identified </w:t>
      </w:r>
      <w:r w:rsidR="000621B0" w:rsidRPr="00250F17">
        <w:t>43 reviews reporting on any persistent symptoms/effects and 69</w:t>
      </w:r>
      <w:r w:rsidR="00F86818" w:rsidRPr="00250F17">
        <w:t xml:space="preserve"> that focused on </w:t>
      </w:r>
      <w:r w:rsidR="00E45D77" w:rsidRPr="00250F17">
        <w:t xml:space="preserve">specific symptoms/effects; overlap in the conditions studied was common. </w:t>
      </w:r>
      <w:r w:rsidR="00E12327" w:rsidRPr="00250F17">
        <w:t xml:space="preserve">The majority of </w:t>
      </w:r>
      <w:r w:rsidR="008807F0" w:rsidRPr="00250F17">
        <w:t xml:space="preserve">reviews focused on </w:t>
      </w:r>
      <w:r w:rsidR="004423C0" w:rsidRPr="00250F17">
        <w:t xml:space="preserve">individuals of any </w:t>
      </w:r>
      <w:r w:rsidR="008807F0" w:rsidRPr="00250F17">
        <w:t>age</w:t>
      </w:r>
      <w:r w:rsidR="004423C0" w:rsidRPr="00250F17">
        <w:t xml:space="preserve"> </w:t>
      </w:r>
      <w:r w:rsidR="008E214B" w:rsidRPr="00250F17">
        <w:t>(n=6</w:t>
      </w:r>
      <w:r w:rsidR="00D22846" w:rsidRPr="00250F17">
        <w:t xml:space="preserve">2); </w:t>
      </w:r>
      <w:r w:rsidR="003A4514" w:rsidRPr="00250F17">
        <w:t>where restrictions were applied</w:t>
      </w:r>
      <w:r w:rsidR="00745A4A" w:rsidRPr="00250F17">
        <w:t xml:space="preserve"> </w:t>
      </w:r>
      <w:r w:rsidR="006F6D9F" w:rsidRPr="00250F17">
        <w:t>(n=50)</w:t>
      </w:r>
      <w:r w:rsidR="00F16399" w:rsidRPr="00250F17">
        <w:t>,</w:t>
      </w:r>
      <w:r w:rsidR="006F6D9F" w:rsidRPr="00250F17">
        <w:t xml:space="preserve"> </w:t>
      </w:r>
      <w:r w:rsidR="00964FA6" w:rsidRPr="00250F17">
        <w:t xml:space="preserve">all but six </w:t>
      </w:r>
      <w:r w:rsidR="00AD0111" w:rsidRPr="00250F17">
        <w:t xml:space="preserve">reviews </w:t>
      </w:r>
      <w:r w:rsidR="00964FA6" w:rsidRPr="00250F17">
        <w:t xml:space="preserve">focused </w:t>
      </w:r>
      <w:r w:rsidR="00AD0111" w:rsidRPr="00250F17">
        <w:t xml:space="preserve">on adults. </w:t>
      </w:r>
      <w:r w:rsidR="00C561E4" w:rsidRPr="00250F17">
        <w:t xml:space="preserve">Most </w:t>
      </w:r>
      <w:r w:rsidR="003E6776" w:rsidRPr="00250F17">
        <w:t>reviews</w:t>
      </w:r>
      <w:r w:rsidR="005D66AC" w:rsidRPr="00250F17">
        <w:t xml:space="preserve"> </w:t>
      </w:r>
      <w:r w:rsidR="00426BAD" w:rsidRPr="00250F17">
        <w:t>focused on</w:t>
      </w:r>
      <w:r w:rsidR="000355D1" w:rsidRPr="00250F17">
        <w:t xml:space="preserve"> </w:t>
      </w:r>
      <w:r w:rsidR="002B0CE3" w:rsidRPr="00250F17">
        <w:t>both hospitalised and non-hospitalised patients</w:t>
      </w:r>
      <w:r w:rsidR="000355D1" w:rsidRPr="00250F17">
        <w:t xml:space="preserve"> (</w:t>
      </w:r>
      <w:r w:rsidR="00C561E4" w:rsidRPr="00250F17">
        <w:t xml:space="preserve">n=97) </w:t>
      </w:r>
      <w:r w:rsidR="00AE725E" w:rsidRPr="00250F17">
        <w:t xml:space="preserve">and </w:t>
      </w:r>
      <w:r w:rsidR="00A15EBD" w:rsidRPr="00250F17">
        <w:t>authors searched the same time periods.</w:t>
      </w:r>
      <w:r w:rsidR="008A1C66" w:rsidRPr="00250F17">
        <w:t xml:space="preserve"> </w:t>
      </w:r>
      <w:r w:rsidR="00E37208" w:rsidRPr="00250F17">
        <w:t>H</w:t>
      </w:r>
      <w:r w:rsidR="00AD64F8" w:rsidRPr="00250F17">
        <w:t xml:space="preserve">alf of authors </w:t>
      </w:r>
      <w:r w:rsidR="006E1F29" w:rsidRPr="00250F17">
        <w:t xml:space="preserve">reported </w:t>
      </w:r>
      <w:r w:rsidR="00AD64F8" w:rsidRPr="00250F17">
        <w:t>publish</w:t>
      </w:r>
      <w:r w:rsidR="006E1F29" w:rsidRPr="00250F17">
        <w:t xml:space="preserve">ing </w:t>
      </w:r>
      <w:r w:rsidR="002F60A9" w:rsidRPr="00250F17">
        <w:t xml:space="preserve">a </w:t>
      </w:r>
      <w:r w:rsidR="00AD64F8" w:rsidRPr="00250F17">
        <w:t>protocol prospectively (n=58) and</w:t>
      </w:r>
      <w:r w:rsidR="00D57155" w:rsidRPr="00250F17">
        <w:t xml:space="preserve"> </w:t>
      </w:r>
      <w:r w:rsidR="004A654A" w:rsidRPr="00250F17">
        <w:t xml:space="preserve">only </w:t>
      </w:r>
      <w:r w:rsidR="00AD64F8" w:rsidRPr="00250F17">
        <w:t xml:space="preserve">a minority </w:t>
      </w:r>
      <w:r w:rsidR="006E1F29" w:rsidRPr="00250F17">
        <w:t xml:space="preserve">received </w:t>
      </w:r>
      <w:r w:rsidR="003114DF" w:rsidRPr="00250F17">
        <w:t xml:space="preserve">specific </w:t>
      </w:r>
      <w:r w:rsidR="00890C45" w:rsidRPr="00250F17">
        <w:t xml:space="preserve">review </w:t>
      </w:r>
      <w:r w:rsidR="003114DF" w:rsidRPr="00250F17">
        <w:t>funding</w:t>
      </w:r>
      <w:r w:rsidR="00B62A25" w:rsidRPr="00250F17">
        <w:t xml:space="preserve"> (n=39)</w:t>
      </w:r>
      <w:r w:rsidR="00F7287C" w:rsidRPr="00250F17">
        <w:t>.</w:t>
      </w:r>
    </w:p>
    <w:p w14:paraId="6808B1DA" w14:textId="0AD53B0C" w:rsidR="00833D9F" w:rsidRPr="00250F17" w:rsidRDefault="00833D9F" w:rsidP="00824C6F">
      <w:pPr>
        <w:pStyle w:val="Heading3"/>
        <w:spacing w:line="240" w:lineRule="auto"/>
      </w:pPr>
      <w:r w:rsidRPr="00250F17">
        <w:t>Conclusion</w:t>
      </w:r>
      <w:r w:rsidR="0067620D" w:rsidRPr="00250F17">
        <w:t>s</w:t>
      </w:r>
    </w:p>
    <w:p w14:paraId="614A4CD4" w14:textId="3657235F" w:rsidR="00B0185C" w:rsidRPr="00250F17" w:rsidRDefault="008D2572" w:rsidP="00EE7CA8">
      <w:pPr>
        <w:spacing w:line="480" w:lineRule="auto"/>
      </w:pPr>
      <w:r w:rsidRPr="00250F17">
        <w:t xml:space="preserve">Our findings </w:t>
      </w:r>
      <w:r w:rsidR="00611204" w:rsidRPr="00250F17">
        <w:t>raise</w:t>
      </w:r>
      <w:r w:rsidRPr="00250F17">
        <w:t xml:space="preserve"> </w:t>
      </w:r>
      <w:r w:rsidR="0006551F" w:rsidRPr="00250F17">
        <w:t xml:space="preserve">concerns </w:t>
      </w:r>
      <w:r w:rsidR="00611204" w:rsidRPr="00250F17">
        <w:t xml:space="preserve">about unnecessary duplication of effort and the extent to which all reviews </w:t>
      </w:r>
      <w:r w:rsidR="006F36FF" w:rsidRPr="00250F17">
        <w:t xml:space="preserve">we assessed </w:t>
      </w:r>
      <w:r w:rsidR="00611204" w:rsidRPr="00250F17">
        <w:t xml:space="preserve">will have added substantially to the </w:t>
      </w:r>
      <w:r w:rsidR="000F26BC" w:rsidRPr="00250F17">
        <w:t>Long COVID evidence</w:t>
      </w:r>
      <w:r w:rsidR="00611204" w:rsidRPr="00250F17">
        <w:t xml:space="preserve"> base</w:t>
      </w:r>
      <w:r w:rsidR="000F26BC" w:rsidRPr="00250F17">
        <w:t>.</w:t>
      </w:r>
      <w:r w:rsidR="005B6AF9" w:rsidRPr="00250F17">
        <w:t xml:space="preserve"> </w:t>
      </w:r>
      <w:r w:rsidR="00B0185C" w:rsidRPr="00250F17">
        <w:t xml:space="preserve">Researchers should seek to minimise research redundancy </w:t>
      </w:r>
      <w:r w:rsidR="00266629" w:rsidRPr="00250F17">
        <w:t>and</w:t>
      </w:r>
      <w:r w:rsidR="00B0185C" w:rsidRPr="00250F17">
        <w:t xml:space="preserve"> only conduct</w:t>
      </w:r>
      <w:r w:rsidR="00266629" w:rsidRPr="00250F17">
        <w:t xml:space="preserve"> </w:t>
      </w:r>
      <w:r w:rsidR="00B0185C" w:rsidRPr="00250F17">
        <w:t xml:space="preserve">new reviews when a genuine </w:t>
      </w:r>
      <w:r w:rsidR="00490271" w:rsidRPr="00250F17">
        <w:t xml:space="preserve">knowledge </w:t>
      </w:r>
      <w:r w:rsidR="00B0185C" w:rsidRPr="00250F17">
        <w:t>gap</w:t>
      </w:r>
      <w:r w:rsidR="00490271" w:rsidRPr="00250F17">
        <w:t xml:space="preserve"> exists</w:t>
      </w:r>
      <w:r w:rsidR="00764F2F">
        <w:t>.</w:t>
      </w:r>
    </w:p>
    <w:p w14:paraId="5272B7F7" w14:textId="45A69CED" w:rsidR="0097196C" w:rsidRPr="00250F17" w:rsidRDefault="0097196C" w:rsidP="00824C6F">
      <w:pPr>
        <w:pStyle w:val="Heading3"/>
        <w:spacing w:line="240" w:lineRule="auto"/>
      </w:pPr>
      <w:r w:rsidRPr="00250F17">
        <w:t>Keywords</w:t>
      </w:r>
    </w:p>
    <w:p w14:paraId="24DD7E66" w14:textId="705BA0B2" w:rsidR="007537FD" w:rsidRPr="00250F17" w:rsidRDefault="004844B4" w:rsidP="00EE7CA8">
      <w:pPr>
        <w:spacing w:line="480" w:lineRule="auto"/>
      </w:pPr>
      <w:r w:rsidRPr="00250F17">
        <w:t>Long COVID</w:t>
      </w:r>
      <w:r w:rsidR="007A32DD" w:rsidRPr="00250F17">
        <w:t xml:space="preserve">, </w:t>
      </w:r>
      <w:r w:rsidR="00E37B1A" w:rsidRPr="00250F17">
        <w:t>COVID</w:t>
      </w:r>
      <w:r w:rsidR="00AB2439" w:rsidRPr="00250F17">
        <w:t xml:space="preserve">-19 pandemic, </w:t>
      </w:r>
      <w:r w:rsidR="004D6DF5" w:rsidRPr="00250F17">
        <w:t xml:space="preserve">prevalence, </w:t>
      </w:r>
      <w:r w:rsidR="007A32DD" w:rsidRPr="00250F17">
        <w:t>duplication,</w:t>
      </w:r>
      <w:r w:rsidR="00AB2439" w:rsidRPr="00250F17">
        <w:t xml:space="preserve"> </w:t>
      </w:r>
      <w:r w:rsidRPr="00250F17">
        <w:t>systematic reviews</w:t>
      </w:r>
      <w:r w:rsidR="00AB2439" w:rsidRPr="00250F17">
        <w:t xml:space="preserve">, research redundancy </w:t>
      </w:r>
      <w:r w:rsidRPr="00250F17">
        <w:t xml:space="preserve"> </w:t>
      </w:r>
    </w:p>
    <w:p w14:paraId="57460BE9" w14:textId="19330962" w:rsidR="00520464" w:rsidRPr="00250F17" w:rsidRDefault="00520464" w:rsidP="00EE7CA8">
      <w:pPr>
        <w:pStyle w:val="Heading2"/>
        <w:spacing w:line="480" w:lineRule="auto"/>
      </w:pPr>
      <w:r w:rsidRPr="00250F17">
        <w:lastRenderedPageBreak/>
        <w:t xml:space="preserve">Background </w:t>
      </w:r>
    </w:p>
    <w:p w14:paraId="37FF20E2" w14:textId="69BE0FC8" w:rsidR="00D6556A" w:rsidRPr="00250F17" w:rsidRDefault="00F35688" w:rsidP="00EE7CA8">
      <w:pPr>
        <w:spacing w:line="480" w:lineRule="auto"/>
      </w:pPr>
      <w:r w:rsidRPr="00250F17">
        <w:t>T</w:t>
      </w:r>
      <w:r w:rsidR="0017479D" w:rsidRPr="00250F17">
        <w:t xml:space="preserve">he National Institute for </w:t>
      </w:r>
      <w:r w:rsidR="009D023E" w:rsidRPr="00250F17">
        <w:t>Health and Care Excellence</w:t>
      </w:r>
      <w:r w:rsidR="004A7C81" w:rsidRPr="00250F17">
        <w:t xml:space="preserve"> </w:t>
      </w:r>
      <w:r w:rsidR="00B330B4" w:rsidRPr="00250F17">
        <w:t>(NICE)</w:t>
      </w:r>
      <w:r w:rsidR="002A5A2C" w:rsidRPr="00250F17">
        <w:t xml:space="preserve"> </w:t>
      </w:r>
      <w:r w:rsidR="00946BA9" w:rsidRPr="00250F17">
        <w:t>et al.</w:t>
      </w:r>
      <w:r w:rsidR="00DE631E" w:rsidRPr="00250F17">
        <w:fldChar w:fldCharType="begin"/>
      </w:r>
      <w:r w:rsidR="00DE631E" w:rsidRPr="00250F17">
        <w:instrText xml:space="preserve"> ADDIN EN.CITE &lt;EndNote&gt;&lt;Cite&gt;&lt;Author&gt;National Institute for Health and Care Excellence (NICE)&lt;/Author&gt;&lt;Year&gt;2024&lt;/Year&gt;&lt;RecNum&gt;64&lt;/RecNum&gt;&lt;DisplayText&gt;[1]&lt;/DisplayText&gt;&lt;record&gt;&lt;rec-number&gt;64&lt;/rec-number&gt;&lt;foreign-keys&gt;&lt;key app="EN" db-id="waerxdsxkpaztaex9dn5vz25epawss52vrs9" timestamp="1644775328"&gt;64&lt;/key&gt;&lt;/foreign-keys&gt;&lt;ref-type name="Report"&gt;27&lt;/ref-type&gt;&lt;contributors&gt;&lt;authors&gt;&lt;author&gt;National Institute for Health and Care Excellence (NICE),&lt;/author&gt;&lt;author&gt;Scottish Intercollegiate Guidelines Network (SIGN),&lt;/author&gt;&lt;author&gt;Royal College of General Practitioners,&lt;/author&gt;&lt;/authors&gt;&lt;/contributors&gt;&lt;titles&gt;&lt;title&gt;COVID-19 rapid guideline: managing the long-term effects of COVID-19&lt;/title&gt;&lt;/titles&gt;&lt;dates&gt;&lt;year&gt;2024&lt;/year&gt;&lt;/dates&gt;&lt;pub-location&gt;London&lt;/pub-location&gt;&lt;publisher&gt;NICE&lt;/publisher&gt;&lt;urls&gt;&lt;related-urls&gt;&lt;url&gt;https://www.nice.org.uk/guidance/ng188&lt;/url&gt;&lt;/related-urls&gt;&lt;/urls&gt;&lt;electronic-resource-num&gt;www.nice.org.uk/guidance/ng188&lt;/electronic-resource-num&gt;&lt;/record&gt;&lt;/Cite&gt;&lt;/EndNote&gt;</w:instrText>
      </w:r>
      <w:r w:rsidR="00DE631E" w:rsidRPr="00250F17">
        <w:fldChar w:fldCharType="separate"/>
      </w:r>
      <w:r w:rsidR="00DE631E" w:rsidRPr="00250F17">
        <w:rPr>
          <w:noProof/>
        </w:rPr>
        <w:t>[1]</w:t>
      </w:r>
      <w:r w:rsidR="00DE631E" w:rsidRPr="00250F17">
        <w:fldChar w:fldCharType="end"/>
      </w:r>
      <w:r w:rsidR="00185193" w:rsidRPr="00250F17">
        <w:t xml:space="preserve"> </w:t>
      </w:r>
      <w:r w:rsidR="00A573E3" w:rsidRPr="00250F17">
        <w:t xml:space="preserve">distinguished between three </w:t>
      </w:r>
      <w:r w:rsidR="00DB21F1" w:rsidRPr="00250F17">
        <w:t>COVID-</w:t>
      </w:r>
      <w:r w:rsidR="00621C04" w:rsidRPr="00250F17">
        <w:t>19</w:t>
      </w:r>
      <w:r w:rsidR="00DB21F1" w:rsidRPr="00250F17">
        <w:t xml:space="preserve"> </w:t>
      </w:r>
      <w:r w:rsidR="00662724" w:rsidRPr="00250F17">
        <w:t>phases</w:t>
      </w:r>
      <w:r w:rsidR="00621C04" w:rsidRPr="00250F17">
        <w:t xml:space="preserve">. </w:t>
      </w:r>
      <w:r w:rsidR="00C94CE4" w:rsidRPr="00250F17">
        <w:t>‘</w:t>
      </w:r>
      <w:r w:rsidR="00A3389D" w:rsidRPr="00250F17">
        <w:t>Acute COVID-19’</w:t>
      </w:r>
      <w:r w:rsidR="00C94CE4" w:rsidRPr="00250F17">
        <w:t xml:space="preserve"> was defined as s</w:t>
      </w:r>
      <w:r w:rsidR="00634E53" w:rsidRPr="00250F17">
        <w:t>igns and symptoms of COVID</w:t>
      </w:r>
      <w:r w:rsidR="00634E53" w:rsidRPr="00250F17">
        <w:rPr>
          <w:rFonts w:ascii="Cambria Math" w:hAnsi="Cambria Math" w:cs="Cambria Math"/>
        </w:rPr>
        <w:t>‑</w:t>
      </w:r>
      <w:r w:rsidR="00634E53" w:rsidRPr="00250F17">
        <w:t xml:space="preserve">19 </w:t>
      </w:r>
      <w:r w:rsidR="00621C04" w:rsidRPr="00250F17">
        <w:t>lasting for</w:t>
      </w:r>
      <w:r w:rsidR="00634E53" w:rsidRPr="00250F17">
        <w:t xml:space="preserve"> up to </w:t>
      </w:r>
      <w:r w:rsidR="004B16BA" w:rsidRPr="00250F17">
        <w:t>four</w:t>
      </w:r>
      <w:r w:rsidR="00634E53" w:rsidRPr="00250F17">
        <w:t xml:space="preserve"> weeks</w:t>
      </w:r>
      <w:r w:rsidR="006345A6" w:rsidRPr="00250F17">
        <w:t>.</w:t>
      </w:r>
      <w:r w:rsidR="00C94CE4" w:rsidRPr="00250F17">
        <w:t xml:space="preserve"> </w:t>
      </w:r>
      <w:r w:rsidR="00BC2990" w:rsidRPr="00250F17">
        <w:t>T</w:t>
      </w:r>
      <w:r w:rsidR="00A8367D" w:rsidRPr="00250F17">
        <w:t xml:space="preserve">he </w:t>
      </w:r>
      <w:r w:rsidR="0065546A" w:rsidRPr="00250F17">
        <w:t xml:space="preserve">term </w:t>
      </w:r>
      <w:r w:rsidR="00476A4F" w:rsidRPr="00250F17">
        <w:t>‘</w:t>
      </w:r>
      <w:r w:rsidR="00F23807" w:rsidRPr="00250F17">
        <w:t>Ongoing symptomatic COVID-</w:t>
      </w:r>
      <w:r w:rsidR="00805B97" w:rsidRPr="00250F17">
        <w:t>19</w:t>
      </w:r>
      <w:r w:rsidR="000971BF" w:rsidRPr="00250F17">
        <w:t>’</w:t>
      </w:r>
      <w:r w:rsidR="00805B97" w:rsidRPr="00250F17">
        <w:t xml:space="preserve"> </w:t>
      </w:r>
      <w:r w:rsidR="006868D7" w:rsidRPr="00250F17">
        <w:t xml:space="preserve">was used to </w:t>
      </w:r>
      <w:r w:rsidR="00805B97" w:rsidRPr="00250F17">
        <w:t>describe</w:t>
      </w:r>
      <w:r w:rsidR="0065546A" w:rsidRPr="00250F17">
        <w:t xml:space="preserve"> </w:t>
      </w:r>
      <w:r w:rsidR="00F23807" w:rsidRPr="00250F17">
        <w:t xml:space="preserve">symptoms </w:t>
      </w:r>
      <w:r w:rsidR="004A2A45" w:rsidRPr="00250F17">
        <w:t xml:space="preserve">lasting </w:t>
      </w:r>
      <w:r w:rsidR="008D3B72" w:rsidRPr="00250F17">
        <w:t xml:space="preserve">between </w:t>
      </w:r>
      <w:r w:rsidR="004B16BA" w:rsidRPr="00250F17">
        <w:t>four</w:t>
      </w:r>
      <w:r w:rsidR="00F23807" w:rsidRPr="00250F17">
        <w:t xml:space="preserve"> </w:t>
      </w:r>
      <w:r w:rsidR="00047C26" w:rsidRPr="00250F17">
        <w:t>and</w:t>
      </w:r>
      <w:r w:rsidR="00F23807" w:rsidRPr="00250F17">
        <w:t xml:space="preserve"> 12 weeks.</w:t>
      </w:r>
      <w:r w:rsidR="00BE39E3" w:rsidRPr="00250F17">
        <w:t xml:space="preserve"> </w:t>
      </w:r>
      <w:r w:rsidR="0093590D" w:rsidRPr="00250F17">
        <w:t>COVID</w:t>
      </w:r>
      <w:r w:rsidR="0074469E" w:rsidRPr="00250F17">
        <w:t>-19</w:t>
      </w:r>
      <w:r w:rsidR="00490271" w:rsidRPr="00250F17">
        <w:t>-</w:t>
      </w:r>
      <w:r w:rsidR="0093590D" w:rsidRPr="00250F17">
        <w:t xml:space="preserve">related </w:t>
      </w:r>
      <w:r w:rsidR="00B82983" w:rsidRPr="00250F17">
        <w:t>symptoms</w:t>
      </w:r>
      <w:r w:rsidR="00596E51" w:rsidRPr="00250F17">
        <w:t xml:space="preserve"> that </w:t>
      </w:r>
      <w:r w:rsidR="00360255" w:rsidRPr="00250F17">
        <w:t xml:space="preserve">develop </w:t>
      </w:r>
      <w:r w:rsidR="00946BD1" w:rsidRPr="00250F17">
        <w:t>during or after infection</w:t>
      </w:r>
      <w:r w:rsidR="00456107" w:rsidRPr="00250F17">
        <w:t xml:space="preserve">, </w:t>
      </w:r>
      <w:r w:rsidR="00803734" w:rsidRPr="00250F17">
        <w:t>persist for longer than 12 weeks</w:t>
      </w:r>
      <w:r w:rsidR="00456107" w:rsidRPr="00250F17">
        <w:t>,</w:t>
      </w:r>
      <w:r w:rsidR="00803734" w:rsidRPr="00250F17">
        <w:t xml:space="preserve"> </w:t>
      </w:r>
      <w:r w:rsidR="00A401C9" w:rsidRPr="00250F17">
        <w:t>and which cannot be explained by an alternative diagnosis</w:t>
      </w:r>
      <w:r w:rsidR="004A2A45" w:rsidRPr="00250F17">
        <w:t xml:space="preserve"> were </w:t>
      </w:r>
      <w:r w:rsidR="00C67842" w:rsidRPr="00250F17">
        <w:t xml:space="preserve">characterised as </w:t>
      </w:r>
      <w:r w:rsidR="002B59EA" w:rsidRPr="00250F17">
        <w:t>‘</w:t>
      </w:r>
      <w:proofErr w:type="gramStart"/>
      <w:r w:rsidR="00FE0D5F" w:rsidRPr="00250F17">
        <w:t>Post-COVID</w:t>
      </w:r>
      <w:proofErr w:type="gramEnd"/>
      <w:r w:rsidR="00FE0D5F" w:rsidRPr="00250F17">
        <w:t>-19 syndrome</w:t>
      </w:r>
      <w:r w:rsidR="002B59EA" w:rsidRPr="00250F17">
        <w:t>’</w:t>
      </w:r>
      <w:r w:rsidR="0071060C" w:rsidRPr="00250F17">
        <w:t>.</w:t>
      </w:r>
      <w:r w:rsidR="00BE5446" w:rsidRPr="00250F17">
        <w:t xml:space="preserve"> </w:t>
      </w:r>
      <w:r w:rsidR="00322C1C" w:rsidRPr="00250F17">
        <w:t xml:space="preserve">More generally, </w:t>
      </w:r>
      <w:r w:rsidR="00A971FF" w:rsidRPr="00250F17">
        <w:t xml:space="preserve">the term </w:t>
      </w:r>
      <w:r w:rsidR="00F00CA8" w:rsidRPr="00250F17">
        <w:t xml:space="preserve">Long COVID </w:t>
      </w:r>
      <w:r w:rsidR="00A971FF" w:rsidRPr="00250F17">
        <w:t xml:space="preserve">is </w:t>
      </w:r>
      <w:r w:rsidR="00426388" w:rsidRPr="00250F17">
        <w:t xml:space="preserve">commonly </w:t>
      </w:r>
      <w:r w:rsidR="006F007E" w:rsidRPr="00250F17">
        <w:t>used</w:t>
      </w:r>
      <w:r w:rsidR="00655902" w:rsidRPr="00250F17">
        <w:t xml:space="preserve"> </w:t>
      </w:r>
      <w:r w:rsidR="00615CEB" w:rsidRPr="00250F17">
        <w:t>to describe</w:t>
      </w:r>
      <w:r w:rsidR="00A5542B" w:rsidRPr="00250F17">
        <w:t xml:space="preserve"> </w:t>
      </w:r>
      <w:r w:rsidR="00351F97" w:rsidRPr="00250F17">
        <w:t xml:space="preserve">persistent </w:t>
      </w:r>
      <w:r w:rsidR="00A5542B" w:rsidRPr="00250F17">
        <w:t>s</w:t>
      </w:r>
      <w:r w:rsidR="00BC4356" w:rsidRPr="00250F17">
        <w:t>ymptoms</w:t>
      </w:r>
      <w:r w:rsidR="00F9033B" w:rsidRPr="00250F17">
        <w:t xml:space="preserve"> or </w:t>
      </w:r>
      <w:r w:rsidR="0086350F" w:rsidRPr="00250F17">
        <w:t>effects</w:t>
      </w:r>
      <w:r w:rsidR="009E7EB4" w:rsidRPr="00250F17">
        <w:t xml:space="preserve"> </w:t>
      </w:r>
      <w:r w:rsidR="00D10716" w:rsidRPr="00250F17">
        <w:t>after recovery from COVID-19</w:t>
      </w:r>
      <w:r w:rsidR="00767C3C" w:rsidRPr="00250F17">
        <w:t>.</w:t>
      </w:r>
      <w:r w:rsidR="00DE631E" w:rsidRPr="00250F17">
        <w:fldChar w:fldCharType="begin"/>
      </w:r>
      <w:r w:rsidR="00DE631E" w:rsidRPr="00250F17">
        <w:instrText xml:space="preserve"> ADDIN EN.CITE &lt;EndNote&gt;&lt;Cite&gt;&lt;Author&gt;National Institute for Health and Care Excellence (NICE)&lt;/Author&gt;&lt;Year&gt;2024&lt;/Year&gt;&lt;RecNum&gt;64&lt;/RecNum&gt;&lt;DisplayText&gt;[1, 2]&lt;/DisplayText&gt;&lt;record&gt;&lt;rec-number&gt;64&lt;/rec-number&gt;&lt;foreign-keys&gt;&lt;key app="EN" db-id="waerxdsxkpaztaex9dn5vz25epawss52vrs9" timestamp="1644775328"&gt;64&lt;/key&gt;&lt;/foreign-keys&gt;&lt;ref-type name="Report"&gt;27&lt;/ref-type&gt;&lt;contributors&gt;&lt;authors&gt;&lt;author&gt;National Institute for Health and Care Excellence (NICE),&lt;/author&gt;&lt;author&gt;Scottish Intercollegiate Guidelines Network (SIGN),&lt;/author&gt;&lt;author&gt;Royal College of General Practitioners,&lt;/author&gt;&lt;/authors&gt;&lt;/contributors&gt;&lt;titles&gt;&lt;title&gt;COVID-19 rapid guideline: managing the long-term effects of COVID-19&lt;/title&gt;&lt;/titles&gt;&lt;dates&gt;&lt;year&gt;2024&lt;/year&gt;&lt;/dates&gt;&lt;pub-location&gt;London&lt;/pub-location&gt;&lt;publisher&gt;NICE&lt;/publisher&gt;&lt;urls&gt;&lt;related-urls&gt;&lt;url&gt;https://www.nice.org.uk/guidance/ng188&lt;/url&gt;&lt;/related-urls&gt;&lt;/urls&gt;&lt;electronic-resource-num&gt;www.nice.org.uk/guidance/ng188&lt;/electronic-resource-num&gt;&lt;/record&gt;&lt;/Cite&gt;&lt;Cite&gt;&lt;Author&gt;World Health Organization&lt;/Author&gt;&lt;Year&gt;2021&lt;/Year&gt;&lt;RecNum&gt;65&lt;/RecNum&gt;&lt;record&gt;&lt;rec-number&gt;65&lt;/rec-number&gt;&lt;foreign-keys&gt;&lt;key app="EN" db-id="waerxdsxkpaztaex9dn5vz25epawss52vrs9" timestamp="1644775783"&gt;65&lt;/key&gt;&lt;/foreign-keys&gt;&lt;ref-type name="Report"&gt;27&lt;/ref-type&gt;&lt;contributors&gt;&lt;authors&gt;&lt;author&gt;World Health Organization,&lt;/author&gt;&lt;/authors&gt;&lt;tertiary-authors&gt;&lt;author&gt;World Health Organization&lt;/author&gt;&lt;/tertiary-authors&gt;&lt;/contributors&gt;&lt;titles&gt;&lt;title&gt;A clinical case definition of post COVID-19 condition by a Delphi consensus&lt;/title&gt;&lt;/titles&gt;&lt;dates&gt;&lt;year&gt;2021&lt;/year&gt;&lt;pub-dates&gt;&lt;date&gt;6 October 2021&lt;/date&gt;&lt;/pub-dates&gt;&lt;/dates&gt;&lt;urls&gt;&lt;related-urls&gt;&lt;url&gt;https://www.who.int/publications/i/item/WHO-2019-nCoV-Post_COVID-19_condition-Clinical_case_definition-2021.1&lt;/url&gt;&lt;/related-urls&gt;&lt;/urls&gt;&lt;/record&gt;&lt;/Cite&gt;&lt;/EndNote&gt;</w:instrText>
      </w:r>
      <w:r w:rsidR="00DE631E" w:rsidRPr="00250F17">
        <w:fldChar w:fldCharType="separate"/>
      </w:r>
      <w:r w:rsidR="00DE631E" w:rsidRPr="00250F17">
        <w:rPr>
          <w:noProof/>
        </w:rPr>
        <w:t>[1, 2]</w:t>
      </w:r>
      <w:r w:rsidR="00DE631E" w:rsidRPr="00250F17">
        <w:fldChar w:fldCharType="end"/>
      </w:r>
      <w:r w:rsidR="00162787" w:rsidRPr="00250F17">
        <w:t xml:space="preserve"> </w:t>
      </w:r>
      <w:r w:rsidR="00ED0EF2" w:rsidRPr="00250F17">
        <w:t>In this paper</w:t>
      </w:r>
      <w:r w:rsidR="00352038" w:rsidRPr="00250F17">
        <w:t>,</w:t>
      </w:r>
      <w:r w:rsidR="00ED0EF2" w:rsidRPr="00250F17">
        <w:t xml:space="preserve"> </w:t>
      </w:r>
      <w:r w:rsidR="00E7100A" w:rsidRPr="00250F17">
        <w:t xml:space="preserve">we use </w:t>
      </w:r>
      <w:r w:rsidR="00DC6A0E" w:rsidRPr="00250F17">
        <w:t>‘</w:t>
      </w:r>
      <w:r w:rsidR="00905B2D" w:rsidRPr="00250F17">
        <w:t>Long C</w:t>
      </w:r>
      <w:r w:rsidR="00B733E3" w:rsidRPr="00250F17">
        <w:t>OVID</w:t>
      </w:r>
      <w:r w:rsidR="00DC6A0E" w:rsidRPr="00250F17">
        <w:t>’</w:t>
      </w:r>
      <w:r w:rsidR="00905B2D" w:rsidRPr="00250F17">
        <w:t xml:space="preserve"> to </w:t>
      </w:r>
      <w:r w:rsidR="001D3237" w:rsidRPr="00250F17">
        <w:t xml:space="preserve">refer </w:t>
      </w:r>
      <w:r w:rsidR="00190B08" w:rsidRPr="00250F17">
        <w:t xml:space="preserve">to </w:t>
      </w:r>
      <w:r w:rsidR="002564FD" w:rsidRPr="00250F17">
        <w:t>an</w:t>
      </w:r>
      <w:r w:rsidR="000F0DB2" w:rsidRPr="00250F17">
        <w:t>y</w:t>
      </w:r>
      <w:r w:rsidR="007267A9" w:rsidRPr="00250F17">
        <w:t xml:space="preserve"> </w:t>
      </w:r>
      <w:r w:rsidR="001D3237" w:rsidRPr="00250F17">
        <w:t>symptom or</w:t>
      </w:r>
      <w:r w:rsidR="00E23EE9" w:rsidRPr="00250F17">
        <w:t xml:space="preserve"> </w:t>
      </w:r>
      <w:r w:rsidR="001D3237" w:rsidRPr="00250F17">
        <w:t>effect persist</w:t>
      </w:r>
      <w:r w:rsidR="002564FD" w:rsidRPr="00250F17">
        <w:t>ing</w:t>
      </w:r>
      <w:r w:rsidR="001D3237" w:rsidRPr="00250F17">
        <w:t xml:space="preserve"> or develop</w:t>
      </w:r>
      <w:r w:rsidR="002564FD" w:rsidRPr="00250F17">
        <w:t>ing</w:t>
      </w:r>
      <w:r w:rsidR="001D3237" w:rsidRPr="00250F17">
        <w:t xml:space="preserve"> after</w:t>
      </w:r>
      <w:r w:rsidR="00FF5E7D" w:rsidRPr="00250F17">
        <w:t xml:space="preserve"> </w:t>
      </w:r>
      <w:r w:rsidR="00847358" w:rsidRPr="00250F17">
        <w:t xml:space="preserve">active </w:t>
      </w:r>
      <w:r w:rsidR="00464E0C" w:rsidRPr="00250F17">
        <w:t>COVID-19 infection</w:t>
      </w:r>
      <w:r w:rsidR="005C7D24" w:rsidRPr="00250F17">
        <w:t xml:space="preserve"> </w:t>
      </w:r>
      <w:r w:rsidR="00611AC7" w:rsidRPr="00250F17">
        <w:t>includ</w:t>
      </w:r>
      <w:r w:rsidR="003D7817" w:rsidRPr="00250F17">
        <w:t>ing</w:t>
      </w:r>
      <w:r w:rsidR="00611AC7" w:rsidRPr="00250F17">
        <w:t xml:space="preserve"> </w:t>
      </w:r>
      <w:r w:rsidR="008B1883" w:rsidRPr="00250F17">
        <w:t>condition</w:t>
      </w:r>
      <w:r w:rsidR="008760DD" w:rsidRPr="00250F17">
        <w:t>s</w:t>
      </w:r>
      <w:r w:rsidR="00611AC7" w:rsidRPr="00250F17">
        <w:t xml:space="preserve"> such as </w:t>
      </w:r>
      <w:r w:rsidR="008B1883" w:rsidRPr="00250F17">
        <w:t>new</w:t>
      </w:r>
      <w:r w:rsidR="00E63AB9" w:rsidRPr="00250F17">
        <w:t>-</w:t>
      </w:r>
      <w:r w:rsidR="008B1883" w:rsidRPr="00250F17">
        <w:t xml:space="preserve">onset </w:t>
      </w:r>
      <w:r w:rsidR="003D5B6D" w:rsidRPr="00250F17">
        <w:t>dia</w:t>
      </w:r>
      <w:r w:rsidR="00D351F2" w:rsidRPr="00250F17">
        <w:t>betes</w:t>
      </w:r>
      <w:r w:rsidR="00A05A59" w:rsidRPr="00250F17">
        <w:t>.</w:t>
      </w:r>
    </w:p>
    <w:p w14:paraId="518F3FD2" w14:textId="0331BB53" w:rsidR="006B44AC" w:rsidRPr="00250F17" w:rsidRDefault="002859E3" w:rsidP="00EE7CA8">
      <w:pPr>
        <w:spacing w:line="480" w:lineRule="auto"/>
      </w:pPr>
      <w:r w:rsidRPr="00250F17">
        <w:t xml:space="preserve">Long COVID </w:t>
      </w:r>
      <w:r w:rsidR="00EB304D" w:rsidRPr="00250F17">
        <w:t xml:space="preserve">has </w:t>
      </w:r>
      <w:r w:rsidRPr="00250F17">
        <w:t>attracted</w:t>
      </w:r>
      <w:r w:rsidR="00E01073" w:rsidRPr="00250F17">
        <w:t xml:space="preserve"> </w:t>
      </w:r>
      <w:r w:rsidRPr="00250F17">
        <w:t xml:space="preserve">attention from </w:t>
      </w:r>
      <w:r w:rsidR="006205F1" w:rsidRPr="00250F17">
        <w:t xml:space="preserve">health </w:t>
      </w:r>
      <w:r w:rsidRPr="00250F17">
        <w:t>professionals</w:t>
      </w:r>
      <w:r w:rsidR="003B54E0" w:rsidRPr="00250F17">
        <w:t xml:space="preserve">, </w:t>
      </w:r>
      <w:r w:rsidRPr="00250F17">
        <w:t>policy makers</w:t>
      </w:r>
      <w:r w:rsidR="0071060C" w:rsidRPr="00250F17">
        <w:t>,</w:t>
      </w:r>
      <w:r w:rsidRPr="00250F17">
        <w:t xml:space="preserve"> </w:t>
      </w:r>
      <w:r w:rsidR="003B54E0" w:rsidRPr="00250F17">
        <w:t xml:space="preserve">and </w:t>
      </w:r>
      <w:r w:rsidR="00B733E3" w:rsidRPr="00250F17">
        <w:t xml:space="preserve">global </w:t>
      </w:r>
      <w:r w:rsidR="003B54E0" w:rsidRPr="00250F17">
        <w:t>media</w:t>
      </w:r>
      <w:r w:rsidR="006E63F8" w:rsidRPr="00250F17">
        <w:t>.</w:t>
      </w:r>
      <w:r w:rsidR="00127025" w:rsidRPr="00250F17">
        <w:t xml:space="preserve"> </w:t>
      </w:r>
      <w:r w:rsidR="00F01EC0" w:rsidRPr="00250F17">
        <w:t>Between</w:t>
      </w:r>
      <w:r w:rsidR="00BC228F" w:rsidRPr="00250F17">
        <w:t xml:space="preserve"> 2021</w:t>
      </w:r>
      <w:r w:rsidR="00F01EC0" w:rsidRPr="00250F17">
        <w:t xml:space="preserve"> and </w:t>
      </w:r>
      <w:r w:rsidR="009B674D" w:rsidRPr="00250F17">
        <w:t>202</w:t>
      </w:r>
      <w:r w:rsidR="00B765FE" w:rsidRPr="00250F17">
        <w:t>5</w:t>
      </w:r>
      <w:r w:rsidR="004B4434" w:rsidRPr="00250F17">
        <w:t>, we conduct</w:t>
      </w:r>
      <w:r w:rsidR="009B674D" w:rsidRPr="00250F17">
        <w:t>ed</w:t>
      </w:r>
      <w:r w:rsidR="004B4434" w:rsidRPr="00250F17">
        <w:t xml:space="preserve"> </w:t>
      </w:r>
      <w:r w:rsidR="006925C4" w:rsidRPr="00250F17">
        <w:t>quarterly</w:t>
      </w:r>
      <w:r w:rsidR="00E731E6" w:rsidRPr="00250F17">
        <w:t xml:space="preserve"> </w:t>
      </w:r>
      <w:r w:rsidR="004D5E30" w:rsidRPr="00250F17">
        <w:t xml:space="preserve">evidence </w:t>
      </w:r>
      <w:r w:rsidR="00E731E6" w:rsidRPr="00250F17">
        <w:t>scans</w:t>
      </w:r>
      <w:r w:rsidR="001B4E07" w:rsidRPr="00250F17">
        <w:t>,</w:t>
      </w:r>
      <w:r w:rsidR="004B4434" w:rsidRPr="00250F17">
        <w:t xml:space="preserve"> </w:t>
      </w:r>
      <w:r w:rsidR="00A6584D" w:rsidRPr="00250F17">
        <w:t xml:space="preserve">commissioned by the National Institute for Health </w:t>
      </w:r>
      <w:r w:rsidR="00EB03C5" w:rsidRPr="00250F17">
        <w:t xml:space="preserve">and Care </w:t>
      </w:r>
      <w:r w:rsidR="00A6584D" w:rsidRPr="00250F17">
        <w:t>Research (NIHR) on behalf of the Department of Health and Social Care (DHSC)</w:t>
      </w:r>
      <w:r w:rsidR="001B4E07" w:rsidRPr="00250F17">
        <w:t xml:space="preserve"> in</w:t>
      </w:r>
      <w:r w:rsidR="00A6584D" w:rsidRPr="00250F17">
        <w:t xml:space="preserve"> Englan</w:t>
      </w:r>
      <w:r w:rsidR="001B4E07" w:rsidRPr="00250F17">
        <w:t xml:space="preserve">d, </w:t>
      </w:r>
      <w:r w:rsidR="004B4434" w:rsidRPr="00250F17">
        <w:t xml:space="preserve">with the aim of identifying systematic reviews related to Long COVID </w:t>
      </w:r>
      <w:r w:rsidR="00687701" w:rsidRPr="00250F17">
        <w:t>(</w:t>
      </w:r>
      <w:r w:rsidR="00E664C8" w:rsidRPr="00250F17">
        <w:t xml:space="preserve">see </w:t>
      </w:r>
      <w:hyperlink r:id="rId8" w:history="1">
        <w:r w:rsidR="00E664C8" w:rsidRPr="00250F17">
          <w:rPr>
            <w:rStyle w:val="Hyperlink"/>
          </w:rPr>
          <w:t>https://eppi.ioe.ac.uk/cms/Default.aspx?tabid=3860</w:t>
        </w:r>
      </w:hyperlink>
      <w:r w:rsidR="00687701" w:rsidRPr="00250F17">
        <w:t>)</w:t>
      </w:r>
      <w:r w:rsidR="00E664C8" w:rsidRPr="00250F17">
        <w:t>.</w:t>
      </w:r>
      <w:r w:rsidR="00687701" w:rsidRPr="00250F17">
        <w:t xml:space="preserve"> </w:t>
      </w:r>
      <w:r w:rsidR="00846E07" w:rsidRPr="00250F17">
        <w:t xml:space="preserve">For </w:t>
      </w:r>
      <w:r w:rsidR="006848EE" w:rsidRPr="00250F17">
        <w:t>eac</w:t>
      </w:r>
      <w:r w:rsidR="009E7235" w:rsidRPr="00250F17">
        <w:t>h</w:t>
      </w:r>
      <w:r w:rsidR="006848EE" w:rsidRPr="00250F17">
        <w:t xml:space="preserve"> of </w:t>
      </w:r>
      <w:r w:rsidR="009E7235" w:rsidRPr="00250F17">
        <w:t xml:space="preserve">our </w:t>
      </w:r>
      <w:r w:rsidR="00224825" w:rsidRPr="00250F17">
        <w:t xml:space="preserve">quarterly </w:t>
      </w:r>
      <w:r w:rsidR="00487AF3" w:rsidRPr="00250F17">
        <w:t xml:space="preserve">evidence </w:t>
      </w:r>
      <w:r w:rsidR="009E7235" w:rsidRPr="00250F17">
        <w:t>reports</w:t>
      </w:r>
      <w:r w:rsidR="007106B7" w:rsidRPr="00250F17">
        <w:t xml:space="preserve">, </w:t>
      </w:r>
      <w:r w:rsidR="00846E07" w:rsidRPr="00250F17">
        <w:t>we categorise</w:t>
      </w:r>
      <w:r w:rsidR="009B674D" w:rsidRPr="00250F17">
        <w:t>d</w:t>
      </w:r>
      <w:r w:rsidR="00846E07" w:rsidRPr="00250F17">
        <w:t xml:space="preserve"> eligible reviews into broad </w:t>
      </w:r>
      <w:r w:rsidR="00E816B8" w:rsidRPr="00250F17">
        <w:t>topic</w:t>
      </w:r>
      <w:r w:rsidR="00846E07" w:rsidRPr="00250F17">
        <w:t xml:space="preserve"> </w:t>
      </w:r>
      <w:r w:rsidR="00755CBA" w:rsidRPr="00250F17">
        <w:t>categories</w:t>
      </w:r>
      <w:r w:rsidR="00846E07" w:rsidRPr="00250F17">
        <w:t xml:space="preserve"> including </w:t>
      </w:r>
      <w:r w:rsidR="00215776" w:rsidRPr="00250F17">
        <w:t xml:space="preserve">prevalence </w:t>
      </w:r>
      <w:r w:rsidR="00846E07" w:rsidRPr="00250F17">
        <w:t>and risk of Long COVID; risk factor</w:t>
      </w:r>
      <w:r w:rsidR="00181D0D" w:rsidRPr="00250F17">
        <w:t>s</w:t>
      </w:r>
      <w:r w:rsidR="00992D4A" w:rsidRPr="00250F17">
        <w:t xml:space="preserve"> for Long COVID</w:t>
      </w:r>
      <w:r w:rsidR="00846E07" w:rsidRPr="00250F17">
        <w:t xml:space="preserve">; </w:t>
      </w:r>
      <w:r w:rsidR="00DB2F32" w:rsidRPr="00250F17">
        <w:t xml:space="preserve">Long COVID </w:t>
      </w:r>
      <w:r w:rsidR="00846E07" w:rsidRPr="00250F17">
        <w:t xml:space="preserve">treatment and rehabilitation; </w:t>
      </w:r>
      <w:r w:rsidR="009C1FA7" w:rsidRPr="00250F17">
        <w:t xml:space="preserve">prevention </w:t>
      </w:r>
      <w:r w:rsidR="00846E07" w:rsidRPr="00250F17">
        <w:t>and pathobiology or mechanisms</w:t>
      </w:r>
      <w:r w:rsidR="00921175" w:rsidRPr="00250F17">
        <w:t>.</w:t>
      </w:r>
    </w:p>
    <w:p w14:paraId="044C6214" w14:textId="3F08542D" w:rsidR="000F018C" w:rsidRPr="00250F17" w:rsidRDefault="009726C9" w:rsidP="00EE7CA8">
      <w:pPr>
        <w:spacing w:line="480" w:lineRule="auto"/>
      </w:pPr>
      <w:r w:rsidRPr="00250F17">
        <w:t xml:space="preserve">In </w:t>
      </w:r>
      <w:r w:rsidR="00994E0D" w:rsidRPr="00250F17">
        <w:t>eleven</w:t>
      </w:r>
      <w:r w:rsidRPr="00250F17">
        <w:t xml:space="preserve"> </w:t>
      </w:r>
      <w:r w:rsidR="002E42DF" w:rsidRPr="00250F17">
        <w:t>out of</w:t>
      </w:r>
      <w:r w:rsidRPr="00250F17">
        <w:t xml:space="preserve"> </w:t>
      </w:r>
      <w:r w:rsidR="001B60F9" w:rsidRPr="00250F17">
        <w:t>1</w:t>
      </w:r>
      <w:r w:rsidR="00994E0D" w:rsidRPr="00250F17">
        <w:t>2</w:t>
      </w:r>
      <w:r w:rsidRPr="00250F17">
        <w:t xml:space="preserve"> evidence reports published up to </w:t>
      </w:r>
      <w:r w:rsidR="00994E0D" w:rsidRPr="00250F17">
        <w:t>October</w:t>
      </w:r>
      <w:r w:rsidRPr="00250F17">
        <w:t xml:space="preserve"> 2024, the largest proportion of reviews </w:t>
      </w:r>
      <w:r w:rsidR="00255092" w:rsidRPr="00250F17">
        <w:t xml:space="preserve">we </w:t>
      </w:r>
      <w:r w:rsidRPr="00250F17">
        <w:t>identified had a primary focus on the prevalence or risk of persistent symptoms/effects following COVID infection</w:t>
      </w:r>
      <w:r w:rsidR="00B1053C" w:rsidRPr="00250F17">
        <w:t>.</w:t>
      </w:r>
      <w:r w:rsidR="00DE631E" w:rsidRPr="00250F17">
        <w:fldChar w:fldCharType="begin">
          <w:fldData xml:space="preserve">PEVuZE5vdGU+PENpdGU+PEF1dGhvcj5SYWluZTwvQXV0aG9yPjxZZWFyPjIwMjE8L1llYXI+PFJl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</w:fldData>
        </w:fldChar>
      </w:r>
      <w:r w:rsidR="00DE631E" w:rsidRPr="00250F17">
        <w:instrText xml:space="preserve"> ADDIN EN.CITE </w:instrText>
      </w:r>
      <w:r w:rsidR="00DE631E" w:rsidRPr="00250F17">
        <w:fldChar w:fldCharType="begin">
          <w:fldData xml:space="preserve">PEVuZE5vdGU+PENpdGU+PEF1dGhvcj5SYWluZTwvQXV0aG9yPjxZZWFyPjIwMjE8L1llYXI+PFJl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3-13]</w:t>
      </w:r>
      <w:r w:rsidR="00DE631E" w:rsidRPr="00250F17">
        <w:fldChar w:fldCharType="end"/>
      </w:r>
      <w:r w:rsidR="00534109" w:rsidRPr="00250F17">
        <w:t xml:space="preserve"> </w:t>
      </w:r>
      <w:r w:rsidRPr="00250F17">
        <w:t>When a large number of similar and overlapping reviews exist, unnecessary duplication – the needless repetition of reviews,</w:t>
      </w:r>
      <w:r w:rsidR="00DE631E" w:rsidRPr="00250F17">
        <w:fldChar w:fldCharType="begin">
          <w:fldData xml:space="preserve">PEVuZE5vdGU+PENpdGU+PEF1dGhvcj5UdWd3ZWxsPC9BdXRob3I+PFllYXI+MjAyMDwvWWVhcj48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lJhZGVyPC9zdHlsZT48c3R5bGUgZmFjZT0ibm9ybWFsIiBmb250PSJk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</w:fldData>
        </w:fldChar>
      </w:r>
      <w:r w:rsidR="00DE631E" w:rsidRPr="00250F17">
        <w:instrText xml:space="preserve"> ADDIN EN.CITE </w:instrText>
      </w:r>
      <w:r w:rsidR="00DE631E" w:rsidRPr="00250F17">
        <w:fldChar w:fldCharType="begin">
          <w:fldData xml:space="preserve">PEVuZE5vdGU+PENpdGU+PEF1dGhvcj5UdWd3ZWxsPC9BdXRob3I+PFllYXI+MjAyMDwvWWVhcj48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lJhZGVyPC9zdHlsZT48c3R5bGUgZmFjZT0ibm9ybWFsIiBmb250PSJk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14]</w:t>
      </w:r>
      <w:r w:rsidR="00DE631E" w:rsidRPr="00250F17">
        <w:fldChar w:fldCharType="end"/>
      </w:r>
      <w:r w:rsidRPr="00250F17">
        <w:t xml:space="preserve"> is a potential issue. </w:t>
      </w:r>
      <w:r w:rsidR="00E634D6" w:rsidRPr="00250F17">
        <w:t xml:space="preserve">Concern has been expressed </w:t>
      </w:r>
      <w:r w:rsidR="0063673E" w:rsidRPr="00250F17">
        <w:t xml:space="preserve">previously </w:t>
      </w:r>
      <w:r w:rsidR="00E634D6" w:rsidRPr="00250F17">
        <w:t>about research waste in the field of evidence synthesis as a result of duplicate systematic reviews.</w:t>
      </w:r>
      <w:r w:rsidR="00DE631E" w:rsidRPr="00250F17">
        <w:fldChar w:fldCharType="begin"/>
      </w:r>
      <w:r w:rsidR="00DE631E" w:rsidRPr="00250F17">
        <w:instrText xml:space="preserve"> ADDIN EN.CITE &lt;EndNote&gt;&lt;Cite&gt;&lt;Author&gt;Hoffmann&lt;/Author&gt;&lt;Year&gt;2021&lt;/Year&gt;&lt;RecNum&gt;546&lt;/RecNum&gt;&lt;DisplayText&gt;[15, 16]&lt;/DisplayText&gt;&lt;record&gt;&lt;rec-number&gt;546&lt;/rec-number&gt;&lt;foreign-keys&gt;&lt;key app="EN" db-id="waerxdsxkpaztaex9dn5vz25epawss52vrs9" timestamp="1726825469"&gt;546&lt;/key&gt;&lt;/foreign-keys&gt;&lt;ref-type name="Journal Article"&gt;17&lt;/ref-type&gt;&lt;contributors&gt;&lt;authors&gt;&lt;author&gt;Hoffmann, F. &lt;/author&gt;&lt;author&gt;Allers, K. &lt;/author&gt;&lt;author&gt;Rombey, T. &lt;/author&gt;&lt;author&gt;Helbach, J. &lt;/author&gt;&lt;author&gt;Hoffmann, A. &lt;/author&gt;&lt;author&gt;Mathes, T. &lt;/author&gt;&lt;author&gt;Pieper, D. &lt;/author&gt;&lt;/authors&gt;&lt;/contributors&gt;&lt;titles&gt;&lt;title&gt;Nearly 80 systematic reviews were published each day: Observational study on trends in epidemiology and reporting over the years 2000-2019&lt;/title&gt;&lt;secondary-title&gt;Journal of Clinical Epidemiology&lt;/secondary-title&gt;&lt;/titles&gt;&lt;periodical&gt;&lt;full-title&gt;Journal of Clinical Epidemiology&lt;/full-title&gt;&lt;/periodical&gt;&lt;pages&gt;1-11&lt;/pages&gt;&lt;volume&gt;138&lt;/volume&gt;&lt;dates&gt;&lt;year&gt;2021&lt;/year&gt;&lt;/dates&gt;&lt;urls&gt;&lt;/urls&gt;&lt;/record&gt;&lt;/Cite&gt;&lt;Cite&gt;&lt;Author&gt;Puljak&lt;/Author&gt;&lt;Year&gt;2023&lt;/Year&gt;&lt;RecNum&gt;545&lt;/RecNum&gt;&lt;record&gt;&lt;rec-number&gt;545&lt;/rec-number&gt;&lt;foreign-keys&gt;&lt;key app="EN" db-id="waerxdsxkpaztaex9dn5vz25epawss52vrs9" timestamp="1726825308"&gt;545&lt;/key&gt;&lt;/foreign-keys&gt;&lt;ref-type name="Journal Article"&gt;17&lt;/ref-type&gt;&lt;contributors&gt;&lt;authors&gt;&lt;author&gt;Puljak, L. &lt;/author&gt;&lt;author&gt;Lund, H. &lt;/author&gt;&lt;/authors&gt;&lt;/contributors&gt;&lt;titles&gt;&lt;title&gt;Definition, harms, and prevention of redundant systematic reviews&lt;/title&gt;&lt;secondary-title&gt;Systematic Reviews &lt;/secondary-title&gt;&lt;/titles&gt;&lt;pages&gt;63&lt;/pages&gt;&lt;volume&gt;12 &lt;/volume&gt;&lt;number&gt;1&lt;/number&gt;&lt;dates&gt;&lt;year&gt;2023&lt;/year&gt;&lt;/dates&gt;&lt;urls&gt;&lt;/urls&gt;&lt;/record&gt;&lt;/Cite&gt;&lt;/EndNote&gt;</w:instrText>
      </w:r>
      <w:r w:rsidR="00DE631E" w:rsidRPr="00250F17">
        <w:fldChar w:fldCharType="separate"/>
      </w:r>
      <w:r w:rsidR="00DE631E" w:rsidRPr="00250F17">
        <w:rPr>
          <w:noProof/>
        </w:rPr>
        <w:t>[15, 16]</w:t>
      </w:r>
      <w:r w:rsidR="00DE631E" w:rsidRPr="00250F17">
        <w:fldChar w:fldCharType="end"/>
      </w:r>
      <w:r w:rsidR="00E634D6" w:rsidRPr="00250F17">
        <w:t xml:space="preserve"> </w:t>
      </w:r>
      <w:r w:rsidR="007D4977" w:rsidRPr="00250F17">
        <w:rPr>
          <w:lang w:eastAsia="zh-CN" w:bidi="he-IL"/>
        </w:rPr>
        <w:t xml:space="preserve">It has </w:t>
      </w:r>
      <w:r w:rsidR="00E634D6" w:rsidRPr="00250F17">
        <w:rPr>
          <w:lang w:eastAsia="zh-CN" w:bidi="he-IL"/>
        </w:rPr>
        <w:t xml:space="preserve">also </w:t>
      </w:r>
      <w:r w:rsidR="007D4977" w:rsidRPr="00250F17">
        <w:rPr>
          <w:lang w:eastAsia="zh-CN" w:bidi="he-IL"/>
        </w:rPr>
        <w:t>been suggested that duplication has been exacerbated by the COVID-19 pandemic and the rush to publish study findings</w:t>
      </w:r>
      <w:r w:rsidR="00217289" w:rsidRPr="00250F17">
        <w:rPr>
          <w:lang w:eastAsia="zh-CN" w:bidi="he-IL"/>
        </w:rPr>
        <w:t>.</w:t>
      </w:r>
      <w:r w:rsidR="00DE631E" w:rsidRPr="00250F17">
        <w:rPr>
          <w:lang w:eastAsia="zh-CN" w:bidi="he-IL"/>
        </w:rPr>
        <w:fldChar w:fldCharType="begin">
          <w:fldData xml:space="preserve">PEVuZE5vdGU+PENpdGU+PEF1dGhvcj5HbGFzemlvdTwvQXV0aG9yPjxZZWFyPjIwMjA8L1llYXI+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</w:fldData>
        </w:fldChar>
      </w:r>
      <w:r w:rsidR="00DE631E" w:rsidRPr="00250F17">
        <w:rPr>
          <w:lang w:eastAsia="zh-CN" w:bidi="he-IL"/>
        </w:rPr>
        <w:instrText xml:space="preserve"> ADDIN EN.CITE </w:instrText>
      </w:r>
      <w:r w:rsidR="00DE631E" w:rsidRPr="00250F17">
        <w:rPr>
          <w:lang w:eastAsia="zh-CN" w:bidi="he-IL"/>
        </w:rPr>
        <w:fldChar w:fldCharType="begin">
          <w:fldData xml:space="preserve">PEVuZE5vdGU+PENpdGU+PEF1dGhvcj5HbGFzemlvdTwvQXV0aG9yPjxZZWFyPjIwMjA8L1llYXI+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</w:fldData>
        </w:fldChar>
      </w:r>
      <w:r w:rsidR="00DE631E" w:rsidRPr="00250F17">
        <w:rPr>
          <w:lang w:eastAsia="zh-CN" w:bidi="he-IL"/>
        </w:rPr>
        <w:instrText xml:space="preserve"> ADDIN EN.CITE.DATA </w:instrText>
      </w:r>
      <w:r w:rsidR="00DE631E" w:rsidRPr="00250F17">
        <w:rPr>
          <w:lang w:eastAsia="zh-CN" w:bidi="he-IL"/>
        </w:rPr>
      </w:r>
      <w:r w:rsidR="00DE631E" w:rsidRPr="00250F17">
        <w:rPr>
          <w:lang w:eastAsia="zh-CN" w:bidi="he-IL"/>
        </w:rPr>
        <w:fldChar w:fldCharType="end"/>
      </w:r>
      <w:r w:rsidR="00DE631E" w:rsidRPr="00250F17">
        <w:rPr>
          <w:lang w:eastAsia="zh-CN" w:bidi="he-IL"/>
        </w:rPr>
      </w:r>
      <w:r w:rsidR="00DE631E" w:rsidRPr="00250F17">
        <w:rPr>
          <w:lang w:eastAsia="zh-CN" w:bidi="he-IL"/>
        </w:rPr>
        <w:fldChar w:fldCharType="separate"/>
      </w:r>
      <w:r w:rsidR="00DE631E" w:rsidRPr="00250F17">
        <w:rPr>
          <w:noProof/>
          <w:lang w:eastAsia="zh-CN" w:bidi="he-IL"/>
        </w:rPr>
        <w:t>[17-23]</w:t>
      </w:r>
      <w:r w:rsidR="00DE631E" w:rsidRPr="00250F17">
        <w:rPr>
          <w:lang w:eastAsia="zh-CN" w:bidi="he-IL"/>
        </w:rPr>
        <w:fldChar w:fldCharType="end"/>
      </w:r>
      <w:r w:rsidR="007C0CA8" w:rsidRPr="00250F17">
        <w:rPr>
          <w:lang w:eastAsia="zh-CN" w:bidi="he-IL"/>
        </w:rPr>
        <w:t xml:space="preserve"> </w:t>
      </w:r>
      <w:r w:rsidR="00A3185A" w:rsidRPr="00250F17">
        <w:rPr>
          <w:lang w:eastAsia="zh-CN" w:bidi="he-IL"/>
        </w:rPr>
        <w:t xml:space="preserve">Previous </w:t>
      </w:r>
      <w:r w:rsidR="003C364F" w:rsidRPr="00250F17">
        <w:rPr>
          <w:lang w:eastAsia="zh-CN" w:bidi="he-IL"/>
        </w:rPr>
        <w:t xml:space="preserve">research has </w:t>
      </w:r>
      <w:r w:rsidR="0046505B" w:rsidRPr="00250F17">
        <w:rPr>
          <w:lang w:eastAsia="zh-CN" w:bidi="he-IL"/>
        </w:rPr>
        <w:t xml:space="preserve">identified </w:t>
      </w:r>
      <w:r w:rsidR="00626224" w:rsidRPr="00250F17">
        <w:rPr>
          <w:lang w:eastAsia="zh-CN" w:bidi="he-IL"/>
        </w:rPr>
        <w:t xml:space="preserve">duplication </w:t>
      </w:r>
      <w:r w:rsidR="00626224" w:rsidRPr="00250F17">
        <w:rPr>
          <w:lang w:eastAsia="zh-CN" w:bidi="he-IL"/>
        </w:rPr>
        <w:lastRenderedPageBreak/>
        <w:t xml:space="preserve">in </w:t>
      </w:r>
      <w:r w:rsidR="00690067" w:rsidRPr="00250F17">
        <w:t xml:space="preserve">systematic reviews </w:t>
      </w:r>
      <w:r w:rsidR="0098054B" w:rsidRPr="00250F17">
        <w:t>and review protocols</w:t>
      </w:r>
      <w:r w:rsidR="00B1429D" w:rsidRPr="00250F17">
        <w:t xml:space="preserve"> on COVID-19-related topics</w:t>
      </w:r>
      <w:r w:rsidR="0063673E" w:rsidRPr="00250F17">
        <w:t>,</w:t>
      </w:r>
      <w:r w:rsidR="00DE631E" w:rsidRPr="00250F17">
        <w:fldChar w:fldCharType="begin">
          <w:fldData xml:space="preserve">PEVuZE5vdGU+PENpdGU+PEF1dGhvcj5HbGFzemlvdTwvQXV0aG9yPjxZZWFyPjIwMjA8L1llYXI+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</w:fldData>
        </w:fldChar>
      </w:r>
      <w:r w:rsidR="00DE631E" w:rsidRPr="00250F17">
        <w:instrText xml:space="preserve"> ADDIN EN.CITE </w:instrText>
      </w:r>
      <w:r w:rsidR="00DE631E" w:rsidRPr="00250F17">
        <w:fldChar w:fldCharType="begin">
          <w:fldData xml:space="preserve">PEVuZE5vdGU+PENpdGU+PEF1dGhvcj5HbGFzemlvdTwvQXV0aG9yPjxZZWFyPjIwMjA8L1llYXI+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17, 21, 22, 24-26]</w:t>
      </w:r>
      <w:r w:rsidR="00DE631E" w:rsidRPr="00250F17">
        <w:fldChar w:fldCharType="end"/>
      </w:r>
      <w:r w:rsidR="00690067" w:rsidRPr="00250F17">
        <w:t xml:space="preserve"> </w:t>
      </w:r>
      <w:r w:rsidR="0063673E" w:rsidRPr="00250F17">
        <w:t>but</w:t>
      </w:r>
      <w:r w:rsidR="00690067" w:rsidRPr="00250F17">
        <w:t xml:space="preserve"> these studies did not have a focus on Long COVID specifically</w:t>
      </w:r>
      <w:r w:rsidR="0088278B" w:rsidRPr="00250F17">
        <w:t>.</w:t>
      </w:r>
      <w:r w:rsidR="00AA5109" w:rsidRPr="00250F17">
        <w:t xml:space="preserve"> </w:t>
      </w:r>
      <w:r w:rsidR="00F05971" w:rsidRPr="00250F17">
        <w:t xml:space="preserve">Key stakeholders </w:t>
      </w:r>
      <w:r w:rsidR="004A5022" w:rsidRPr="00250F17">
        <w:t xml:space="preserve">require </w:t>
      </w:r>
      <w:r w:rsidR="00FB248B" w:rsidRPr="00250F17">
        <w:t>c</w:t>
      </w:r>
      <w:r w:rsidR="00FB467D" w:rsidRPr="00250F17">
        <w:t xml:space="preserve">lear and </w:t>
      </w:r>
      <w:r w:rsidR="00AA73ED" w:rsidRPr="00250F17">
        <w:t xml:space="preserve">easily accessible </w:t>
      </w:r>
      <w:r w:rsidR="00FB248B" w:rsidRPr="00250F17">
        <w:t xml:space="preserve">evidence on </w:t>
      </w:r>
      <w:r w:rsidR="00AE0340" w:rsidRPr="00250F17">
        <w:t>Long COVID</w:t>
      </w:r>
      <w:r w:rsidR="00133EA3" w:rsidRPr="00250F17">
        <w:t xml:space="preserve"> to inform poli</w:t>
      </w:r>
      <w:r w:rsidR="00E17B2E" w:rsidRPr="00250F17">
        <w:t>cy and practice</w:t>
      </w:r>
      <w:r w:rsidR="00516576" w:rsidRPr="00250F17">
        <w:t xml:space="preserve">, </w:t>
      </w:r>
      <w:r w:rsidR="00C47753" w:rsidRPr="00250F17">
        <w:t xml:space="preserve">especially </w:t>
      </w:r>
      <w:r w:rsidR="00D1471C" w:rsidRPr="00250F17">
        <w:t xml:space="preserve">considering </w:t>
      </w:r>
      <w:r w:rsidR="006E50BC" w:rsidRPr="00250F17">
        <w:t>it</w:t>
      </w:r>
      <w:r w:rsidR="00F414C0" w:rsidRPr="00250F17">
        <w:t>s potential</w:t>
      </w:r>
      <w:r w:rsidR="00916E9E" w:rsidRPr="00250F17">
        <w:t xml:space="preserve"> economic and </w:t>
      </w:r>
      <w:r w:rsidR="00201B38" w:rsidRPr="00250F17">
        <w:t>societal</w:t>
      </w:r>
      <w:r w:rsidR="00F414C0" w:rsidRPr="00250F17">
        <w:t xml:space="preserve"> </w:t>
      </w:r>
      <w:r w:rsidR="00954B6B" w:rsidRPr="00250F17">
        <w:t>impact</w:t>
      </w:r>
      <w:r w:rsidR="00F76703" w:rsidRPr="00250F17">
        <w:t>s</w:t>
      </w:r>
      <w:r w:rsidR="00AA264E" w:rsidRPr="00250F17">
        <w:t>.</w:t>
      </w:r>
      <w:r w:rsidR="00DE631E" w:rsidRPr="00250F17">
        <w:fldChar w:fldCharType="begin">
          <w:fldData xml:space="preserve">PEVuZE5vdGU+PENpdGU+PEF1dGhvcj5BbGV4YW5kcmk8L0F1dGhvcj48WWVhcj4yMDI0PC9ZZWFy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</w:fldData>
        </w:fldChar>
      </w:r>
      <w:r w:rsidR="00DE631E" w:rsidRPr="00250F17">
        <w:instrText xml:space="preserve"> ADDIN EN.CITE </w:instrText>
      </w:r>
      <w:r w:rsidR="00DE631E" w:rsidRPr="00250F17">
        <w:fldChar w:fldCharType="begin">
          <w:fldData xml:space="preserve">PEVuZE5vdGU+PENpdGU+PEF1dGhvcj5BbGV4YW5kcmk8L0F1dGhvcj48WWVhcj4yMDI0PC9ZZWFy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27-30]</w:t>
      </w:r>
      <w:r w:rsidR="00DE631E" w:rsidRPr="00250F17">
        <w:fldChar w:fldCharType="end"/>
      </w:r>
      <w:r w:rsidR="000D771C" w:rsidRPr="00250F17">
        <w:t xml:space="preserve"> </w:t>
      </w:r>
      <w:r w:rsidR="00664549" w:rsidRPr="00250F17">
        <w:t>The unnecessary d</w:t>
      </w:r>
      <w:r w:rsidR="00C85B83" w:rsidRPr="00250F17">
        <w:t xml:space="preserve">uplication </w:t>
      </w:r>
      <w:r w:rsidR="00656244" w:rsidRPr="00250F17">
        <w:t xml:space="preserve">of reviews </w:t>
      </w:r>
      <w:r w:rsidR="00C85B83" w:rsidRPr="00250F17">
        <w:t>makes it more difficult and time consuming to engage with the literature and limits the usefulness of the evidence.</w:t>
      </w:r>
      <w:r w:rsidR="00DE631E" w:rsidRPr="00250F17">
        <w:fldChar w:fldCharType="begin"/>
      </w:r>
      <w:r w:rsidR="00DE631E" w:rsidRPr="00250F17">
        <w:instrText xml:space="preserve"> ADDIN EN.CITE &lt;EndNote&gt;&lt;Cite&gt;&lt;Author&gt;Page&lt;/Author&gt;&lt;Year&gt;2020&lt;/Year&gt;&lt;RecNum&gt;544&lt;/RecNum&gt;&lt;DisplayText&gt;[16, 18]&lt;/DisplayText&gt;&lt;record&gt;&lt;rec-number&gt;544&lt;/rec-number&gt;&lt;foreign-keys&gt;&lt;key app="EN" db-id="waerxdsxkpaztaex9dn5vz25epawss52vrs9" timestamp="1726746433"&gt;544&lt;/key&gt;&lt;/foreign-keys&gt;&lt;ref-type name="Journal Article"&gt;17&lt;/ref-type&gt;&lt;contributors&gt;&lt;authors&gt;&lt;author&gt;Page, MJ. &lt;/author&gt;&lt;author&gt;Welch, VA. &lt;/author&gt;&lt;author&gt;Haddaway, NR. &lt;/author&gt;&lt;author&gt;Karunananthan, S. &lt;/author&gt;&lt;author&gt;Maxwell, LJ. &lt;/author&gt;&lt;author&gt;Tugwell, P. &lt;/author&gt;&lt;/authors&gt;&lt;/contributors&gt;&lt;titles&gt;&lt;title&gt;&amp;quot;One more time&amp;quot;: why replicating some syntheses of evidence relevant to COVID-19 makes sense&lt;/title&gt;&lt;secondary-title&gt; Journal of Clinical Epidemiology &lt;/secondary-title&gt;&lt;/titles&gt;&lt;pages&gt;179-182&lt;/pages&gt;&lt;volume&gt;125&lt;/volume&gt;&lt;dates&gt;&lt;year&gt;2020&lt;/year&gt;&lt;/dates&gt;&lt;urls&gt;&lt;/urls&gt;&lt;/record&gt;&lt;/Cite&gt;&lt;Cite&gt;&lt;Author&gt;Puljak&lt;/Author&gt;&lt;Year&gt;2023&lt;/Year&gt;&lt;RecNum&gt;545&lt;/RecNum&gt;&lt;record&gt;&lt;rec-number&gt;545&lt;/rec-number&gt;&lt;foreign-keys&gt;&lt;key app="EN" db-id="waerxdsxkpaztaex9dn5vz25epawss52vrs9" timestamp="1726825308"&gt;545&lt;/key&gt;&lt;/foreign-keys&gt;&lt;ref-type name="Journal Article"&gt;17&lt;/ref-type&gt;&lt;contributors&gt;&lt;authors&gt;&lt;author&gt;Puljak, L. &lt;/author&gt;&lt;author&gt;Lund, H. &lt;/author&gt;&lt;/authors&gt;&lt;/contributors&gt;&lt;titles&gt;&lt;title&gt;Definition, harms, and prevention of redundant systematic reviews&lt;/title&gt;&lt;secondary-title&gt;Systematic Reviews &lt;/secondary-title&gt;&lt;/titles&gt;&lt;pages&gt;63&lt;/pages&gt;&lt;volume&gt;12 &lt;/volume&gt;&lt;number&gt;1&lt;/number&gt;&lt;dates&gt;&lt;year&gt;2023&lt;/year&gt;&lt;/dates&gt;&lt;urls&gt;&lt;/urls&gt;&lt;/record&gt;&lt;/Cite&gt;&lt;/EndNote&gt;</w:instrText>
      </w:r>
      <w:r w:rsidR="00DE631E" w:rsidRPr="00250F17">
        <w:fldChar w:fldCharType="separate"/>
      </w:r>
      <w:r w:rsidR="00DE631E" w:rsidRPr="00250F17">
        <w:rPr>
          <w:noProof/>
        </w:rPr>
        <w:t>[16, 18]</w:t>
      </w:r>
      <w:r w:rsidR="00DE631E" w:rsidRPr="00250F17">
        <w:fldChar w:fldCharType="end"/>
      </w:r>
      <w:r w:rsidR="001336D3" w:rsidRPr="00250F17">
        <w:t xml:space="preserve"> </w:t>
      </w:r>
      <w:r w:rsidR="00247619" w:rsidRPr="00250F17">
        <w:t>In the current paper, we</w:t>
      </w:r>
      <w:r w:rsidR="008365BB" w:rsidRPr="00250F17">
        <w:t xml:space="preserve"> explore duplication of effort </w:t>
      </w:r>
      <w:r w:rsidR="00BF7197" w:rsidRPr="00250F17">
        <w:t xml:space="preserve">in </w:t>
      </w:r>
      <w:r w:rsidR="00247619" w:rsidRPr="00250F17">
        <w:t xml:space="preserve">published systematic reviews that focused </w:t>
      </w:r>
      <w:r w:rsidR="0050789D" w:rsidRPr="00250F17">
        <w:rPr>
          <w:lang w:eastAsia="zh-CN" w:bidi="he-IL"/>
        </w:rPr>
        <w:t xml:space="preserve">on the </w:t>
      </w:r>
      <w:r w:rsidR="00047C55" w:rsidRPr="00250F17">
        <w:rPr>
          <w:lang w:eastAsia="zh-CN" w:bidi="he-IL"/>
        </w:rPr>
        <w:t xml:space="preserve">frequency </w:t>
      </w:r>
      <w:r w:rsidR="00047C55" w:rsidRPr="00250F17">
        <w:t xml:space="preserve">(prevalence) </w:t>
      </w:r>
      <w:r w:rsidR="0050789D" w:rsidRPr="00250F17">
        <w:rPr>
          <w:lang w:eastAsia="zh-CN" w:bidi="he-IL"/>
        </w:rPr>
        <w:t>and</w:t>
      </w:r>
      <w:r w:rsidR="003D349D" w:rsidRPr="00250F17">
        <w:rPr>
          <w:lang w:eastAsia="zh-CN" w:bidi="he-IL"/>
        </w:rPr>
        <w:t>/or</w:t>
      </w:r>
      <w:r w:rsidR="0050789D" w:rsidRPr="00250F17">
        <w:rPr>
          <w:lang w:eastAsia="zh-CN" w:bidi="he-IL"/>
        </w:rPr>
        <w:t xml:space="preserve"> risk of </w:t>
      </w:r>
      <w:r w:rsidR="001D6F82" w:rsidRPr="00250F17">
        <w:rPr>
          <w:lang w:eastAsia="zh-CN" w:bidi="he-IL"/>
        </w:rPr>
        <w:t>Long COVID</w:t>
      </w:r>
      <w:r w:rsidR="000361DD" w:rsidRPr="00250F17">
        <w:rPr>
          <w:lang w:eastAsia="zh-CN" w:bidi="he-IL"/>
        </w:rPr>
        <w:t xml:space="preserve">. </w:t>
      </w:r>
      <w:r w:rsidR="000F018C" w:rsidRPr="00250F17">
        <w:t xml:space="preserve">It </w:t>
      </w:r>
      <w:r w:rsidR="008D0083" w:rsidRPr="00250F17">
        <w:t>was</w:t>
      </w:r>
      <w:r w:rsidR="000F018C" w:rsidRPr="00250F17">
        <w:t xml:space="preserve"> not </w:t>
      </w:r>
      <w:r w:rsidR="006E0D30" w:rsidRPr="00250F17">
        <w:t>our</w:t>
      </w:r>
      <w:r w:rsidR="00E527F8" w:rsidRPr="00250F17">
        <w:t xml:space="preserve"> aim </w:t>
      </w:r>
      <w:r w:rsidR="000F018C" w:rsidRPr="00250F17">
        <w:t xml:space="preserve">to </w:t>
      </w:r>
      <w:r w:rsidR="006E0D30" w:rsidRPr="00250F17">
        <w:t>extract, synthesis</w:t>
      </w:r>
      <w:r w:rsidR="00EB718B" w:rsidRPr="00250F17">
        <w:t>e</w:t>
      </w:r>
      <w:r w:rsidR="006E0D30" w:rsidRPr="00250F17">
        <w:t xml:space="preserve"> and </w:t>
      </w:r>
      <w:r w:rsidR="000F018C" w:rsidRPr="00250F17">
        <w:t>report any findings from reviews</w:t>
      </w:r>
      <w:r w:rsidR="009D7713" w:rsidRPr="00250F17">
        <w:t>.</w:t>
      </w:r>
      <w:r w:rsidR="00DC6027" w:rsidRPr="00250F17">
        <w:t xml:space="preserve"> </w:t>
      </w:r>
      <w:r w:rsidR="004A2584" w:rsidRPr="00250F17">
        <w:t>The work reported in this paper was not part of the programme of research for the DHSC</w:t>
      </w:r>
      <w:r w:rsidR="00B01653" w:rsidRPr="00250F17">
        <w:t>.</w:t>
      </w:r>
    </w:p>
    <w:p w14:paraId="4F077082" w14:textId="446ABE38" w:rsidR="0085295A" w:rsidRPr="00250F17" w:rsidRDefault="00FE1428" w:rsidP="00EE7CA8">
      <w:pPr>
        <w:pStyle w:val="Heading2"/>
        <w:spacing w:line="480" w:lineRule="auto"/>
      </w:pPr>
      <w:r w:rsidRPr="00250F17">
        <w:t>Method</w:t>
      </w:r>
    </w:p>
    <w:p w14:paraId="18EB22D2" w14:textId="2E77A670" w:rsidR="00823DDC" w:rsidRPr="00250F17" w:rsidRDefault="00222829" w:rsidP="00EE7CA8">
      <w:pPr>
        <w:spacing w:line="480" w:lineRule="auto"/>
      </w:pPr>
      <w:r w:rsidRPr="00250F17">
        <w:t xml:space="preserve">We </w:t>
      </w:r>
      <w:r w:rsidR="003970BA" w:rsidRPr="00250F17">
        <w:t xml:space="preserve">extracted </w:t>
      </w:r>
      <w:r w:rsidR="0086275C" w:rsidRPr="00250F17">
        <w:t xml:space="preserve">the </w:t>
      </w:r>
      <w:r w:rsidR="00C867FD" w:rsidRPr="00250F17">
        <w:t xml:space="preserve">aims and </w:t>
      </w:r>
      <w:r w:rsidR="00444D16" w:rsidRPr="00250F17">
        <w:t xml:space="preserve">key characteristics </w:t>
      </w:r>
      <w:r w:rsidR="001C7DDF" w:rsidRPr="00250F17">
        <w:t>o</w:t>
      </w:r>
      <w:r w:rsidR="00444D16" w:rsidRPr="00250F17">
        <w:t>f</w:t>
      </w:r>
      <w:r w:rsidR="001C7DDF" w:rsidRPr="00250F17">
        <w:t xml:space="preserve"> </w:t>
      </w:r>
      <w:r w:rsidR="0090607E" w:rsidRPr="00250F17">
        <w:t xml:space="preserve">112 </w:t>
      </w:r>
      <w:r w:rsidR="000A3D1E" w:rsidRPr="00250F17">
        <w:t>reviews</w:t>
      </w:r>
      <w:r w:rsidR="008244A3" w:rsidRPr="00250F17">
        <w:t xml:space="preserve"> </w:t>
      </w:r>
      <w:r w:rsidR="00322B54" w:rsidRPr="00250F17">
        <w:t xml:space="preserve">from </w:t>
      </w:r>
      <w:r w:rsidR="008461EA" w:rsidRPr="00250F17">
        <w:t>our</w:t>
      </w:r>
      <w:r w:rsidR="000A3D1E" w:rsidRPr="00250F17">
        <w:t xml:space="preserve"> </w:t>
      </w:r>
      <w:r w:rsidR="008461EA" w:rsidRPr="00250F17">
        <w:t xml:space="preserve">first five </w:t>
      </w:r>
      <w:r w:rsidR="000A3D1E" w:rsidRPr="00250F17">
        <w:t xml:space="preserve">quarterly </w:t>
      </w:r>
      <w:r w:rsidR="00EB718B" w:rsidRPr="00250F17">
        <w:t>evidence</w:t>
      </w:r>
      <w:r w:rsidR="003F53B2" w:rsidRPr="00250F17">
        <w:t xml:space="preserve"> </w:t>
      </w:r>
      <w:r w:rsidR="000A3D1E" w:rsidRPr="00250F17">
        <w:t>reports</w:t>
      </w:r>
      <w:r w:rsidR="00716EFC" w:rsidRPr="00250F17">
        <w:t xml:space="preserve"> for the DHSC</w:t>
      </w:r>
      <w:r w:rsidR="00C35A29" w:rsidRPr="00250F17">
        <w:t>.</w:t>
      </w:r>
      <w:r w:rsidR="00DE631E" w:rsidRPr="00250F17">
        <w:fldChar w:fldCharType="begin">
          <w:fldData xml:space="preserve">PEVuZE5vdGU+PENpdGU+PEF1dGhvcj5SYWluZTwvQXV0aG9yPjxZZWFyPjIwMjI8L1llYXI+PFJl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</w:fldData>
        </w:fldChar>
      </w:r>
      <w:r w:rsidR="00DE631E" w:rsidRPr="00250F17">
        <w:instrText xml:space="preserve"> ADDIN EN.CITE </w:instrText>
      </w:r>
      <w:r w:rsidR="00DE631E" w:rsidRPr="00250F17">
        <w:fldChar w:fldCharType="begin">
          <w:fldData xml:space="preserve">PEVuZE5vdGU+PENpdGU+PEF1dGhvcj5SYWluZTwvQXV0aG9yPjxZZWFyPjIwMjI8L1llYXI+PFJl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3-7]</w:t>
      </w:r>
      <w:r w:rsidR="00DE631E" w:rsidRPr="00250F17">
        <w:fldChar w:fldCharType="end"/>
      </w:r>
      <w:r w:rsidR="00C35A29" w:rsidRPr="00250F17">
        <w:t xml:space="preserve"> These</w:t>
      </w:r>
      <w:r w:rsidR="00387F3D" w:rsidRPr="00250F17">
        <w:t xml:space="preserve"> covered the </w:t>
      </w:r>
      <w:r w:rsidR="00F04D70" w:rsidRPr="00250F17">
        <w:t>three-year</w:t>
      </w:r>
      <w:r w:rsidR="00416687" w:rsidRPr="00250F17">
        <w:t xml:space="preserve"> </w:t>
      </w:r>
      <w:r w:rsidR="00387F3D" w:rsidRPr="00250F17">
        <w:t xml:space="preserve">period from the start of the COVID-19 pandemic in </w:t>
      </w:r>
      <w:r w:rsidR="00AA1355" w:rsidRPr="00250F17">
        <w:t>January</w:t>
      </w:r>
      <w:r w:rsidR="00387F3D" w:rsidRPr="00250F17">
        <w:t xml:space="preserve"> 2020 to January 2023</w:t>
      </w:r>
      <w:r w:rsidR="002F1DFD" w:rsidRPr="00250F17">
        <w:t xml:space="preserve">. </w:t>
      </w:r>
      <w:r w:rsidR="00F04D70" w:rsidRPr="00250F17">
        <w:t xml:space="preserve">We restricted our </w:t>
      </w:r>
      <w:r w:rsidR="00A94CC3" w:rsidRPr="00250F17">
        <w:t>focus</w:t>
      </w:r>
      <w:r w:rsidR="00F04D70" w:rsidRPr="00250F17">
        <w:t xml:space="preserve"> </w:t>
      </w:r>
      <w:r w:rsidR="003E7163" w:rsidRPr="00250F17">
        <w:t xml:space="preserve">up </w:t>
      </w:r>
      <w:r w:rsidR="00F04D70" w:rsidRPr="00250F17">
        <w:t xml:space="preserve">to January 2023 as </w:t>
      </w:r>
      <w:r w:rsidR="003E7163" w:rsidRPr="00250F17">
        <w:t xml:space="preserve">this encompasses </w:t>
      </w:r>
      <w:r w:rsidR="00F04D70" w:rsidRPr="00250F17">
        <w:t xml:space="preserve">the most significant period of the pandemic during which there was growing awareness of Long COVID and increasing </w:t>
      </w:r>
      <w:r w:rsidR="007E4B63" w:rsidRPr="00250F17">
        <w:t>concern about</w:t>
      </w:r>
      <w:r w:rsidR="00F04D70" w:rsidRPr="00250F17">
        <w:t xml:space="preserve"> the issue. </w:t>
      </w:r>
      <w:r w:rsidR="00AF7795" w:rsidRPr="00250F17">
        <w:t>Aims and</w:t>
      </w:r>
      <w:r w:rsidR="005C115A" w:rsidRPr="00250F17">
        <w:t xml:space="preserve"> key characteristics were extracted by one reviewer and checked by a second reviewer. </w:t>
      </w:r>
      <w:r w:rsidR="00E25009" w:rsidRPr="00250F17">
        <w:t>The method</w:t>
      </w:r>
      <w:r w:rsidR="007423CD" w:rsidRPr="00250F17">
        <w:t>s</w:t>
      </w:r>
      <w:r w:rsidR="00E25009" w:rsidRPr="00250F17">
        <w:t xml:space="preserve"> we used to produce </w:t>
      </w:r>
      <w:r w:rsidR="00243AC2" w:rsidRPr="00250F17">
        <w:t>the five</w:t>
      </w:r>
      <w:r w:rsidR="00D4255C" w:rsidRPr="00250F17">
        <w:t xml:space="preserve"> </w:t>
      </w:r>
      <w:r w:rsidR="00574590" w:rsidRPr="00250F17">
        <w:t xml:space="preserve">quarterly </w:t>
      </w:r>
      <w:r w:rsidR="00EB718B" w:rsidRPr="00250F17">
        <w:t xml:space="preserve">evidence </w:t>
      </w:r>
      <w:r w:rsidR="00D4255C" w:rsidRPr="00250F17">
        <w:t xml:space="preserve">reports </w:t>
      </w:r>
      <w:r w:rsidR="009C1FA7" w:rsidRPr="00250F17">
        <w:t>are</w:t>
      </w:r>
      <w:r w:rsidR="00D4255C" w:rsidRPr="00250F17">
        <w:t xml:space="preserve"> provided as supplementary material</w:t>
      </w:r>
      <w:r w:rsidR="009D1F7F" w:rsidRPr="00250F17">
        <w:t xml:space="preserve"> (</w:t>
      </w:r>
      <w:r w:rsidR="0068399A" w:rsidRPr="00250F17">
        <w:t>S</w:t>
      </w:r>
      <w:r w:rsidR="00435A0F" w:rsidRPr="00250F17">
        <w:t>upplement 1)</w:t>
      </w:r>
      <w:r w:rsidR="00D4255C" w:rsidRPr="00250F17">
        <w:t xml:space="preserve">. </w:t>
      </w:r>
      <w:r w:rsidR="000B0E4D" w:rsidRPr="00250F17">
        <w:t xml:space="preserve">All </w:t>
      </w:r>
      <w:r w:rsidR="00727DCF" w:rsidRPr="00250F17">
        <w:t>112</w:t>
      </w:r>
      <w:r w:rsidR="000B0E4D" w:rsidRPr="00250F17">
        <w:t xml:space="preserve"> reviews </w:t>
      </w:r>
      <w:r w:rsidR="00850ECB" w:rsidRPr="00250F17">
        <w:t xml:space="preserve">that </w:t>
      </w:r>
      <w:r w:rsidR="00E771BD" w:rsidRPr="00250F17">
        <w:t xml:space="preserve">we assessed </w:t>
      </w:r>
      <w:r w:rsidR="00823DDC" w:rsidRPr="00250F17">
        <w:t>met the following criteria:</w:t>
      </w:r>
      <w:r w:rsidR="000E2FCF" w:rsidRPr="00250F17">
        <w:t xml:space="preserve"> </w:t>
      </w:r>
    </w:p>
    <w:p w14:paraId="060837F0" w14:textId="77777777" w:rsidR="00690712" w:rsidRPr="00250F17" w:rsidRDefault="00823DDC" w:rsidP="00EE7CA8">
      <w:pPr>
        <w:pStyle w:val="ListParagraph"/>
        <w:numPr>
          <w:ilvl w:val="0"/>
          <w:numId w:val="25"/>
        </w:numPr>
        <w:spacing w:line="480" w:lineRule="auto"/>
      </w:pPr>
      <w:r w:rsidRPr="00250F17">
        <w:t>H</w:t>
      </w:r>
      <w:r w:rsidR="00F5098F" w:rsidRPr="00250F17">
        <w:t xml:space="preserve">ad </w:t>
      </w:r>
      <w:r w:rsidR="00C179D9" w:rsidRPr="00250F17">
        <w:t>a primary focus on Long COVID (however conceptualised and defined)</w:t>
      </w:r>
      <w:r w:rsidR="00C04D8E" w:rsidRPr="00250F17">
        <w:t xml:space="preserve"> and were </w:t>
      </w:r>
      <w:r w:rsidR="00343C16" w:rsidRPr="00250F17">
        <w:t>s</w:t>
      </w:r>
      <w:r w:rsidR="00C179D9" w:rsidRPr="00250F17">
        <w:t xml:space="preserve">ystematic </w:t>
      </w:r>
      <w:r w:rsidR="006249DC" w:rsidRPr="00250F17">
        <w:t xml:space="preserve">in nature. </w:t>
      </w:r>
      <w:r w:rsidR="009C63EA" w:rsidRPr="00250F17">
        <w:t>A review was considered systematic if it reported</w:t>
      </w:r>
      <w:r w:rsidR="00343C16" w:rsidRPr="00250F17">
        <w:t>:</w:t>
      </w:r>
      <w:r w:rsidR="009C63EA" w:rsidRPr="00250F17">
        <w:t xml:space="preserve"> </w:t>
      </w:r>
      <w:r w:rsidR="0023320B" w:rsidRPr="00250F17">
        <w:t xml:space="preserve">a search of </w:t>
      </w:r>
      <w:r w:rsidR="005C4809" w:rsidRPr="00250F17">
        <w:t>at least two sources, one of which must have been a named database</w:t>
      </w:r>
      <w:r w:rsidR="000E7D5C" w:rsidRPr="00250F17">
        <w:t>;</w:t>
      </w:r>
      <w:r w:rsidR="00C179D9" w:rsidRPr="00250F17">
        <w:t xml:space="preserve"> </w:t>
      </w:r>
      <w:r w:rsidR="004C3D36" w:rsidRPr="00250F17">
        <w:t xml:space="preserve">some </w:t>
      </w:r>
      <w:r w:rsidR="00C179D9" w:rsidRPr="00250F17">
        <w:t>search terms and inclusion criteria</w:t>
      </w:r>
      <w:r w:rsidR="00173102" w:rsidRPr="00250F17">
        <w:t>;</w:t>
      </w:r>
      <w:r w:rsidR="00C179D9" w:rsidRPr="00250F17">
        <w:t xml:space="preserve"> </w:t>
      </w:r>
      <w:r w:rsidR="00173102" w:rsidRPr="00250F17">
        <w:t xml:space="preserve">and </w:t>
      </w:r>
      <w:r w:rsidR="00C179D9" w:rsidRPr="00250F17">
        <w:t>the number of references found and studies included</w:t>
      </w:r>
      <w:r w:rsidR="0075218B" w:rsidRPr="00250F17">
        <w:t xml:space="preserve">. </w:t>
      </w:r>
      <w:r w:rsidR="00903BF7" w:rsidRPr="00250F17">
        <w:t>Additionally, r</w:t>
      </w:r>
      <w:r w:rsidR="0075218B" w:rsidRPr="00250F17">
        <w:t xml:space="preserve">eviews </w:t>
      </w:r>
      <w:r w:rsidR="00E17FB8" w:rsidRPr="00250F17">
        <w:t>had</w:t>
      </w:r>
      <w:r w:rsidR="0021449C" w:rsidRPr="00250F17">
        <w:t xml:space="preserve"> to identif</w:t>
      </w:r>
      <w:r w:rsidR="00170317" w:rsidRPr="00250F17">
        <w:t>y</w:t>
      </w:r>
      <w:r w:rsidR="0021449C" w:rsidRPr="00250F17">
        <w:t xml:space="preserve"> or reference the included studies and </w:t>
      </w:r>
      <w:r w:rsidR="0054382D" w:rsidRPr="00250F17">
        <w:t>provide a synthesis of findings.</w:t>
      </w:r>
      <w:r w:rsidR="00343C16" w:rsidRPr="00250F17">
        <w:t xml:space="preserve"> </w:t>
      </w:r>
    </w:p>
    <w:p w14:paraId="50B9A6AC" w14:textId="38DF5373" w:rsidR="00945C17" w:rsidRPr="00250F17" w:rsidRDefault="00690712" w:rsidP="00EE7CA8">
      <w:pPr>
        <w:pStyle w:val="ListParagraph"/>
        <w:numPr>
          <w:ilvl w:val="0"/>
          <w:numId w:val="25"/>
        </w:numPr>
        <w:spacing w:line="480" w:lineRule="auto"/>
      </w:pPr>
      <w:r w:rsidRPr="00250F17">
        <w:t>R</w:t>
      </w:r>
      <w:r w:rsidR="002B2C53" w:rsidRPr="00250F17">
        <w:t>eport</w:t>
      </w:r>
      <w:r w:rsidR="00755CBA" w:rsidRPr="00250F17">
        <w:t>ed</w:t>
      </w:r>
      <w:r w:rsidR="002B2C53" w:rsidRPr="00250F17">
        <w:t xml:space="preserve"> on </w:t>
      </w:r>
      <w:r w:rsidR="00AB5862" w:rsidRPr="00250F17">
        <w:t>the frequency</w:t>
      </w:r>
      <w:r w:rsidR="00C66FD9" w:rsidRPr="00250F17">
        <w:t xml:space="preserve"> </w:t>
      </w:r>
      <w:r w:rsidR="0031640F" w:rsidRPr="00250F17">
        <w:t xml:space="preserve">(prevalence) </w:t>
      </w:r>
      <w:r w:rsidR="00AB5862" w:rsidRPr="00250F17">
        <w:t>and</w:t>
      </w:r>
      <w:r w:rsidR="00814CF9" w:rsidRPr="00250F17">
        <w:t>/</w:t>
      </w:r>
      <w:r w:rsidR="00AB5862" w:rsidRPr="00250F17">
        <w:t>or risk of persistent symptoms/effects</w:t>
      </w:r>
      <w:r w:rsidR="006D7195" w:rsidRPr="00250F17">
        <w:t xml:space="preserve">. </w:t>
      </w:r>
      <w:r w:rsidR="0007553D" w:rsidRPr="00250F17">
        <w:t>Reviews could</w:t>
      </w:r>
      <w:r w:rsidRPr="00250F17">
        <w:t xml:space="preserve"> focus</w:t>
      </w:r>
      <w:r w:rsidR="008A65E9" w:rsidRPr="00250F17">
        <w:t xml:space="preserve"> solely </w:t>
      </w:r>
      <w:r w:rsidR="00770ED3" w:rsidRPr="00250F17">
        <w:t xml:space="preserve">on </w:t>
      </w:r>
      <w:r w:rsidR="00814CF9" w:rsidRPr="00250F17">
        <w:t>the</w:t>
      </w:r>
      <w:r w:rsidR="00AC5869" w:rsidRPr="00250F17">
        <w:t xml:space="preserve"> frequency</w:t>
      </w:r>
      <w:r w:rsidR="00814CF9" w:rsidRPr="00250F17">
        <w:t xml:space="preserve"> </w:t>
      </w:r>
      <w:r w:rsidR="00102B78" w:rsidRPr="00250F17">
        <w:t>and</w:t>
      </w:r>
      <w:r w:rsidR="00487F0A" w:rsidRPr="00250F17">
        <w:t xml:space="preserve">/or </w:t>
      </w:r>
      <w:r w:rsidR="00102B78" w:rsidRPr="00250F17">
        <w:t>risk</w:t>
      </w:r>
      <w:r w:rsidR="005F5CC4" w:rsidRPr="00250F17">
        <w:t xml:space="preserve"> of persistent symptoms/</w:t>
      </w:r>
      <w:r w:rsidR="005074FE" w:rsidRPr="00250F17">
        <w:t>effects or</w:t>
      </w:r>
      <w:r w:rsidR="005F5CC4" w:rsidRPr="00250F17">
        <w:t xml:space="preserve"> also report </w:t>
      </w:r>
      <w:r w:rsidR="005F5CC4" w:rsidRPr="00250F17">
        <w:lastRenderedPageBreak/>
        <w:t xml:space="preserve">on </w:t>
      </w:r>
      <w:r w:rsidR="002263F0" w:rsidRPr="00250F17">
        <w:t xml:space="preserve">other </w:t>
      </w:r>
      <w:r w:rsidR="00F07954" w:rsidRPr="00250F17">
        <w:t>topic categories</w:t>
      </w:r>
      <w:r w:rsidR="002263F0" w:rsidRPr="00250F17">
        <w:t xml:space="preserve"> such as </w:t>
      </w:r>
      <w:r w:rsidR="00071F2C" w:rsidRPr="00250F17">
        <w:t>risk factors for Long COVID or treatment</w:t>
      </w:r>
      <w:r w:rsidR="00945C17" w:rsidRPr="00250F17">
        <w:t>.</w:t>
      </w:r>
      <w:r w:rsidR="00F07954" w:rsidRPr="00250F17">
        <w:t xml:space="preserve"> Reviews that only reported on </w:t>
      </w:r>
      <w:r w:rsidR="00135679" w:rsidRPr="00250F17">
        <w:t>topics other tha</w:t>
      </w:r>
      <w:r w:rsidR="00487F0A" w:rsidRPr="00250F17">
        <w:t>n</w:t>
      </w:r>
      <w:r w:rsidR="00F07954" w:rsidRPr="00250F17">
        <w:t xml:space="preserve"> </w:t>
      </w:r>
      <w:r w:rsidR="00487F0A" w:rsidRPr="00250F17">
        <w:t>frequency and/or risk of persistent symptoms/effects were excluded</w:t>
      </w:r>
      <w:r w:rsidR="006E21B1" w:rsidRPr="00250F17">
        <w:t xml:space="preserve">, e.g. </w:t>
      </w:r>
      <w:r w:rsidR="005074FE" w:rsidRPr="00250F17">
        <w:t xml:space="preserve">reviews of </w:t>
      </w:r>
      <w:r w:rsidR="00E92252" w:rsidRPr="00250F17">
        <w:t xml:space="preserve">Long COVID </w:t>
      </w:r>
      <w:r w:rsidR="006E21B1" w:rsidRPr="00250F17">
        <w:t>risk factors or treatments only</w:t>
      </w:r>
      <w:r w:rsidR="00132DF0" w:rsidRPr="00250F17">
        <w:t>.</w:t>
      </w:r>
    </w:p>
    <w:p w14:paraId="2072B8D8" w14:textId="26C07860" w:rsidR="001A625D" w:rsidRPr="00250F17" w:rsidRDefault="00BE15B8" w:rsidP="00EE7CA8">
      <w:pPr>
        <w:pStyle w:val="ListParagraph"/>
        <w:numPr>
          <w:ilvl w:val="0"/>
          <w:numId w:val="25"/>
        </w:numPr>
        <w:spacing w:line="480" w:lineRule="auto"/>
      </w:pPr>
      <w:r w:rsidRPr="00250F17">
        <w:t>F</w:t>
      </w:r>
      <w:r w:rsidR="0075218B" w:rsidRPr="00250F17">
        <w:t>ocus</w:t>
      </w:r>
      <w:r w:rsidRPr="00250F17">
        <w:t>ed</w:t>
      </w:r>
      <w:r w:rsidR="0075218B" w:rsidRPr="00250F17">
        <w:t xml:space="preserve"> on adults and/or children and include</w:t>
      </w:r>
      <w:r w:rsidR="00844A2C" w:rsidRPr="00250F17">
        <w:t>d</w:t>
      </w:r>
      <w:r w:rsidR="0075218B" w:rsidRPr="00250F17">
        <w:t xml:space="preserve"> primary studies of any design</w:t>
      </w:r>
      <w:r w:rsidR="00CB3152" w:rsidRPr="00250F17">
        <w:t>.</w:t>
      </w:r>
    </w:p>
    <w:p w14:paraId="6352ABE8" w14:textId="59F4A88D" w:rsidR="00985F65" w:rsidRPr="00250F17" w:rsidRDefault="00985F65" w:rsidP="00EE7CA8">
      <w:pPr>
        <w:pStyle w:val="ListParagraph"/>
        <w:numPr>
          <w:ilvl w:val="0"/>
          <w:numId w:val="25"/>
        </w:numPr>
        <w:spacing w:line="480" w:lineRule="auto"/>
      </w:pPr>
      <w:r w:rsidRPr="00250F17">
        <w:t xml:space="preserve">Was a </w:t>
      </w:r>
      <w:r w:rsidR="00C92598" w:rsidRPr="00250F17">
        <w:t xml:space="preserve">standard systematic </w:t>
      </w:r>
      <w:r w:rsidRPr="00250F17">
        <w:t xml:space="preserve">review of primary studies only. We excluded evidence maps </w:t>
      </w:r>
      <w:r w:rsidR="008478E5" w:rsidRPr="00250F17">
        <w:t xml:space="preserve">and </w:t>
      </w:r>
      <w:r w:rsidRPr="00250F17">
        <w:t>review</w:t>
      </w:r>
      <w:r w:rsidR="00C44F60" w:rsidRPr="00250F17">
        <w:t>s</w:t>
      </w:r>
      <w:r w:rsidRPr="00250F17">
        <w:t xml:space="preserve"> </w:t>
      </w:r>
      <w:r w:rsidR="000C503B" w:rsidRPr="00250F17">
        <w:t xml:space="preserve">that were </w:t>
      </w:r>
      <w:r w:rsidR="00C44F60" w:rsidRPr="00250F17">
        <w:t xml:space="preserve">solely </w:t>
      </w:r>
      <w:r w:rsidRPr="00250F17">
        <w:t xml:space="preserve">of </w:t>
      </w:r>
      <w:r w:rsidR="000C503B" w:rsidRPr="00250F17">
        <w:t xml:space="preserve">other </w:t>
      </w:r>
      <w:r w:rsidRPr="00250F17">
        <w:t>reviews</w:t>
      </w:r>
      <w:r w:rsidR="000C503B" w:rsidRPr="00250F17">
        <w:t xml:space="preserve"> (</w:t>
      </w:r>
      <w:r w:rsidR="00542C07" w:rsidRPr="00250F17">
        <w:t>‘</w:t>
      </w:r>
      <w:r w:rsidR="000C503B" w:rsidRPr="00250F17">
        <w:t>reviews of reviews</w:t>
      </w:r>
      <w:r w:rsidR="00542C07" w:rsidRPr="00250F17">
        <w:t>’</w:t>
      </w:r>
      <w:r w:rsidR="000C503B" w:rsidRPr="00250F17">
        <w:t>)</w:t>
      </w:r>
      <w:r w:rsidR="00542C07" w:rsidRPr="00250F17">
        <w:t xml:space="preserve">. </w:t>
      </w:r>
    </w:p>
    <w:p w14:paraId="0CAF467B" w14:textId="28DFB2C3" w:rsidR="00001E48" w:rsidRPr="00250F17" w:rsidRDefault="00E57A92" w:rsidP="00EE7CA8">
      <w:pPr>
        <w:spacing w:line="480" w:lineRule="auto"/>
      </w:pPr>
      <w:r w:rsidRPr="00250F17">
        <w:t>W</w:t>
      </w:r>
      <w:r w:rsidR="0053678D" w:rsidRPr="00250F17">
        <w:t xml:space="preserve">e </w:t>
      </w:r>
      <w:r w:rsidR="00C179D9" w:rsidRPr="00250F17">
        <w:t xml:space="preserve">did not apply criteria relating to the length of time after infection owing to variation in how Long COVID has been defined in the literature. </w:t>
      </w:r>
      <w:r w:rsidR="00B977FB" w:rsidRPr="00250F17">
        <w:t xml:space="preserve">A </w:t>
      </w:r>
      <w:r w:rsidR="00E12EC2" w:rsidRPr="00250F17">
        <w:t xml:space="preserve">full list and </w:t>
      </w:r>
      <w:r w:rsidR="00B977FB" w:rsidRPr="00250F17">
        <w:t xml:space="preserve">summary </w:t>
      </w:r>
      <w:r w:rsidR="00377EF6" w:rsidRPr="00250F17">
        <w:t xml:space="preserve">table </w:t>
      </w:r>
      <w:r w:rsidR="006C458E" w:rsidRPr="00250F17">
        <w:t xml:space="preserve">of </w:t>
      </w:r>
      <w:r w:rsidR="00377EF6" w:rsidRPr="00250F17">
        <w:t>the</w:t>
      </w:r>
      <w:r w:rsidR="006C458E" w:rsidRPr="00250F17">
        <w:t xml:space="preserve"> 112 reviews</w:t>
      </w:r>
      <w:r w:rsidR="0091325B" w:rsidRPr="00250F17">
        <w:t xml:space="preserve"> assessed </w:t>
      </w:r>
      <w:r w:rsidR="00BD7641" w:rsidRPr="00250F17">
        <w:t>is</w:t>
      </w:r>
      <w:r w:rsidR="0091325B" w:rsidRPr="00250F17">
        <w:t xml:space="preserve"> included </w:t>
      </w:r>
      <w:r w:rsidR="00377EF6" w:rsidRPr="00250F17">
        <w:t xml:space="preserve">as </w:t>
      </w:r>
      <w:r w:rsidR="0091325B" w:rsidRPr="00250F17">
        <w:t xml:space="preserve">supplementary </w:t>
      </w:r>
      <w:r w:rsidR="00377EF6" w:rsidRPr="00250F17">
        <w:t>material</w:t>
      </w:r>
      <w:r w:rsidR="00AF4E60" w:rsidRPr="00250F17">
        <w:t xml:space="preserve"> (</w:t>
      </w:r>
      <w:r w:rsidR="0068399A" w:rsidRPr="00250F17">
        <w:t>S</w:t>
      </w:r>
      <w:r w:rsidR="00AF4E60" w:rsidRPr="00250F17">
        <w:t>upplement 2)</w:t>
      </w:r>
      <w:r w:rsidR="00377EF6" w:rsidRPr="00250F17">
        <w:t>.</w:t>
      </w:r>
      <w:r w:rsidR="0091325B" w:rsidRPr="00250F17">
        <w:t xml:space="preserve"> </w:t>
      </w:r>
      <w:r w:rsidR="00CA7411" w:rsidRPr="00250F17">
        <w:t>The information extracted from reviews w</w:t>
      </w:r>
      <w:r w:rsidR="0031291D" w:rsidRPr="00250F17">
        <w:t>as</w:t>
      </w:r>
      <w:r w:rsidR="00CA7411" w:rsidRPr="00250F17">
        <w:t xml:space="preserve"> synthesised to provide a </w:t>
      </w:r>
      <w:r w:rsidR="0031291D" w:rsidRPr="00250F17">
        <w:t xml:space="preserve">high-level </w:t>
      </w:r>
      <w:r w:rsidR="001B0E8A" w:rsidRPr="00250F17">
        <w:t xml:space="preserve">descriptive </w:t>
      </w:r>
      <w:r w:rsidR="0031291D" w:rsidRPr="00250F17">
        <w:t xml:space="preserve">summary and </w:t>
      </w:r>
      <w:r w:rsidR="00CA7411" w:rsidRPr="00250F17">
        <w:t>compariso</w:t>
      </w:r>
      <w:r w:rsidR="00654B4D" w:rsidRPr="00250F17">
        <w:t>n</w:t>
      </w:r>
      <w:r w:rsidR="00CA7411" w:rsidRPr="00250F17">
        <w:t xml:space="preserve"> of the key characteristics of </w:t>
      </w:r>
      <w:r w:rsidR="00844A2C" w:rsidRPr="00250F17">
        <w:t xml:space="preserve">the </w:t>
      </w:r>
      <w:r w:rsidR="00CA7411" w:rsidRPr="00250F17">
        <w:t>reviews</w:t>
      </w:r>
      <w:r w:rsidR="00853B88" w:rsidRPr="00250F17">
        <w:t>.</w:t>
      </w:r>
    </w:p>
    <w:p w14:paraId="0C34E5F1" w14:textId="581C4D6E" w:rsidR="00CA655B" w:rsidRPr="00250F17" w:rsidRDefault="003633D0" w:rsidP="00EE7CA8">
      <w:pPr>
        <w:pStyle w:val="Heading2"/>
        <w:spacing w:line="480" w:lineRule="auto"/>
      </w:pPr>
      <w:r w:rsidRPr="00250F17">
        <w:t>Results</w:t>
      </w:r>
      <w:r w:rsidR="00B01D55" w:rsidRPr="00250F17">
        <w:t xml:space="preserve"> </w:t>
      </w:r>
    </w:p>
    <w:p w14:paraId="453E81C3" w14:textId="7ECD7CEC" w:rsidR="007A3346" w:rsidRPr="00250F17" w:rsidRDefault="0018323A" w:rsidP="00EE7CA8">
      <w:pPr>
        <w:pStyle w:val="Heading3"/>
        <w:spacing w:line="480" w:lineRule="auto"/>
      </w:pPr>
      <w:r w:rsidRPr="00250F17">
        <w:t xml:space="preserve">Topic </w:t>
      </w:r>
      <w:r w:rsidR="007A3346" w:rsidRPr="00250F17">
        <w:t>focus</w:t>
      </w:r>
      <w:r w:rsidR="00F72039" w:rsidRPr="00250F17">
        <w:t xml:space="preserve"> </w:t>
      </w:r>
    </w:p>
    <w:p w14:paraId="5BF82337" w14:textId="31AAAA26" w:rsidR="00175343" w:rsidRPr="00250F17" w:rsidRDefault="00175343" w:rsidP="00EE7CA8">
      <w:pPr>
        <w:spacing w:line="480" w:lineRule="auto"/>
      </w:pPr>
      <w:r w:rsidRPr="00250F17">
        <w:t xml:space="preserve">We categorised the topic focus of reviews </w:t>
      </w:r>
      <w:r w:rsidR="007A16E3" w:rsidRPr="00250F17">
        <w:t xml:space="preserve">based </w:t>
      </w:r>
      <w:r w:rsidRPr="00250F17">
        <w:t xml:space="preserve">on </w:t>
      </w:r>
      <w:r w:rsidR="007A3346" w:rsidRPr="00250F17">
        <w:t>the</w:t>
      </w:r>
      <w:r w:rsidR="00AC3959" w:rsidRPr="00250F17">
        <w:t>ir</w:t>
      </w:r>
      <w:r w:rsidR="007A3346" w:rsidRPr="00250F17">
        <w:t xml:space="preserve"> primary </w:t>
      </w:r>
      <w:r w:rsidR="007A16E3" w:rsidRPr="00250F17">
        <w:t>aim</w:t>
      </w:r>
      <w:r w:rsidR="00AC3959" w:rsidRPr="00250F17">
        <w:t>(</w:t>
      </w:r>
      <w:r w:rsidR="007A16E3" w:rsidRPr="00250F17">
        <w:t>s</w:t>
      </w:r>
      <w:r w:rsidR="00AC3959" w:rsidRPr="00250F17">
        <w:t>)</w:t>
      </w:r>
      <w:r w:rsidR="00BB188B" w:rsidRPr="00250F17">
        <w:t>.</w:t>
      </w:r>
      <w:r w:rsidR="007A16E3" w:rsidRPr="00250F17">
        <w:t xml:space="preserve"> </w:t>
      </w:r>
      <w:r w:rsidR="00F72039" w:rsidRPr="00250F17">
        <w:t xml:space="preserve">Three quarters of reviews </w:t>
      </w:r>
      <w:r w:rsidR="00DC6012" w:rsidRPr="00250F17">
        <w:t xml:space="preserve">focused </w:t>
      </w:r>
      <w:r w:rsidR="008930A7" w:rsidRPr="00250F17">
        <w:t xml:space="preserve">primarily </w:t>
      </w:r>
      <w:r w:rsidR="00DC6012" w:rsidRPr="00250F17">
        <w:t xml:space="preserve">on the </w:t>
      </w:r>
      <w:r w:rsidR="00507166" w:rsidRPr="00250F17">
        <w:t>prevalence</w:t>
      </w:r>
      <w:r w:rsidR="00DC6012" w:rsidRPr="00250F17">
        <w:t xml:space="preserve"> </w:t>
      </w:r>
      <w:r w:rsidR="00194C38" w:rsidRPr="00250F17">
        <w:t>and/</w:t>
      </w:r>
      <w:r w:rsidR="00DC6012" w:rsidRPr="00250F17">
        <w:t xml:space="preserve">or risk of persistent </w:t>
      </w:r>
      <w:r w:rsidR="00B872E7" w:rsidRPr="00250F17">
        <w:t>symptoms/</w:t>
      </w:r>
      <w:r w:rsidR="00DC6012" w:rsidRPr="00250F17">
        <w:t>effects</w:t>
      </w:r>
      <w:r w:rsidR="003A568D" w:rsidRPr="00250F17">
        <w:t xml:space="preserve"> (n=85). </w:t>
      </w:r>
      <w:r w:rsidR="008D26BA" w:rsidRPr="00250F17">
        <w:t xml:space="preserve">Twenty-three </w:t>
      </w:r>
      <w:r w:rsidR="000276AB" w:rsidRPr="00250F17">
        <w:t xml:space="preserve">had a primary focus </w:t>
      </w:r>
      <w:r w:rsidR="008D26BA" w:rsidRPr="00250F17">
        <w:t xml:space="preserve">on </w:t>
      </w:r>
      <w:r w:rsidR="00B55ABF" w:rsidRPr="00250F17">
        <w:t xml:space="preserve">both </w:t>
      </w:r>
      <w:r w:rsidR="008D26BA" w:rsidRPr="00250F17">
        <w:t xml:space="preserve">risk factors </w:t>
      </w:r>
      <w:r w:rsidR="008930A7" w:rsidRPr="00250F17">
        <w:t xml:space="preserve">and the </w:t>
      </w:r>
      <w:r w:rsidR="00507166" w:rsidRPr="00250F17">
        <w:t>prevalence</w:t>
      </w:r>
      <w:r w:rsidR="008930A7" w:rsidRPr="00250F17">
        <w:t xml:space="preserve"> </w:t>
      </w:r>
      <w:r w:rsidR="00194C38" w:rsidRPr="00250F17">
        <w:t>and/</w:t>
      </w:r>
      <w:r w:rsidR="008930A7" w:rsidRPr="00250F17">
        <w:t xml:space="preserve">or risk of persistent </w:t>
      </w:r>
      <w:r w:rsidR="004D50D5" w:rsidRPr="00250F17">
        <w:t>symptom/</w:t>
      </w:r>
      <w:r w:rsidR="008930A7" w:rsidRPr="00250F17">
        <w:t>effects</w:t>
      </w:r>
      <w:r w:rsidR="00B872E7" w:rsidRPr="00250F17">
        <w:t xml:space="preserve">. The remaining four reviews had a focus </w:t>
      </w:r>
      <w:r w:rsidR="004D50D5" w:rsidRPr="00250F17">
        <w:t xml:space="preserve">on persistent symptom/effects </w:t>
      </w:r>
      <w:r w:rsidR="00870207" w:rsidRPr="00250F17">
        <w:t xml:space="preserve">(with or without risk factors) </w:t>
      </w:r>
      <w:r w:rsidR="004D50D5" w:rsidRPr="00250F17">
        <w:t xml:space="preserve">and other issues such as treatment </w:t>
      </w:r>
      <w:r w:rsidR="00DF6143" w:rsidRPr="00250F17">
        <w:t>or pathobiology</w:t>
      </w:r>
      <w:r w:rsidR="00E476C9" w:rsidRPr="00250F17">
        <w:t xml:space="preserve">. </w:t>
      </w:r>
      <w:r w:rsidR="007C691A" w:rsidRPr="00250F17">
        <w:t xml:space="preserve">Some reviews that </w:t>
      </w:r>
      <w:r w:rsidR="00A62E3B" w:rsidRPr="00250F17">
        <w:t xml:space="preserve">we </w:t>
      </w:r>
      <w:r w:rsidR="006D7D10" w:rsidRPr="00250F17">
        <w:t xml:space="preserve">only </w:t>
      </w:r>
      <w:r w:rsidR="00802F2C" w:rsidRPr="00250F17">
        <w:t xml:space="preserve">coded as </w:t>
      </w:r>
      <w:r w:rsidR="00BA5FC1" w:rsidRPr="00250F17">
        <w:t xml:space="preserve">prevalence </w:t>
      </w:r>
      <w:r w:rsidR="00B55ABF" w:rsidRPr="00250F17">
        <w:t>of</w:t>
      </w:r>
      <w:r w:rsidR="00802F2C" w:rsidRPr="00250F17">
        <w:t xml:space="preserve"> symptoms/effects did also report findings on </w:t>
      </w:r>
      <w:r w:rsidR="00A474E9" w:rsidRPr="00250F17">
        <w:t xml:space="preserve">Long COVID </w:t>
      </w:r>
      <w:r w:rsidR="00802F2C" w:rsidRPr="00250F17">
        <w:t>risk factors</w:t>
      </w:r>
      <w:r w:rsidR="00253C88" w:rsidRPr="00250F17">
        <w:t>, but this was not the</w:t>
      </w:r>
      <w:r w:rsidR="00FD77F9" w:rsidRPr="00250F17">
        <w:t xml:space="preserve"> primary </w:t>
      </w:r>
      <w:r w:rsidR="00D54301" w:rsidRPr="00250F17">
        <w:t>focus.</w:t>
      </w:r>
      <w:r w:rsidR="00253C88" w:rsidRPr="00250F17">
        <w:t xml:space="preserve"> </w:t>
      </w:r>
      <w:r w:rsidR="00995586" w:rsidRPr="00250F17">
        <w:t xml:space="preserve"> </w:t>
      </w:r>
    </w:p>
    <w:p w14:paraId="7E7D2B06" w14:textId="5FE83882" w:rsidR="00690E84" w:rsidRPr="00250F17" w:rsidRDefault="00690E84" w:rsidP="00EE7CA8">
      <w:pPr>
        <w:pStyle w:val="Heading3"/>
        <w:spacing w:line="480" w:lineRule="auto"/>
      </w:pPr>
      <w:r w:rsidRPr="00250F17">
        <w:t>Symptoms and effects</w:t>
      </w:r>
    </w:p>
    <w:p w14:paraId="7AB19E26" w14:textId="77777777" w:rsidR="00831820" w:rsidRPr="00250F17" w:rsidRDefault="00690E84" w:rsidP="00EE7CA8">
      <w:pPr>
        <w:spacing w:line="480" w:lineRule="auto"/>
      </w:pPr>
      <w:r w:rsidRPr="00250F17">
        <w:t xml:space="preserve">Forty-three reviews had a general focus and reported on any persistent symptoms/effects. Two of the 43 reviews </w:t>
      </w:r>
      <w:r w:rsidR="008E5991" w:rsidRPr="00250F17">
        <w:t xml:space="preserve">aimed </w:t>
      </w:r>
      <w:r w:rsidR="00266ACF" w:rsidRPr="00250F17">
        <w:t xml:space="preserve">primarily </w:t>
      </w:r>
      <w:r w:rsidR="008E5991" w:rsidRPr="00250F17">
        <w:t xml:space="preserve">to </w:t>
      </w:r>
      <w:r w:rsidRPr="00250F17">
        <w:t>compar</w:t>
      </w:r>
      <w:r w:rsidR="00266ACF" w:rsidRPr="00250F17">
        <w:t>e</w:t>
      </w:r>
      <w:r w:rsidRPr="00250F17">
        <w:t xml:space="preserve"> Long COVID symptoms in individuals who were infected with different strains of the SARS-CoV-2 virus. Another compared symptoms of Long COVID and</w:t>
      </w:r>
      <w:r w:rsidR="0093232F" w:rsidRPr="00250F17">
        <w:t xml:space="preserve"> those of </w:t>
      </w:r>
      <w:proofErr w:type="spellStart"/>
      <w:r w:rsidRPr="00250F17">
        <w:t>myalgic</w:t>
      </w:r>
      <w:proofErr w:type="spellEnd"/>
      <w:r w:rsidRPr="00250F17">
        <w:t xml:space="preserve"> encephalomyelitis</w:t>
      </w:r>
      <w:r w:rsidR="006A74AD" w:rsidRPr="00250F17">
        <w:t xml:space="preserve"> (ME)/</w:t>
      </w:r>
      <w:r w:rsidRPr="00250F17">
        <w:t xml:space="preserve">chronic fatigue syndrome. </w:t>
      </w:r>
    </w:p>
    <w:p w14:paraId="22E8816A" w14:textId="20B2AD7B" w:rsidR="00690E84" w:rsidRPr="00250F17" w:rsidRDefault="001E145C" w:rsidP="00EE7CA8">
      <w:pPr>
        <w:spacing w:line="480" w:lineRule="auto"/>
      </w:pPr>
      <w:r w:rsidRPr="00250F17">
        <w:lastRenderedPageBreak/>
        <w:t>Sixty</w:t>
      </w:r>
      <w:r w:rsidR="00BD00D6" w:rsidRPr="00250F17">
        <w:t>-</w:t>
      </w:r>
      <w:r w:rsidRPr="00250F17">
        <w:t xml:space="preserve">nine </w:t>
      </w:r>
      <w:r w:rsidR="00690E84" w:rsidRPr="00250F17">
        <w:t xml:space="preserve">reviews focused on specific symptoms, a set of symptoms, or effects on a specific bodily system. The </w:t>
      </w:r>
      <w:bookmarkStart w:id="0" w:name="_Hlk178075072"/>
      <w:r w:rsidR="00CF3967" w:rsidRPr="00250F17">
        <w:t xml:space="preserve">symptoms/effects </w:t>
      </w:r>
      <w:r w:rsidR="00690E84" w:rsidRPr="00250F17">
        <w:t xml:space="preserve">of interest examined </w:t>
      </w:r>
      <w:bookmarkEnd w:id="0"/>
      <w:r w:rsidR="00690E84" w:rsidRPr="00250F17">
        <w:t>in the</w:t>
      </w:r>
      <w:r w:rsidR="00C7603B" w:rsidRPr="00250F17">
        <w:t>se</w:t>
      </w:r>
      <w:r w:rsidR="00690E84" w:rsidRPr="00250F17">
        <w:t xml:space="preserve"> 69 reviews are show</w:t>
      </w:r>
      <w:r w:rsidRPr="00250F17">
        <w:t>n</w:t>
      </w:r>
      <w:r w:rsidR="00690E84" w:rsidRPr="00250F17">
        <w:t xml:space="preserve"> in Table 1</w:t>
      </w:r>
      <w:r w:rsidR="002E29D7" w:rsidRPr="00250F17">
        <w:t>.</w:t>
      </w:r>
      <w:r w:rsidR="00CB7B97" w:rsidRPr="00250F17">
        <w:t xml:space="preserve"> </w:t>
      </w:r>
      <w:r w:rsidR="00096893" w:rsidRPr="00250F17">
        <w:t xml:space="preserve">Five </w:t>
      </w:r>
      <w:r w:rsidR="003A5A82" w:rsidRPr="00250F17">
        <w:t xml:space="preserve">of the 69 </w:t>
      </w:r>
      <w:r w:rsidR="0036177A" w:rsidRPr="00250F17">
        <w:t xml:space="preserve">reviews reported on multiple </w:t>
      </w:r>
      <w:r w:rsidR="00F257A6" w:rsidRPr="00250F17">
        <w:t xml:space="preserve">specific </w:t>
      </w:r>
      <w:r w:rsidR="00A3703F" w:rsidRPr="00250F17">
        <w:t>categories of symptoms/effects</w:t>
      </w:r>
      <w:r w:rsidR="00342ABE" w:rsidRPr="00250F17">
        <w:t>.</w:t>
      </w:r>
    </w:p>
    <w:p w14:paraId="0F2BF3F5" w14:textId="77777777" w:rsidR="00AB0ADF" w:rsidRPr="00250F17" w:rsidRDefault="00AB0ADF" w:rsidP="00AB0ADF">
      <w:pPr>
        <w:pStyle w:val="Heading2"/>
      </w:pPr>
      <w:r w:rsidRPr="00250F17">
        <w:t>Table 1: symptoms/effects studied in reviews with a specific focus (n=69)</w:t>
      </w:r>
    </w:p>
    <w:tbl>
      <w:tblPr>
        <w:tblStyle w:val="TableGrid"/>
        <w:tblW w:w="0" w:type="auto"/>
        <w:tblLook w:val="04A0" w:firstRow="1" w:lastRow="0" w:firstColumn="1" w:lastColumn="0" w:noHBand="0" w:noVBand="1"/>
      </w:tblPr>
      <w:tblGrid>
        <w:gridCol w:w="6773"/>
        <w:gridCol w:w="1962"/>
      </w:tblGrid>
      <w:tr w:rsidR="00AB0ADF" w:rsidRPr="00250F17" w14:paraId="1A41E65A" w14:textId="77777777" w:rsidTr="00AD6831">
        <w:trPr>
          <w:trHeight w:val="310"/>
        </w:trPr>
        <w:tc>
          <w:tcPr>
            <w:tcW w:w="0" w:type="auto"/>
            <w:noWrap/>
            <w:hideMark/>
          </w:tcPr>
          <w:p w14:paraId="243AA8A4" w14:textId="50DFECB7" w:rsidR="00AB0ADF" w:rsidRPr="00250F17" w:rsidRDefault="00AB0ADF" w:rsidP="00AD6831">
            <w:pPr>
              <w:rPr>
                <w:b/>
                <w:bCs/>
              </w:rPr>
            </w:pPr>
            <w:r w:rsidRPr="00250F17">
              <w:rPr>
                <w:b/>
                <w:bCs/>
              </w:rPr>
              <w:t>Symptom</w:t>
            </w:r>
            <w:r w:rsidR="000A4169" w:rsidRPr="00250F17">
              <w:rPr>
                <w:b/>
                <w:bCs/>
              </w:rPr>
              <w:t>s</w:t>
            </w:r>
            <w:r w:rsidRPr="00250F17">
              <w:rPr>
                <w:b/>
                <w:bCs/>
              </w:rPr>
              <w:t>/effect</w:t>
            </w:r>
            <w:r w:rsidR="000A4169" w:rsidRPr="00250F17">
              <w:rPr>
                <w:b/>
                <w:bCs/>
              </w:rPr>
              <w:t>s</w:t>
            </w:r>
          </w:p>
        </w:tc>
        <w:tc>
          <w:tcPr>
            <w:tcW w:w="0" w:type="auto"/>
            <w:noWrap/>
            <w:hideMark/>
          </w:tcPr>
          <w:p w14:paraId="79645C9D" w14:textId="77777777" w:rsidR="00AB0ADF" w:rsidRPr="00250F17" w:rsidRDefault="00AB0ADF" w:rsidP="00AD6831">
            <w:pPr>
              <w:rPr>
                <w:b/>
                <w:bCs/>
              </w:rPr>
            </w:pPr>
            <w:r w:rsidRPr="00250F17">
              <w:rPr>
                <w:b/>
                <w:bCs/>
              </w:rPr>
              <w:t>Number of reviews</w:t>
            </w:r>
          </w:p>
        </w:tc>
      </w:tr>
      <w:tr w:rsidR="00AB0ADF" w:rsidRPr="00250F17" w14:paraId="6DC62AF4" w14:textId="77777777" w:rsidTr="00AD6831">
        <w:trPr>
          <w:trHeight w:val="310"/>
        </w:trPr>
        <w:tc>
          <w:tcPr>
            <w:tcW w:w="0" w:type="auto"/>
            <w:noWrap/>
          </w:tcPr>
          <w:p w14:paraId="6D2ED326" w14:textId="77777777" w:rsidR="00AB0ADF" w:rsidRPr="00250F17" w:rsidRDefault="00AB0ADF" w:rsidP="00AD6831">
            <w:r w:rsidRPr="00250F17">
              <w:t xml:space="preserve">Psychological/neuropsychiatric/neurological </w:t>
            </w:r>
          </w:p>
        </w:tc>
        <w:tc>
          <w:tcPr>
            <w:tcW w:w="0" w:type="auto"/>
            <w:noWrap/>
          </w:tcPr>
          <w:p w14:paraId="38674B72" w14:textId="77777777" w:rsidR="00AB0ADF" w:rsidRPr="00250F17" w:rsidRDefault="00AB0ADF" w:rsidP="00AD6831">
            <w:r w:rsidRPr="00250F17">
              <w:t>15</w:t>
            </w:r>
          </w:p>
        </w:tc>
      </w:tr>
      <w:tr w:rsidR="00AB0ADF" w:rsidRPr="00250F17" w14:paraId="69A9E1B0" w14:textId="77777777" w:rsidTr="00AD6831">
        <w:trPr>
          <w:trHeight w:val="310"/>
        </w:trPr>
        <w:tc>
          <w:tcPr>
            <w:tcW w:w="0" w:type="auto"/>
            <w:noWrap/>
            <w:hideMark/>
          </w:tcPr>
          <w:p w14:paraId="666ACAF9" w14:textId="77777777" w:rsidR="00AB0ADF" w:rsidRPr="00250F17" w:rsidRDefault="00AB0ADF" w:rsidP="00AD6831">
            <w:bookmarkStart w:id="1" w:name="_Hlk176086399"/>
            <w:r w:rsidRPr="00250F17">
              <w:t>Respiratory function/symptoms/imaging abnormalities or physical fitness</w:t>
            </w:r>
            <w:bookmarkEnd w:id="1"/>
          </w:p>
        </w:tc>
        <w:tc>
          <w:tcPr>
            <w:tcW w:w="0" w:type="auto"/>
            <w:noWrap/>
            <w:hideMark/>
          </w:tcPr>
          <w:p w14:paraId="29F9A7DF" w14:textId="77777777" w:rsidR="00AB0ADF" w:rsidRPr="00250F17" w:rsidRDefault="00AB0ADF" w:rsidP="00AD6831">
            <w:r w:rsidRPr="00250F17">
              <w:t>14</w:t>
            </w:r>
          </w:p>
        </w:tc>
      </w:tr>
      <w:tr w:rsidR="00AB0ADF" w:rsidRPr="00250F17" w14:paraId="2338048A" w14:textId="77777777" w:rsidTr="00AD6831">
        <w:trPr>
          <w:trHeight w:val="310"/>
        </w:trPr>
        <w:tc>
          <w:tcPr>
            <w:tcW w:w="0" w:type="auto"/>
            <w:noWrap/>
            <w:hideMark/>
          </w:tcPr>
          <w:p w14:paraId="35440850" w14:textId="77777777" w:rsidR="00AB0ADF" w:rsidRPr="00250F17" w:rsidRDefault="00AB0ADF" w:rsidP="00AD6831">
            <w:r w:rsidRPr="00250F17">
              <w:t>Cardiac dysfunction/abnormalities</w:t>
            </w:r>
          </w:p>
        </w:tc>
        <w:tc>
          <w:tcPr>
            <w:tcW w:w="0" w:type="auto"/>
            <w:noWrap/>
            <w:hideMark/>
          </w:tcPr>
          <w:p w14:paraId="0DFFA3B5" w14:textId="77777777" w:rsidR="00AB0ADF" w:rsidRPr="00250F17" w:rsidRDefault="00AB0ADF" w:rsidP="00AD6831">
            <w:r w:rsidRPr="00250F17">
              <w:t>9</w:t>
            </w:r>
          </w:p>
        </w:tc>
      </w:tr>
      <w:tr w:rsidR="00AB0ADF" w:rsidRPr="00250F17" w14:paraId="063CB759" w14:textId="77777777" w:rsidTr="00AD6831">
        <w:trPr>
          <w:trHeight w:val="310"/>
        </w:trPr>
        <w:tc>
          <w:tcPr>
            <w:tcW w:w="0" w:type="auto"/>
            <w:noWrap/>
          </w:tcPr>
          <w:p w14:paraId="3712D4EF" w14:textId="77777777" w:rsidR="00AB0ADF" w:rsidRPr="00250F17" w:rsidRDefault="00AB0ADF" w:rsidP="00AD6831">
            <w:r w:rsidRPr="00250F17">
              <w:t xml:space="preserve">Quality of life/daily activities &amp;/or wellbeing </w:t>
            </w:r>
          </w:p>
        </w:tc>
        <w:tc>
          <w:tcPr>
            <w:tcW w:w="0" w:type="auto"/>
            <w:noWrap/>
          </w:tcPr>
          <w:p w14:paraId="687FB481" w14:textId="77777777" w:rsidR="00AB0ADF" w:rsidRPr="00250F17" w:rsidRDefault="00AB0ADF" w:rsidP="00AD6831">
            <w:r w:rsidRPr="00250F17">
              <w:t>8</w:t>
            </w:r>
          </w:p>
        </w:tc>
      </w:tr>
      <w:tr w:rsidR="00AB0ADF" w:rsidRPr="00250F17" w14:paraId="6F19EC44" w14:textId="77777777" w:rsidTr="00AD6831">
        <w:trPr>
          <w:trHeight w:val="310"/>
        </w:trPr>
        <w:tc>
          <w:tcPr>
            <w:tcW w:w="0" w:type="auto"/>
            <w:noWrap/>
            <w:hideMark/>
          </w:tcPr>
          <w:p w14:paraId="625275D2" w14:textId="77777777" w:rsidR="00AB0ADF" w:rsidRPr="00250F17" w:rsidRDefault="00AB0ADF" w:rsidP="00AD6831">
            <w:r w:rsidRPr="00250F17">
              <w:t>Fatigue/lack of energy</w:t>
            </w:r>
          </w:p>
        </w:tc>
        <w:tc>
          <w:tcPr>
            <w:tcW w:w="0" w:type="auto"/>
            <w:noWrap/>
            <w:hideMark/>
          </w:tcPr>
          <w:p w14:paraId="107EE4BD" w14:textId="77777777" w:rsidR="00AB0ADF" w:rsidRPr="00250F17" w:rsidRDefault="00AB0ADF" w:rsidP="00AD6831">
            <w:r w:rsidRPr="00250F17">
              <w:t>7</w:t>
            </w:r>
          </w:p>
        </w:tc>
      </w:tr>
      <w:tr w:rsidR="00AB0ADF" w:rsidRPr="00250F17" w14:paraId="4116A75A" w14:textId="77777777" w:rsidTr="00AD6831">
        <w:trPr>
          <w:trHeight w:val="310"/>
        </w:trPr>
        <w:tc>
          <w:tcPr>
            <w:tcW w:w="0" w:type="auto"/>
            <w:noWrap/>
            <w:hideMark/>
          </w:tcPr>
          <w:p w14:paraId="5089E317" w14:textId="77777777" w:rsidR="00AB0ADF" w:rsidRPr="00250F17" w:rsidRDefault="00AB0ADF" w:rsidP="00AD6831">
            <w:r w:rsidRPr="00250F17">
              <w:t>Cognitive dysfunction</w:t>
            </w:r>
          </w:p>
        </w:tc>
        <w:tc>
          <w:tcPr>
            <w:tcW w:w="0" w:type="auto"/>
            <w:noWrap/>
            <w:hideMark/>
          </w:tcPr>
          <w:p w14:paraId="54D9C2E5" w14:textId="77777777" w:rsidR="00AB0ADF" w:rsidRPr="00250F17" w:rsidRDefault="00AB0ADF" w:rsidP="00AD6831">
            <w:r w:rsidRPr="00250F17">
              <w:t>6</w:t>
            </w:r>
          </w:p>
        </w:tc>
      </w:tr>
      <w:tr w:rsidR="00AB0ADF" w:rsidRPr="00250F17" w14:paraId="18626B0B" w14:textId="77777777" w:rsidTr="00AD6831">
        <w:trPr>
          <w:trHeight w:val="310"/>
        </w:trPr>
        <w:tc>
          <w:tcPr>
            <w:tcW w:w="0" w:type="auto"/>
            <w:noWrap/>
            <w:hideMark/>
          </w:tcPr>
          <w:p w14:paraId="1D1F1192" w14:textId="77777777" w:rsidR="00AB0ADF" w:rsidRPr="00250F17" w:rsidRDefault="00AB0ADF" w:rsidP="00AD6831">
            <w:r w:rsidRPr="00250F17">
              <w:t>Diabetes</w:t>
            </w:r>
          </w:p>
        </w:tc>
        <w:tc>
          <w:tcPr>
            <w:tcW w:w="0" w:type="auto"/>
            <w:noWrap/>
            <w:hideMark/>
          </w:tcPr>
          <w:p w14:paraId="4BF1DAC4" w14:textId="77777777" w:rsidR="00AB0ADF" w:rsidRPr="00250F17" w:rsidRDefault="00AB0ADF" w:rsidP="00AD6831">
            <w:r w:rsidRPr="00250F17">
              <w:t>5</w:t>
            </w:r>
          </w:p>
        </w:tc>
      </w:tr>
      <w:tr w:rsidR="00AB0ADF" w:rsidRPr="00250F17" w14:paraId="71CAEAD0" w14:textId="77777777" w:rsidTr="00AD6831">
        <w:trPr>
          <w:trHeight w:val="310"/>
        </w:trPr>
        <w:tc>
          <w:tcPr>
            <w:tcW w:w="0" w:type="auto"/>
            <w:noWrap/>
            <w:hideMark/>
          </w:tcPr>
          <w:p w14:paraId="12B156AC" w14:textId="77777777" w:rsidR="00AB0ADF" w:rsidRPr="00250F17" w:rsidRDefault="00AB0ADF" w:rsidP="00AD6831">
            <w:r w:rsidRPr="00250F17">
              <w:t>Thrombosis</w:t>
            </w:r>
          </w:p>
        </w:tc>
        <w:tc>
          <w:tcPr>
            <w:tcW w:w="0" w:type="auto"/>
            <w:noWrap/>
            <w:hideMark/>
          </w:tcPr>
          <w:p w14:paraId="3856B783" w14:textId="77777777" w:rsidR="00AB0ADF" w:rsidRPr="00250F17" w:rsidRDefault="00AB0ADF" w:rsidP="00AD6831">
            <w:r w:rsidRPr="00250F17">
              <w:t>2</w:t>
            </w:r>
          </w:p>
        </w:tc>
      </w:tr>
      <w:tr w:rsidR="00AB0ADF" w:rsidRPr="00250F17" w14:paraId="65224C30" w14:textId="77777777" w:rsidTr="00AD6831">
        <w:trPr>
          <w:trHeight w:val="310"/>
        </w:trPr>
        <w:tc>
          <w:tcPr>
            <w:tcW w:w="0" w:type="auto"/>
            <w:noWrap/>
          </w:tcPr>
          <w:p w14:paraId="109F1FAE" w14:textId="77777777" w:rsidR="00AB0ADF" w:rsidRPr="00250F17" w:rsidRDefault="00AB0ADF" w:rsidP="00AD6831">
            <w:r w:rsidRPr="00250F17">
              <w:t>Dysfunction of the senses</w:t>
            </w:r>
          </w:p>
        </w:tc>
        <w:tc>
          <w:tcPr>
            <w:tcW w:w="0" w:type="auto"/>
            <w:noWrap/>
          </w:tcPr>
          <w:p w14:paraId="438F2243" w14:textId="77777777" w:rsidR="00AB0ADF" w:rsidRPr="00250F17" w:rsidRDefault="00AB0ADF" w:rsidP="00AD6831">
            <w:r w:rsidRPr="00250F17">
              <w:t>2</w:t>
            </w:r>
          </w:p>
        </w:tc>
      </w:tr>
      <w:tr w:rsidR="00AB0ADF" w:rsidRPr="00250F17" w14:paraId="6114F86A" w14:textId="77777777" w:rsidTr="00AD6831">
        <w:trPr>
          <w:trHeight w:val="310"/>
        </w:trPr>
        <w:tc>
          <w:tcPr>
            <w:tcW w:w="0" w:type="auto"/>
            <w:noWrap/>
            <w:hideMark/>
          </w:tcPr>
          <w:p w14:paraId="6FD1C432" w14:textId="77777777" w:rsidR="00AB0ADF" w:rsidRPr="00250F17" w:rsidRDefault="00AB0ADF" w:rsidP="00AD6831">
            <w:r w:rsidRPr="00250F17">
              <w:t>Gastrointestinal</w:t>
            </w:r>
          </w:p>
        </w:tc>
        <w:tc>
          <w:tcPr>
            <w:tcW w:w="0" w:type="auto"/>
            <w:noWrap/>
            <w:hideMark/>
          </w:tcPr>
          <w:p w14:paraId="5D60AE8B" w14:textId="77777777" w:rsidR="00AB0ADF" w:rsidRPr="00250F17" w:rsidRDefault="00AB0ADF" w:rsidP="00AD6831">
            <w:r w:rsidRPr="00250F17">
              <w:t>2</w:t>
            </w:r>
          </w:p>
        </w:tc>
      </w:tr>
      <w:tr w:rsidR="00AB0ADF" w:rsidRPr="00250F17" w14:paraId="3CBED7B2" w14:textId="77777777" w:rsidTr="00AD6831">
        <w:trPr>
          <w:trHeight w:val="310"/>
        </w:trPr>
        <w:tc>
          <w:tcPr>
            <w:tcW w:w="0" w:type="auto"/>
            <w:noWrap/>
            <w:hideMark/>
          </w:tcPr>
          <w:p w14:paraId="7C8AE640" w14:textId="77777777" w:rsidR="00AB0ADF" w:rsidRPr="00250F17" w:rsidRDefault="00AB0ADF" w:rsidP="00AD6831">
            <w:r w:rsidRPr="00250F17">
              <w:t>Other</w:t>
            </w:r>
          </w:p>
        </w:tc>
        <w:tc>
          <w:tcPr>
            <w:tcW w:w="0" w:type="auto"/>
            <w:noWrap/>
            <w:hideMark/>
          </w:tcPr>
          <w:p w14:paraId="77B02D18" w14:textId="77777777" w:rsidR="00AB0ADF" w:rsidRPr="00250F17" w:rsidRDefault="00AB0ADF" w:rsidP="00AD6831">
            <w:r w:rsidRPr="00250F17">
              <w:t>7</w:t>
            </w:r>
          </w:p>
        </w:tc>
      </w:tr>
    </w:tbl>
    <w:p w14:paraId="0065A9C0" w14:textId="77777777" w:rsidR="00AB0ADF" w:rsidRPr="00250F17" w:rsidRDefault="00AB0ADF" w:rsidP="00BC0333">
      <w:pPr>
        <w:spacing w:after="240"/>
      </w:pPr>
      <w:r w:rsidRPr="00250F17">
        <w:t xml:space="preserve">NB: </w:t>
      </w:r>
      <w:bookmarkStart w:id="2" w:name="_Hlk179318686"/>
      <w:r w:rsidRPr="00250F17">
        <w:t>Some reviews focused on multiple issues</w:t>
      </w:r>
      <w:bookmarkEnd w:id="2"/>
    </w:p>
    <w:p w14:paraId="137C040F" w14:textId="75EC1425" w:rsidR="00B41423" w:rsidRPr="00250F17" w:rsidRDefault="00CA3CD6" w:rsidP="00BC0333">
      <w:pPr>
        <w:spacing w:after="240" w:line="480" w:lineRule="auto"/>
      </w:pPr>
      <w:r w:rsidRPr="00250F17">
        <w:t xml:space="preserve">As shown in Table 1, 15 </w:t>
      </w:r>
      <w:r w:rsidR="00CD486A" w:rsidRPr="00250F17">
        <w:t>of the 69</w:t>
      </w:r>
      <w:r w:rsidR="003D1109" w:rsidRPr="00250F17">
        <w:t xml:space="preserve"> </w:t>
      </w:r>
      <w:r w:rsidR="00690E84" w:rsidRPr="00250F17">
        <w:t xml:space="preserve">reviews focused on </w:t>
      </w:r>
      <w:r w:rsidR="0053514F" w:rsidRPr="00250F17">
        <w:t xml:space="preserve">persistent </w:t>
      </w:r>
      <w:r w:rsidR="00690E84" w:rsidRPr="00250F17">
        <w:t>psychological, neuropsychiatric or neurological symptoms/effects. Five of these reviews focused on single conditions: depressio</w:t>
      </w:r>
      <w:r w:rsidR="00F7318A" w:rsidRPr="00250F17">
        <w:t>n;</w:t>
      </w:r>
      <w:r w:rsidR="00690E84" w:rsidRPr="00250F17">
        <w:t xml:space="preserve"> headache; new-onset parkinsonism; optic neuritis; or posttraumatic stress disorder (PTSD). The </w:t>
      </w:r>
      <w:r w:rsidR="00F7318A" w:rsidRPr="00250F17">
        <w:t>other</w:t>
      </w:r>
      <w:r w:rsidR="00690E84" w:rsidRPr="00250F17">
        <w:t xml:space="preserve"> </w:t>
      </w:r>
      <w:r w:rsidR="008E301F" w:rsidRPr="00250F17">
        <w:t>ten</w:t>
      </w:r>
      <w:r w:rsidR="00690E84" w:rsidRPr="00250F17">
        <w:t xml:space="preserve"> </w:t>
      </w:r>
      <w:r w:rsidR="00F7318A" w:rsidRPr="00250F17">
        <w:t xml:space="preserve">reviews </w:t>
      </w:r>
      <w:r w:rsidR="00690E84" w:rsidRPr="00250F17">
        <w:t>focused on any, or a specific group of</w:t>
      </w:r>
      <w:r w:rsidR="00A039BF" w:rsidRPr="00250F17">
        <w:t>,</w:t>
      </w:r>
      <w:r w:rsidR="00690E84" w:rsidRPr="00250F17">
        <w:t xml:space="preserve"> </w:t>
      </w:r>
      <w:r w:rsidR="00AD4372" w:rsidRPr="00250F17">
        <w:t>persistent symptoms/effects</w:t>
      </w:r>
      <w:r w:rsidR="00927EAD" w:rsidRPr="00250F17">
        <w:t>.</w:t>
      </w:r>
      <w:r w:rsidR="00096446" w:rsidRPr="00250F17">
        <w:t xml:space="preserve"> </w:t>
      </w:r>
      <w:r w:rsidR="00690E84" w:rsidRPr="00250F17">
        <w:t>There was</w:t>
      </w:r>
      <w:r w:rsidR="00AB1A26" w:rsidRPr="00250F17">
        <w:t xml:space="preserve"> </w:t>
      </w:r>
      <w:r w:rsidR="00690E84" w:rsidRPr="00250F17">
        <w:t xml:space="preserve">variation </w:t>
      </w:r>
      <w:r w:rsidR="00BB5014" w:rsidRPr="00250F17">
        <w:t xml:space="preserve">across reviews </w:t>
      </w:r>
      <w:r w:rsidR="00690E84" w:rsidRPr="00250F17">
        <w:t xml:space="preserve">in the categorisation of specific health </w:t>
      </w:r>
      <w:r w:rsidR="00676DA9" w:rsidRPr="00250F17">
        <w:t>symptoms/</w:t>
      </w:r>
      <w:r w:rsidR="00756F0B" w:rsidRPr="00250F17">
        <w:t>effects</w:t>
      </w:r>
      <w:r w:rsidR="00690E84" w:rsidRPr="00250F17">
        <w:t xml:space="preserve"> as psychological, neuropsychiatric or neurological</w:t>
      </w:r>
      <w:r w:rsidR="000E2563" w:rsidRPr="00250F17">
        <w:t>.</w:t>
      </w:r>
      <w:r w:rsidR="00690E84" w:rsidRPr="00250F17">
        <w:t xml:space="preserve"> </w:t>
      </w:r>
      <w:r w:rsidR="00144E5F" w:rsidRPr="00250F17">
        <w:t xml:space="preserve">The same health issue </w:t>
      </w:r>
      <w:r w:rsidR="00AB1A26" w:rsidRPr="00250F17">
        <w:t>was cate</w:t>
      </w:r>
      <w:r w:rsidR="00294026" w:rsidRPr="00250F17">
        <w:t xml:space="preserve">gorised differently </w:t>
      </w:r>
      <w:r w:rsidR="00B26C6D" w:rsidRPr="00250F17">
        <w:t xml:space="preserve">by </w:t>
      </w:r>
      <w:r w:rsidR="00354AC3" w:rsidRPr="00250F17">
        <w:t>some authors resulting in overlap across cate</w:t>
      </w:r>
      <w:r w:rsidR="0022050D" w:rsidRPr="00250F17">
        <w:t>gories</w:t>
      </w:r>
      <w:r w:rsidR="00C657FF" w:rsidRPr="00250F17">
        <w:t xml:space="preserve"> of sequela</w:t>
      </w:r>
      <w:r w:rsidR="00C4149D" w:rsidRPr="00250F17">
        <w:t>e</w:t>
      </w:r>
      <w:r w:rsidR="0022050D" w:rsidRPr="00250F17">
        <w:t xml:space="preserve">. </w:t>
      </w:r>
      <w:r w:rsidR="00294026" w:rsidRPr="00250F17">
        <w:t xml:space="preserve">Reported outcomes </w:t>
      </w:r>
      <w:r w:rsidR="00ED6AC0" w:rsidRPr="00250F17">
        <w:t xml:space="preserve">in these </w:t>
      </w:r>
      <w:r w:rsidR="00D92DDC" w:rsidRPr="00250F17">
        <w:t xml:space="preserve">ten </w:t>
      </w:r>
      <w:r w:rsidR="00ED6AC0" w:rsidRPr="00250F17">
        <w:t xml:space="preserve">reviews </w:t>
      </w:r>
      <w:r w:rsidR="00294026" w:rsidRPr="00250F17">
        <w:t>included anxiet</w:t>
      </w:r>
      <w:r w:rsidR="00F7318A" w:rsidRPr="00250F17">
        <w:t>y;</w:t>
      </w:r>
      <w:r w:rsidR="00294026" w:rsidRPr="00250F17">
        <w:t xml:space="preserve"> cognitive dysfunction</w:t>
      </w:r>
      <w:r w:rsidR="00F7318A" w:rsidRPr="00250F17">
        <w:t>;</w:t>
      </w:r>
      <w:r w:rsidR="00294026" w:rsidRPr="00250F17">
        <w:t xml:space="preserve"> depression</w:t>
      </w:r>
      <w:r w:rsidR="00F7318A" w:rsidRPr="00250F17">
        <w:t>;</w:t>
      </w:r>
      <w:r w:rsidR="00294026" w:rsidRPr="00250F17">
        <w:t xml:space="preserve"> fatigue</w:t>
      </w:r>
      <w:r w:rsidR="00F7318A" w:rsidRPr="00250F17">
        <w:t>;</w:t>
      </w:r>
      <w:r w:rsidR="00294026" w:rsidRPr="00250F17">
        <w:t xml:space="preserve"> Guillain-Barre syndrome</w:t>
      </w:r>
      <w:r w:rsidR="00F7318A" w:rsidRPr="00250F17">
        <w:t>;</w:t>
      </w:r>
      <w:r w:rsidR="00294026" w:rsidRPr="00250F17">
        <w:t xml:space="preserve"> olfactory</w:t>
      </w:r>
      <w:r w:rsidR="00AB701D" w:rsidRPr="00250F17">
        <w:t xml:space="preserve"> or </w:t>
      </w:r>
      <w:r w:rsidR="00294026" w:rsidRPr="00250F17">
        <w:t>gustatory dysfunction</w:t>
      </w:r>
      <w:r w:rsidR="00AB701D" w:rsidRPr="00250F17">
        <w:t>;</w:t>
      </w:r>
      <w:r w:rsidR="00185CD6" w:rsidRPr="00250F17">
        <w:t xml:space="preserve"> </w:t>
      </w:r>
      <w:r w:rsidR="00294026" w:rsidRPr="00250F17">
        <w:t>and sleep problems</w:t>
      </w:r>
      <w:r w:rsidR="0022050D" w:rsidRPr="00250F17">
        <w:t>.</w:t>
      </w:r>
      <w:r w:rsidR="00F952E2" w:rsidRPr="00250F17">
        <w:t xml:space="preserve"> </w:t>
      </w:r>
      <w:r w:rsidR="00B95827" w:rsidRPr="00250F17">
        <w:t>Another s</w:t>
      </w:r>
      <w:r w:rsidR="00690E84" w:rsidRPr="00250F17">
        <w:t xml:space="preserve">ix reviews had a </w:t>
      </w:r>
      <w:r w:rsidR="00552A6A" w:rsidRPr="00250F17">
        <w:t xml:space="preserve">primary </w:t>
      </w:r>
      <w:r w:rsidR="00690E84" w:rsidRPr="00250F17">
        <w:t>focus on cognitive dysfunction, which included problems with memory, executive function, attention and ‘brain fog’</w:t>
      </w:r>
      <w:r w:rsidR="00F7287C" w:rsidRPr="00250F17">
        <w:t>.</w:t>
      </w:r>
    </w:p>
    <w:p w14:paraId="7CC08BE6" w14:textId="753BE151" w:rsidR="008F592A" w:rsidRPr="00250F17" w:rsidRDefault="007E56C3" w:rsidP="00EE7CA8">
      <w:pPr>
        <w:spacing w:line="480" w:lineRule="auto"/>
      </w:pPr>
      <w:r w:rsidRPr="00250F17">
        <w:t>F</w:t>
      </w:r>
      <w:r w:rsidR="000A7F4B" w:rsidRPr="00250F17">
        <w:t>ourteen</w:t>
      </w:r>
      <w:r w:rsidR="00690E84" w:rsidRPr="00250F17">
        <w:t xml:space="preserve"> reviews focused on respiratory function</w:t>
      </w:r>
      <w:r w:rsidR="00B915B1" w:rsidRPr="00250F17">
        <w:t xml:space="preserve">, </w:t>
      </w:r>
      <w:r w:rsidR="00B41F07" w:rsidRPr="00250F17">
        <w:t xml:space="preserve">respiratory </w:t>
      </w:r>
      <w:r w:rsidR="00F9731F" w:rsidRPr="00250F17">
        <w:t>symptoms</w:t>
      </w:r>
      <w:r w:rsidR="006D4D74" w:rsidRPr="00250F17">
        <w:t xml:space="preserve">, </w:t>
      </w:r>
      <w:r w:rsidR="00690E84" w:rsidRPr="00250F17">
        <w:t>physical fitness</w:t>
      </w:r>
      <w:r w:rsidR="00357897" w:rsidRPr="00250F17">
        <w:t xml:space="preserve"> (exercise capacity</w:t>
      </w:r>
      <w:r w:rsidR="009C2C46" w:rsidRPr="00250F17">
        <w:t>) or pulmonary imaging abnormalities</w:t>
      </w:r>
      <w:r w:rsidR="00860BCD" w:rsidRPr="00250F17">
        <w:t>.</w:t>
      </w:r>
      <w:r w:rsidR="000C6FF0" w:rsidRPr="00250F17">
        <w:t xml:space="preserve"> </w:t>
      </w:r>
      <w:r w:rsidR="00D933C9" w:rsidRPr="00250F17">
        <w:t>Eleven</w:t>
      </w:r>
      <w:r w:rsidR="00DC17D9" w:rsidRPr="00250F17">
        <w:t xml:space="preserve"> </w:t>
      </w:r>
      <w:r w:rsidR="00A97C5A" w:rsidRPr="00250F17">
        <w:t xml:space="preserve">of the 14 reviews </w:t>
      </w:r>
      <w:r w:rsidR="00B10744" w:rsidRPr="00250F17">
        <w:t>were on</w:t>
      </w:r>
      <w:r w:rsidR="0077205F" w:rsidRPr="00250F17">
        <w:t xml:space="preserve"> respiratory function </w:t>
      </w:r>
      <w:r w:rsidR="00C10CFA" w:rsidRPr="00250F17">
        <w:t>and/or p</w:t>
      </w:r>
      <w:r w:rsidR="007B187E" w:rsidRPr="00250F17">
        <w:t>hysical fitness</w:t>
      </w:r>
      <w:r w:rsidR="005B2FC4" w:rsidRPr="00250F17">
        <w:t xml:space="preserve"> including one </w:t>
      </w:r>
      <w:r w:rsidR="00046A85" w:rsidRPr="00250F17">
        <w:t>that also</w:t>
      </w:r>
      <w:r w:rsidR="00AA63DE" w:rsidRPr="00250F17">
        <w:t xml:space="preserve"> focused on respiratory symptoms</w:t>
      </w:r>
      <w:r w:rsidR="0012630B" w:rsidRPr="00250F17">
        <w:t>.</w:t>
      </w:r>
      <w:r w:rsidR="00B07741" w:rsidRPr="00250F17">
        <w:t xml:space="preserve"> </w:t>
      </w:r>
      <w:r w:rsidR="00D933C9" w:rsidRPr="00250F17">
        <w:t xml:space="preserve">Three </w:t>
      </w:r>
      <w:r w:rsidR="00A97C5A" w:rsidRPr="00250F17">
        <w:t xml:space="preserve">other </w:t>
      </w:r>
      <w:r w:rsidR="00D933C9" w:rsidRPr="00250F17">
        <w:lastRenderedPageBreak/>
        <w:t xml:space="preserve">reviews </w:t>
      </w:r>
      <w:r w:rsidR="00E31E23" w:rsidRPr="00250F17">
        <w:t xml:space="preserve">had a </w:t>
      </w:r>
      <w:r w:rsidR="00795DA0" w:rsidRPr="00250F17">
        <w:t xml:space="preserve">primary </w:t>
      </w:r>
      <w:r w:rsidR="00D933C9" w:rsidRPr="00250F17">
        <w:t>focus on respiratory symptoms</w:t>
      </w:r>
      <w:r w:rsidR="0009078F" w:rsidRPr="00250F17">
        <w:t xml:space="preserve">. </w:t>
      </w:r>
      <w:r w:rsidR="00E65430" w:rsidRPr="00250F17">
        <w:t>Half</w:t>
      </w:r>
      <w:r w:rsidR="00C14B1D" w:rsidRPr="00250F17">
        <w:t xml:space="preserve"> of the 14 </w:t>
      </w:r>
      <w:r w:rsidR="00172208" w:rsidRPr="00250F17">
        <w:t>reviews</w:t>
      </w:r>
      <w:r w:rsidR="00EA0440" w:rsidRPr="00250F17">
        <w:t xml:space="preserve"> reported</w:t>
      </w:r>
      <w:r w:rsidR="00C14B1D" w:rsidRPr="00250F17">
        <w:t xml:space="preserve"> </w:t>
      </w:r>
      <w:r w:rsidR="005916F3" w:rsidRPr="00250F17">
        <w:t xml:space="preserve">on </w:t>
      </w:r>
      <w:r w:rsidR="00D17585" w:rsidRPr="00250F17">
        <w:t xml:space="preserve">the prevalence of </w:t>
      </w:r>
      <w:r w:rsidR="00B85A25" w:rsidRPr="00250F17">
        <w:t xml:space="preserve">pulmonary </w:t>
      </w:r>
      <w:r w:rsidR="005916F3" w:rsidRPr="00250F17">
        <w:t>CT/imaging abnormalities</w:t>
      </w:r>
      <w:r w:rsidR="00E65430" w:rsidRPr="00250F17">
        <w:t xml:space="preserve"> (n=7)</w:t>
      </w:r>
      <w:r w:rsidR="00D326B9" w:rsidRPr="00250F17">
        <w:t>.</w:t>
      </w:r>
    </w:p>
    <w:p w14:paraId="720DDADC" w14:textId="5CE9EF74" w:rsidR="00666E65" w:rsidRPr="00250F17" w:rsidRDefault="00D626A4" w:rsidP="00EE7CA8">
      <w:pPr>
        <w:spacing w:line="480" w:lineRule="auto"/>
      </w:pPr>
      <w:r w:rsidRPr="00250F17">
        <w:t>N</w:t>
      </w:r>
      <w:r w:rsidR="00690E84" w:rsidRPr="00250F17">
        <w:t>ine reviews investigated cardiac abnormalities/dysfunction</w:t>
      </w:r>
      <w:r w:rsidR="00260E5E" w:rsidRPr="00250F17">
        <w:t xml:space="preserve">, one of which </w:t>
      </w:r>
      <w:r w:rsidR="00AC351E" w:rsidRPr="00250F17">
        <w:t xml:space="preserve">reported </w:t>
      </w:r>
      <w:r w:rsidR="005D4A8B" w:rsidRPr="00250F17">
        <w:t>on</w:t>
      </w:r>
      <w:r w:rsidR="00200785" w:rsidRPr="00250F17">
        <w:t xml:space="preserve"> several other </w:t>
      </w:r>
      <w:r w:rsidR="006F3A3D" w:rsidRPr="00250F17">
        <w:t xml:space="preserve">specific </w:t>
      </w:r>
      <w:r w:rsidR="00200785" w:rsidRPr="00250F17">
        <w:t>issues</w:t>
      </w:r>
      <w:r w:rsidR="006F3A3D" w:rsidRPr="00250F17">
        <w:t xml:space="preserve"> </w:t>
      </w:r>
      <w:r w:rsidR="004A400A" w:rsidRPr="00250F17">
        <w:t>(</w:t>
      </w:r>
      <w:r w:rsidR="001608A3" w:rsidRPr="00250F17">
        <w:t xml:space="preserve">respiratory function, symptoms, physical fitness, pulmonary imaging abnormalities, fatigue and </w:t>
      </w:r>
      <w:r w:rsidR="004869ED" w:rsidRPr="00250F17">
        <w:t>ability to perform daily activities</w:t>
      </w:r>
      <w:r w:rsidR="004A400A" w:rsidRPr="00250F17">
        <w:t>)</w:t>
      </w:r>
      <w:r w:rsidR="008F592A" w:rsidRPr="00250F17">
        <w:t>.</w:t>
      </w:r>
      <w:r w:rsidR="00F0584C" w:rsidRPr="00250F17">
        <w:t xml:space="preserve"> </w:t>
      </w:r>
      <w:r w:rsidR="00D13C4C" w:rsidRPr="00250F17">
        <w:t>Another</w:t>
      </w:r>
      <w:r w:rsidR="0045492E" w:rsidRPr="00250F17">
        <w:t xml:space="preserve"> review reported on respiratory function</w:t>
      </w:r>
      <w:r w:rsidR="00613A32" w:rsidRPr="00250F17">
        <w:t xml:space="preserve">, </w:t>
      </w:r>
      <w:r w:rsidR="00314AC1" w:rsidRPr="00250F17">
        <w:t>fatigue</w:t>
      </w:r>
      <w:r w:rsidR="00981130" w:rsidRPr="00250F17">
        <w:t>, functional capacity</w:t>
      </w:r>
      <w:r w:rsidR="00FF6E11" w:rsidRPr="00250F17">
        <w:t>,</w:t>
      </w:r>
      <w:r w:rsidR="00981130" w:rsidRPr="00250F17">
        <w:t xml:space="preserve"> </w:t>
      </w:r>
      <w:r w:rsidR="00632545" w:rsidRPr="00250F17">
        <w:t xml:space="preserve">and </w:t>
      </w:r>
      <w:r w:rsidR="00981130" w:rsidRPr="00250F17">
        <w:t>health-related quality of life.</w:t>
      </w:r>
      <w:r w:rsidR="00D13C4C" w:rsidRPr="00250F17">
        <w:t xml:space="preserve"> </w:t>
      </w:r>
      <w:r w:rsidR="00AC06E4" w:rsidRPr="00250F17">
        <w:t xml:space="preserve">Five </w:t>
      </w:r>
      <w:r w:rsidR="00F0584C" w:rsidRPr="00250F17">
        <w:t xml:space="preserve">other </w:t>
      </w:r>
      <w:r w:rsidR="00D14804" w:rsidRPr="00250F17">
        <w:t>reviews had a specific focus on fatigue</w:t>
      </w:r>
      <w:r w:rsidR="000E683E" w:rsidRPr="00250F17">
        <w:t xml:space="preserve"> and </w:t>
      </w:r>
      <w:r w:rsidR="008B66F3" w:rsidRPr="00250F17">
        <w:t>six</w:t>
      </w:r>
      <w:r w:rsidR="00F0584C" w:rsidRPr="00250F17">
        <w:t xml:space="preserve"> others</w:t>
      </w:r>
      <w:r w:rsidR="000E683E" w:rsidRPr="00250F17">
        <w:t xml:space="preserve"> </w:t>
      </w:r>
      <w:r w:rsidR="00690E84" w:rsidRPr="00250F17">
        <w:t>reported on health-related quality of life, ability to perform daily activities and/or general wellbeing and recovery</w:t>
      </w:r>
      <w:r w:rsidR="00B65F86" w:rsidRPr="00250F17">
        <w:t>.</w:t>
      </w:r>
    </w:p>
    <w:p w14:paraId="71AF4BB1" w14:textId="22BEC07C" w:rsidR="00E601CD" w:rsidRPr="00250F17" w:rsidRDefault="00690E84" w:rsidP="00EE7CA8">
      <w:pPr>
        <w:spacing w:line="480" w:lineRule="auto"/>
      </w:pPr>
      <w:r w:rsidRPr="00250F17">
        <w:t>Five reviews reported the incidence or risk of new onset diabetes following COVID-19 infection, one of which also examined whether pre-existing diabetes was a risk factor for the development</w:t>
      </w:r>
      <w:r w:rsidR="005159B2" w:rsidRPr="00250F17">
        <w:t xml:space="preserve"> of Long COVID</w:t>
      </w:r>
      <w:r w:rsidRPr="00250F17">
        <w:t xml:space="preserve">. </w:t>
      </w:r>
      <w:r w:rsidR="00F467D5" w:rsidRPr="00250F17">
        <w:t xml:space="preserve">One </w:t>
      </w:r>
      <w:r w:rsidR="00B76F28" w:rsidRPr="00250F17">
        <w:t xml:space="preserve">of the five reviews </w:t>
      </w:r>
      <w:r w:rsidR="00F467D5" w:rsidRPr="00250F17">
        <w:t>also had a focus on post COVID hypertension and dyslipidaemia.</w:t>
      </w:r>
    </w:p>
    <w:p w14:paraId="625FAB8E" w14:textId="4AB3DA65" w:rsidR="00690E84" w:rsidRPr="00250F17" w:rsidRDefault="00690E84" w:rsidP="00EE7CA8">
      <w:pPr>
        <w:spacing w:line="480" w:lineRule="auto"/>
      </w:pPr>
      <w:r w:rsidRPr="00250F17">
        <w:t>Two reviews focused specifically on sensory complications with one examining olfactory/gustatory dysfunction only, whilst the other reported on olfactory/gustatory dysfunction as well as hearing or visual problems. Two reviews focused on any persistent gastrointestinal symptoms or effects, which also included gustatory dysfunction</w:t>
      </w:r>
      <w:r w:rsidR="00005D10" w:rsidRPr="00250F17">
        <w:t>.</w:t>
      </w:r>
      <w:r w:rsidR="00432A37" w:rsidRPr="00250F17">
        <w:t xml:space="preserve"> Two other reviews focused on thrombosis events in recovered patients</w:t>
      </w:r>
      <w:r w:rsidR="004926C7" w:rsidRPr="00250F17">
        <w:t>.</w:t>
      </w:r>
    </w:p>
    <w:p w14:paraId="0B45546F" w14:textId="2AAE0C00" w:rsidR="00690E84" w:rsidRPr="00250F17" w:rsidRDefault="00690E84" w:rsidP="00EE7CA8">
      <w:pPr>
        <w:spacing w:line="480" w:lineRule="auto"/>
      </w:pPr>
      <w:r w:rsidRPr="00250F17">
        <w:t xml:space="preserve">Seven reviews focused on a range of other </w:t>
      </w:r>
      <w:r w:rsidR="00202B02" w:rsidRPr="00250F17">
        <w:t>specific</w:t>
      </w:r>
      <w:r w:rsidR="005E7D19" w:rsidRPr="00250F17">
        <w:t xml:space="preserve"> </w:t>
      </w:r>
      <w:r w:rsidRPr="00250F17">
        <w:t xml:space="preserve">issues. One focused </w:t>
      </w:r>
      <w:r w:rsidR="00A24B16" w:rsidRPr="00250F17">
        <w:t xml:space="preserve">on </w:t>
      </w:r>
      <w:r w:rsidRPr="00250F17">
        <w:t>anxiety, depression, dizziness, chest pain, sleep disturbance, palpitations, weight loss, and hair loss; one focused on any damage to major organs; and another examined persistent neuromuscular symptoms</w:t>
      </w:r>
      <w:r w:rsidR="004E0F1B" w:rsidRPr="00250F17">
        <w:t xml:space="preserve"> (</w:t>
      </w:r>
      <w:r w:rsidRPr="00250F17">
        <w:t>fatigue, anosmia, headache, myalgia, and joint pain</w:t>
      </w:r>
      <w:r w:rsidR="004E0F1B" w:rsidRPr="00250F17">
        <w:t>)</w:t>
      </w:r>
      <w:r w:rsidRPr="00250F17">
        <w:t>. The remaining four reviews focused on musculoskeletal pain; telogen effluvium (diffuse hair loss); new-onset and exacerbated skin diseases</w:t>
      </w:r>
      <w:r w:rsidR="00C41F90" w:rsidRPr="00250F17">
        <w:t>;</w:t>
      </w:r>
      <w:r w:rsidRPr="00250F17">
        <w:t xml:space="preserve"> and retinal microvascular impairment.</w:t>
      </w:r>
    </w:p>
    <w:p w14:paraId="0D3471E1" w14:textId="77777777" w:rsidR="00B50233" w:rsidRPr="00250F17" w:rsidRDefault="00B50233" w:rsidP="00EE7CA8">
      <w:pPr>
        <w:pStyle w:val="Heading3"/>
        <w:spacing w:line="480" w:lineRule="auto"/>
      </w:pPr>
      <w:r w:rsidRPr="00250F17">
        <w:lastRenderedPageBreak/>
        <w:t>COVID-19 severity</w:t>
      </w:r>
    </w:p>
    <w:p w14:paraId="300177FE" w14:textId="5C85D4FB" w:rsidR="00B50233" w:rsidRPr="00250F17" w:rsidRDefault="00B50233" w:rsidP="00EE7CA8">
      <w:pPr>
        <w:spacing w:line="480" w:lineRule="auto"/>
      </w:pPr>
      <w:r w:rsidRPr="00250F17">
        <w:t xml:space="preserve">A large proportion of reviews did not report eligibility criteria relating to the severity of acute infection </w:t>
      </w:r>
      <w:r w:rsidR="00630AA1" w:rsidRPr="00250F17">
        <w:t xml:space="preserve">or focused on both hospitalised and non-hospitalised individuals </w:t>
      </w:r>
      <w:r w:rsidRPr="00250F17">
        <w:t>(n=97). Three of these reviews aimed primarily to compare persistent symptoms/effects in hospitalised and non-hospitalised patients (n=2) or assess whether COVID severity affects the risk of Long COVID (n=1). Twelve of the 112 reviews focused solely on individuals who were hospitalised with COVID-19. Three restricted inclusion to studies of individuals who had mild COVID-19 symptoms or were asymptomatic.</w:t>
      </w:r>
    </w:p>
    <w:p w14:paraId="03DBF7AF" w14:textId="3C9ADE9F" w:rsidR="00B50668" w:rsidRPr="00250F17" w:rsidRDefault="00CC0DC5" w:rsidP="00EE7CA8">
      <w:pPr>
        <w:pStyle w:val="Heading3"/>
        <w:spacing w:line="480" w:lineRule="auto"/>
      </w:pPr>
      <w:r w:rsidRPr="00250F17">
        <w:t xml:space="preserve">Specific </w:t>
      </w:r>
      <w:r w:rsidR="00B50668" w:rsidRPr="00250F17">
        <w:t>population</w:t>
      </w:r>
      <w:r w:rsidR="006E02AA" w:rsidRPr="00250F17">
        <w:t xml:space="preserve"> groups</w:t>
      </w:r>
    </w:p>
    <w:p w14:paraId="03BB8986" w14:textId="65DCD9AE" w:rsidR="00326EAB" w:rsidRPr="00250F17" w:rsidRDefault="0021322C" w:rsidP="00EE7CA8">
      <w:pPr>
        <w:spacing w:line="480" w:lineRule="auto"/>
      </w:pPr>
      <w:r w:rsidRPr="00250F17">
        <w:t xml:space="preserve">A majority of reviews did not report age-related eligibility criteria (n=62). Forty-four focused on adults or excluded studies of children only. One of the 44 reviews only included studies of individuals between the ages of 18 and 49 years old. Six reviews focused only on studies of children and young people. </w:t>
      </w:r>
      <w:r w:rsidR="001D6F86" w:rsidRPr="00250F17">
        <w:t>Three reviews focused specifically on athletes;</w:t>
      </w:r>
      <w:r w:rsidR="00437366" w:rsidRPr="00250F17">
        <w:t xml:space="preserve"> </w:t>
      </w:r>
      <w:r w:rsidR="001D6F86" w:rsidRPr="00250F17">
        <w:t>t</w:t>
      </w:r>
      <w:r w:rsidR="00D138EB" w:rsidRPr="00250F17">
        <w:t>wo</w:t>
      </w:r>
      <w:r w:rsidR="00581775" w:rsidRPr="00250F17">
        <w:t xml:space="preserve"> </w:t>
      </w:r>
      <w:r w:rsidR="0040260E" w:rsidRPr="00250F17">
        <w:t>review</w:t>
      </w:r>
      <w:r w:rsidR="00D138EB" w:rsidRPr="00250F17">
        <w:t>s</w:t>
      </w:r>
      <w:r w:rsidR="00425B5A" w:rsidRPr="00250F17">
        <w:t xml:space="preserve"> had </w:t>
      </w:r>
      <w:r w:rsidR="00C23854" w:rsidRPr="00250F17">
        <w:t xml:space="preserve">a </w:t>
      </w:r>
      <w:r w:rsidR="009B7CB6" w:rsidRPr="00250F17">
        <w:t xml:space="preserve">sole </w:t>
      </w:r>
      <w:r w:rsidR="00425B5A" w:rsidRPr="00250F17">
        <w:t>focus</w:t>
      </w:r>
      <w:r w:rsidR="00C23854" w:rsidRPr="00250F17">
        <w:t xml:space="preserve"> </w:t>
      </w:r>
      <w:r w:rsidR="009459B6" w:rsidRPr="00250F17">
        <w:t xml:space="preserve">on working age </w:t>
      </w:r>
      <w:r w:rsidR="00A65640" w:rsidRPr="00250F17">
        <w:t>individuals</w:t>
      </w:r>
      <w:r w:rsidR="00F35BF8" w:rsidRPr="00250F17">
        <w:t>,</w:t>
      </w:r>
      <w:r w:rsidR="00A65640" w:rsidRPr="00250F17">
        <w:t xml:space="preserve"> which was operationalised </w:t>
      </w:r>
      <w:r w:rsidR="00326EAB" w:rsidRPr="00250F17">
        <w:t xml:space="preserve">as 18 to 65 years in one review and </w:t>
      </w:r>
      <w:bookmarkStart w:id="3" w:name="_Hlk175842860"/>
      <w:r w:rsidR="00326EAB" w:rsidRPr="00250F17">
        <w:t xml:space="preserve">15 to 67 years </w:t>
      </w:r>
      <w:bookmarkEnd w:id="3"/>
      <w:r w:rsidR="00326EAB" w:rsidRPr="00250F17">
        <w:t>in the other</w:t>
      </w:r>
      <w:r w:rsidR="009D3D2A" w:rsidRPr="00250F17">
        <w:t xml:space="preserve">. </w:t>
      </w:r>
      <w:r w:rsidR="000732D0" w:rsidRPr="00250F17">
        <w:t>A</w:t>
      </w:r>
      <w:r w:rsidR="00B50668" w:rsidRPr="00250F17">
        <w:t xml:space="preserve">ll other reviews focused on </w:t>
      </w:r>
      <w:r w:rsidR="00F4035C" w:rsidRPr="00250F17">
        <w:t xml:space="preserve">a general population of </w:t>
      </w:r>
      <w:r w:rsidR="008711EC" w:rsidRPr="00250F17">
        <w:t>individuals</w:t>
      </w:r>
      <w:r w:rsidR="00825636" w:rsidRPr="00250F17">
        <w:t>.</w:t>
      </w:r>
    </w:p>
    <w:p w14:paraId="6D140BE0" w14:textId="4FE7A330" w:rsidR="004F67C0" w:rsidRPr="00250F17" w:rsidRDefault="00FC20C4" w:rsidP="00EE7CA8">
      <w:pPr>
        <w:pStyle w:val="Heading3"/>
        <w:spacing w:line="480" w:lineRule="auto"/>
      </w:pPr>
      <w:r w:rsidRPr="00250F17">
        <w:t>S</w:t>
      </w:r>
      <w:r w:rsidR="004F67C0" w:rsidRPr="00250F17">
        <w:t>earch</w:t>
      </w:r>
      <w:r w:rsidRPr="00250F17">
        <w:t xml:space="preserve"> dates</w:t>
      </w:r>
    </w:p>
    <w:p w14:paraId="4F2E987D" w14:textId="535A07B9" w:rsidR="009E38F8" w:rsidRPr="00250F17" w:rsidRDefault="00F37658" w:rsidP="00EE7CA8">
      <w:pPr>
        <w:spacing w:line="480" w:lineRule="auto"/>
      </w:pPr>
      <w:r w:rsidRPr="00250F17">
        <w:t xml:space="preserve">One hundred and seven </w:t>
      </w:r>
      <w:r w:rsidR="00850A1F" w:rsidRPr="00250F17">
        <w:t>reviews reported th</w:t>
      </w:r>
      <w:r w:rsidR="007C0D3C" w:rsidRPr="00250F17">
        <w:t xml:space="preserve">e period covered by </w:t>
      </w:r>
      <w:r w:rsidR="002652F5" w:rsidRPr="00250F17">
        <w:t xml:space="preserve">the literature </w:t>
      </w:r>
      <w:r w:rsidR="001618E6" w:rsidRPr="00250F17">
        <w:t>searches</w:t>
      </w:r>
      <w:r w:rsidR="00D55B0B" w:rsidRPr="00250F17">
        <w:t>; in f</w:t>
      </w:r>
      <w:r w:rsidR="002E0984" w:rsidRPr="00250F17">
        <w:t>ive reviews, the dates searched were not reported or unclear.</w:t>
      </w:r>
      <w:r w:rsidR="00D55B0B" w:rsidRPr="00250F17">
        <w:t xml:space="preserve"> </w:t>
      </w:r>
      <w:r w:rsidR="006846E1" w:rsidRPr="00250F17">
        <w:t>In 10</w:t>
      </w:r>
      <w:r w:rsidR="002F46C2" w:rsidRPr="00250F17">
        <w:t>4</w:t>
      </w:r>
      <w:r w:rsidR="002E0984" w:rsidRPr="00250F17">
        <w:t xml:space="preserve"> reviews</w:t>
      </w:r>
      <w:r w:rsidR="00F74261" w:rsidRPr="00250F17">
        <w:t>,</w:t>
      </w:r>
      <w:r w:rsidR="0077027E" w:rsidRPr="00250F17">
        <w:t xml:space="preserve"> </w:t>
      </w:r>
      <w:r w:rsidR="006846E1" w:rsidRPr="00250F17">
        <w:t xml:space="preserve">authors </w:t>
      </w:r>
      <w:r w:rsidR="0077027E" w:rsidRPr="00250F17">
        <w:t xml:space="preserve">searched for papers published </w:t>
      </w:r>
      <w:r w:rsidR="000A16BA" w:rsidRPr="00250F17">
        <w:t>from</w:t>
      </w:r>
      <w:r w:rsidR="005A03A1" w:rsidRPr="00250F17">
        <w:t xml:space="preserve"> </w:t>
      </w:r>
      <w:r w:rsidR="00DA1003" w:rsidRPr="00250F17">
        <w:t>inception</w:t>
      </w:r>
      <w:r w:rsidR="006723B0" w:rsidRPr="00250F17">
        <w:t>,</w:t>
      </w:r>
      <w:r w:rsidR="00DA1003" w:rsidRPr="00250F17">
        <w:t xml:space="preserve"> or </w:t>
      </w:r>
      <w:r w:rsidR="006723B0" w:rsidRPr="00250F17">
        <w:t xml:space="preserve">most commonly, </w:t>
      </w:r>
      <w:r w:rsidR="003469AB" w:rsidRPr="00250F17">
        <w:t xml:space="preserve">from </w:t>
      </w:r>
      <w:r w:rsidR="005A03A1" w:rsidRPr="00250F17">
        <w:t xml:space="preserve">the start of </w:t>
      </w:r>
      <w:r w:rsidR="0077027E" w:rsidRPr="00250F17">
        <w:t>the pandemic in December 2019/January 2020</w:t>
      </w:r>
      <w:r w:rsidR="00885C4B" w:rsidRPr="00250F17">
        <w:t xml:space="preserve"> onwards</w:t>
      </w:r>
      <w:r w:rsidR="003C2854" w:rsidRPr="00250F17">
        <w:t xml:space="preserve">. </w:t>
      </w:r>
      <w:r w:rsidR="00FE4327" w:rsidRPr="00250F17">
        <w:t>In two reviews, a</w:t>
      </w:r>
      <w:r w:rsidR="00BC4145" w:rsidRPr="00250F17">
        <w:t>uthors</w:t>
      </w:r>
      <w:r w:rsidR="006A686B" w:rsidRPr="00250F17">
        <w:t xml:space="preserve"> </w:t>
      </w:r>
      <w:r w:rsidR="00185F6F" w:rsidRPr="00250F17">
        <w:t xml:space="preserve">searched from </w:t>
      </w:r>
      <w:r w:rsidR="00E96D86" w:rsidRPr="00250F17">
        <w:t>February</w:t>
      </w:r>
      <w:r w:rsidR="00185F6F" w:rsidRPr="00250F17">
        <w:t xml:space="preserve"> </w:t>
      </w:r>
      <w:r w:rsidR="00FE4327" w:rsidRPr="00250F17">
        <w:t xml:space="preserve">and </w:t>
      </w:r>
      <w:r w:rsidR="006A686B" w:rsidRPr="00250F17">
        <w:t xml:space="preserve">March </w:t>
      </w:r>
      <w:r w:rsidR="00D62854" w:rsidRPr="00250F17">
        <w:t>202</w:t>
      </w:r>
      <w:r w:rsidR="00B70165" w:rsidRPr="00250F17">
        <w:t>0</w:t>
      </w:r>
      <w:r w:rsidR="00971182" w:rsidRPr="00250F17">
        <w:t xml:space="preserve"> and </w:t>
      </w:r>
      <w:r w:rsidR="0006015A" w:rsidRPr="00250F17">
        <w:t>in a</w:t>
      </w:r>
      <w:r w:rsidR="00DD571A" w:rsidRPr="00250F17">
        <w:t>nother</w:t>
      </w:r>
      <w:r w:rsidR="00A77E79" w:rsidRPr="00250F17">
        <w:t>,</w:t>
      </w:r>
      <w:r w:rsidR="00DD571A" w:rsidRPr="00250F17">
        <w:t xml:space="preserve"> search</w:t>
      </w:r>
      <w:r w:rsidR="00F076A4" w:rsidRPr="00250F17">
        <w:t xml:space="preserve"> dates</w:t>
      </w:r>
      <w:r w:rsidR="00DD571A" w:rsidRPr="00250F17">
        <w:t xml:space="preserve"> were restricted to 202</w:t>
      </w:r>
      <w:r w:rsidR="0006015A" w:rsidRPr="00250F17">
        <w:t>1</w:t>
      </w:r>
      <w:r w:rsidR="005A03A1" w:rsidRPr="00250F17">
        <w:t xml:space="preserve">. </w:t>
      </w:r>
      <w:r w:rsidR="001B7568" w:rsidRPr="00250F17">
        <w:t xml:space="preserve">The </w:t>
      </w:r>
      <w:r w:rsidR="00481ED3" w:rsidRPr="00250F17">
        <w:t>date</w:t>
      </w:r>
      <w:r w:rsidR="001B7568" w:rsidRPr="00250F17">
        <w:t xml:space="preserve"> </w:t>
      </w:r>
      <w:r w:rsidR="00B37DE7" w:rsidRPr="00250F17">
        <w:t xml:space="preserve">up to which </w:t>
      </w:r>
      <w:r w:rsidR="001B7568" w:rsidRPr="00250F17">
        <w:t xml:space="preserve">searches were conducted </w:t>
      </w:r>
      <w:r w:rsidR="00F60B79" w:rsidRPr="00250F17">
        <w:t xml:space="preserve">for reviews </w:t>
      </w:r>
      <w:r w:rsidR="001B7568" w:rsidRPr="00250F17">
        <w:t>is shown in Figure 1</w:t>
      </w:r>
      <w:r w:rsidR="00CE7EE6" w:rsidRPr="00250F17">
        <w:t>.</w:t>
      </w:r>
    </w:p>
    <w:p w14:paraId="685432DE" w14:textId="6E13AE0C" w:rsidR="000F6897" w:rsidRPr="00250F17" w:rsidRDefault="000F6897" w:rsidP="00EE7CA8">
      <w:pPr>
        <w:spacing w:line="480" w:lineRule="auto"/>
      </w:pPr>
      <w:r w:rsidRPr="00250F17">
        <w:t>INSERT FIGURE 1</w:t>
      </w:r>
      <w:r w:rsidR="007D6925" w:rsidRPr="00250F17">
        <w:t xml:space="preserve"> (</w:t>
      </w:r>
      <w:r w:rsidR="00AA0DEE" w:rsidRPr="00250F17">
        <w:t>see page 15)</w:t>
      </w:r>
    </w:p>
    <w:p w14:paraId="3D094155" w14:textId="7213E772" w:rsidR="00D43529" w:rsidRPr="00250F17" w:rsidRDefault="00897652" w:rsidP="00EE7CA8">
      <w:pPr>
        <w:spacing w:line="480" w:lineRule="auto"/>
      </w:pPr>
      <w:r w:rsidRPr="00250F17">
        <w:t>As Figure 1 shows,</w:t>
      </w:r>
      <w:r w:rsidR="004712D3" w:rsidRPr="00250F17">
        <w:t xml:space="preserve"> </w:t>
      </w:r>
      <w:r w:rsidR="00692CDE" w:rsidRPr="00250F17">
        <w:t xml:space="preserve">multiple reviews searched </w:t>
      </w:r>
      <w:r w:rsidR="00392889" w:rsidRPr="00250F17">
        <w:t xml:space="preserve">approximately </w:t>
      </w:r>
      <w:r w:rsidR="00692CDE" w:rsidRPr="00250F17">
        <w:t>the same period</w:t>
      </w:r>
      <w:r w:rsidR="005F2AE6" w:rsidRPr="00250F17">
        <w:t xml:space="preserve">. </w:t>
      </w:r>
      <w:r w:rsidR="00993E93" w:rsidRPr="00250F17">
        <w:t>I</w:t>
      </w:r>
      <w:r w:rsidR="003D569C" w:rsidRPr="00250F17">
        <w:t xml:space="preserve">n the first </w:t>
      </w:r>
      <w:r w:rsidR="00AE6307" w:rsidRPr="00250F17">
        <w:t>16 months of the pandemic</w:t>
      </w:r>
      <w:r w:rsidR="00CA46C3" w:rsidRPr="00250F17">
        <w:t>,</w:t>
      </w:r>
      <w:r w:rsidR="00AE6307" w:rsidRPr="00250F17">
        <w:t xml:space="preserve"> </w:t>
      </w:r>
      <w:r w:rsidR="002C471E" w:rsidRPr="00250F17">
        <w:t>a</w:t>
      </w:r>
      <w:r w:rsidR="006C6C17" w:rsidRPr="00250F17">
        <w:t>uthors conducted searches up to January 2021 in 1</w:t>
      </w:r>
      <w:r w:rsidR="002A7D09" w:rsidRPr="00250F17">
        <w:t>1</w:t>
      </w:r>
      <w:r w:rsidR="006C6C17" w:rsidRPr="00250F17">
        <w:t xml:space="preserve"> reviews and to dates in </w:t>
      </w:r>
      <w:r w:rsidR="006C6C17" w:rsidRPr="00250F17">
        <w:lastRenderedPageBreak/>
        <w:t>February, March and April 2021 in a further 15 reviews. Another eight reviews searched for studies published up to May 2021.</w:t>
      </w:r>
      <w:r w:rsidR="00CE0C59" w:rsidRPr="00250F17">
        <w:t xml:space="preserve"> A</w:t>
      </w:r>
      <w:r w:rsidR="0090009D" w:rsidRPr="00250F17">
        <w:t>n average of</w:t>
      </w:r>
      <w:r w:rsidR="009467A1" w:rsidRPr="00250F17">
        <w:t xml:space="preserve"> four</w:t>
      </w:r>
      <w:r w:rsidR="0090009D" w:rsidRPr="00250F17">
        <w:t xml:space="preserve"> reviews </w:t>
      </w:r>
      <w:r w:rsidR="00E45329" w:rsidRPr="00250F17">
        <w:t>searche</w:t>
      </w:r>
      <w:r w:rsidR="00CB28C6" w:rsidRPr="00250F17">
        <w:t>d</w:t>
      </w:r>
      <w:r w:rsidR="00E45329" w:rsidRPr="00250F17">
        <w:t xml:space="preserve"> </w:t>
      </w:r>
      <w:r w:rsidR="00DE667C" w:rsidRPr="00250F17">
        <w:t xml:space="preserve">to </w:t>
      </w:r>
      <w:r w:rsidR="00CB28C6" w:rsidRPr="00250F17">
        <w:t>the same</w:t>
      </w:r>
      <w:r w:rsidR="00C83A5F" w:rsidRPr="00250F17">
        <w:t xml:space="preserve"> month</w:t>
      </w:r>
      <w:r w:rsidR="00B6368C" w:rsidRPr="00250F17">
        <w:t xml:space="preserve"> </w:t>
      </w:r>
      <w:r w:rsidR="00CB068A" w:rsidRPr="00250F17">
        <w:t xml:space="preserve">from </w:t>
      </w:r>
      <w:r w:rsidR="00CE0C59" w:rsidRPr="00250F17">
        <w:t xml:space="preserve">June 2021 to May 2022 </w:t>
      </w:r>
      <w:r w:rsidR="00B6368C" w:rsidRPr="00250F17">
        <w:t>(range 1-</w:t>
      </w:r>
      <w:r w:rsidR="00747C17" w:rsidRPr="00250F17">
        <w:t>7</w:t>
      </w:r>
      <w:r w:rsidR="002A37E5" w:rsidRPr="00250F17">
        <w:t>)</w:t>
      </w:r>
      <w:r w:rsidR="00F41230" w:rsidRPr="00250F17">
        <w:t>.</w:t>
      </w:r>
    </w:p>
    <w:p w14:paraId="4B445C93" w14:textId="735912EA" w:rsidR="00C8120D" w:rsidRPr="00250F17" w:rsidRDefault="00434515" w:rsidP="00EE7CA8">
      <w:pPr>
        <w:pStyle w:val="Heading3"/>
        <w:spacing w:line="480" w:lineRule="auto"/>
      </w:pPr>
      <w:r w:rsidRPr="00250F17">
        <w:t>Primary s</w:t>
      </w:r>
      <w:r w:rsidR="00191B51" w:rsidRPr="00250F17">
        <w:t xml:space="preserve">tudy </w:t>
      </w:r>
      <w:r w:rsidR="00374830" w:rsidRPr="00250F17">
        <w:t>design</w:t>
      </w:r>
    </w:p>
    <w:p w14:paraId="53185217" w14:textId="1A3B77A7" w:rsidR="00EF781A" w:rsidRPr="00250F17" w:rsidRDefault="00113673" w:rsidP="00EE7CA8">
      <w:pPr>
        <w:spacing w:line="480" w:lineRule="auto"/>
      </w:pPr>
      <w:r w:rsidRPr="00250F17">
        <w:t>Forty</w:t>
      </w:r>
      <w:r w:rsidR="00DA0036" w:rsidRPr="00250F17">
        <w:t xml:space="preserve"> </w:t>
      </w:r>
      <w:r w:rsidRPr="00250F17">
        <w:t xml:space="preserve">reviews </w:t>
      </w:r>
      <w:r w:rsidR="009738C0" w:rsidRPr="00250F17">
        <w:t xml:space="preserve">included </w:t>
      </w:r>
      <w:r w:rsidR="00301ABB" w:rsidRPr="00250F17">
        <w:t>cohort and cross-sectional</w:t>
      </w:r>
      <w:r w:rsidR="00212141" w:rsidRPr="00250F17">
        <w:t xml:space="preserve"> </w:t>
      </w:r>
      <w:r w:rsidR="002E60E8" w:rsidRPr="00250F17">
        <w:t xml:space="preserve">studies </w:t>
      </w:r>
      <w:r w:rsidR="00301ABB" w:rsidRPr="00250F17">
        <w:t>and/or case-control studies</w:t>
      </w:r>
      <w:r w:rsidR="002678FA" w:rsidRPr="00250F17">
        <w:t xml:space="preserve"> only</w:t>
      </w:r>
      <w:r w:rsidR="002E60E8" w:rsidRPr="00250F17">
        <w:t>,</w:t>
      </w:r>
      <w:r w:rsidR="00A85096" w:rsidRPr="00250F17">
        <w:t xml:space="preserve"> or </w:t>
      </w:r>
      <w:r w:rsidR="002E60E8" w:rsidRPr="00250F17">
        <w:t>t</w:t>
      </w:r>
      <w:r w:rsidR="002B16CE" w:rsidRPr="00250F17">
        <w:t>hey</w:t>
      </w:r>
      <w:r w:rsidR="002E60E8" w:rsidRPr="00250F17">
        <w:t xml:space="preserve"> </w:t>
      </w:r>
      <w:r w:rsidR="00483F64" w:rsidRPr="00250F17">
        <w:t xml:space="preserve">focused on </w:t>
      </w:r>
      <w:r w:rsidR="00A85096" w:rsidRPr="00250F17">
        <w:t>any type of observational study</w:t>
      </w:r>
      <w:r w:rsidR="002E60E8" w:rsidRPr="00250F17">
        <w:t>.</w:t>
      </w:r>
      <w:r w:rsidR="00F97FD4" w:rsidRPr="00250F17">
        <w:t xml:space="preserve"> </w:t>
      </w:r>
      <w:r w:rsidR="004933FA" w:rsidRPr="00250F17">
        <w:t>Seven reviews restricted inclusion to cohort studies; and two includ</w:t>
      </w:r>
      <w:r w:rsidR="0055004D" w:rsidRPr="00250F17">
        <w:t>e</w:t>
      </w:r>
      <w:r w:rsidR="00A85096" w:rsidRPr="00250F17">
        <w:t>d</w:t>
      </w:r>
      <w:r w:rsidR="004933FA" w:rsidRPr="00250F17">
        <w:t xml:space="preserve"> cohort and case series studies</w:t>
      </w:r>
      <w:r w:rsidR="0055004D" w:rsidRPr="00250F17">
        <w:t xml:space="preserve"> only</w:t>
      </w:r>
      <w:r w:rsidR="005E7E8D" w:rsidRPr="00250F17">
        <w:t>.</w:t>
      </w:r>
    </w:p>
    <w:p w14:paraId="3A5D6989" w14:textId="073C571E" w:rsidR="007155C4" w:rsidRPr="00250F17" w:rsidRDefault="00BF62F1" w:rsidP="00EE7CA8">
      <w:pPr>
        <w:spacing w:line="480" w:lineRule="auto"/>
      </w:pPr>
      <w:r w:rsidRPr="00250F17">
        <w:t xml:space="preserve">Thirty-nine </w:t>
      </w:r>
      <w:r w:rsidR="006B05B8" w:rsidRPr="00250F17">
        <w:t xml:space="preserve">other </w:t>
      </w:r>
      <w:r w:rsidR="00EF781A" w:rsidRPr="00250F17">
        <w:t xml:space="preserve">reviews </w:t>
      </w:r>
      <w:r w:rsidR="003C15A2" w:rsidRPr="00250F17">
        <w:t>searched for</w:t>
      </w:r>
      <w:r w:rsidR="005C72FD" w:rsidRPr="00250F17">
        <w:t xml:space="preserve"> </w:t>
      </w:r>
      <w:r w:rsidR="007472ED" w:rsidRPr="00250F17">
        <w:t xml:space="preserve">observational studies </w:t>
      </w:r>
      <w:r w:rsidR="0026585B" w:rsidRPr="00250F17">
        <w:t xml:space="preserve">and </w:t>
      </w:r>
      <w:r w:rsidR="00994185" w:rsidRPr="00250F17">
        <w:t xml:space="preserve">controlled </w:t>
      </w:r>
      <w:proofErr w:type="gramStart"/>
      <w:r w:rsidR="00994185" w:rsidRPr="00250F17">
        <w:t>trials</w:t>
      </w:r>
      <w:r w:rsidR="009069F4" w:rsidRPr="00250F17">
        <w:t>,</w:t>
      </w:r>
      <w:r w:rsidR="00994185" w:rsidRPr="00250F17">
        <w:t xml:space="preserve"> </w:t>
      </w:r>
      <w:r w:rsidR="00E83888" w:rsidRPr="00250F17">
        <w:t>or</w:t>
      </w:r>
      <w:proofErr w:type="gramEnd"/>
      <w:r w:rsidR="00E83888" w:rsidRPr="00250F17">
        <w:t xml:space="preserve"> </w:t>
      </w:r>
      <w:r w:rsidR="00E16307" w:rsidRPr="00250F17">
        <w:t xml:space="preserve">did not </w:t>
      </w:r>
      <w:r w:rsidR="008433DC" w:rsidRPr="00250F17">
        <w:t xml:space="preserve">report </w:t>
      </w:r>
      <w:r w:rsidR="00E16307" w:rsidRPr="00250F17">
        <w:t xml:space="preserve">restrictions </w:t>
      </w:r>
      <w:r w:rsidR="00081103" w:rsidRPr="00250F17">
        <w:t>on</w:t>
      </w:r>
      <w:r w:rsidR="00E16307" w:rsidRPr="00250F17">
        <w:t xml:space="preserve"> primary study design</w:t>
      </w:r>
      <w:r w:rsidR="005C72FD" w:rsidRPr="00250F17">
        <w:t xml:space="preserve"> </w:t>
      </w:r>
      <w:r w:rsidR="00E16307" w:rsidRPr="00250F17">
        <w:t>other than to</w:t>
      </w:r>
      <w:r w:rsidR="00D76FDB" w:rsidRPr="00250F17">
        <w:t xml:space="preserve"> </w:t>
      </w:r>
      <w:r w:rsidR="00EF781A" w:rsidRPr="00250F17">
        <w:t xml:space="preserve">exclude </w:t>
      </w:r>
      <w:r w:rsidR="00B30669" w:rsidRPr="00250F17">
        <w:t xml:space="preserve">single </w:t>
      </w:r>
      <w:r w:rsidR="00EF781A" w:rsidRPr="00250F17">
        <w:t xml:space="preserve">case reports, </w:t>
      </w:r>
      <w:r w:rsidR="006126AF" w:rsidRPr="00250F17">
        <w:t xml:space="preserve">or </w:t>
      </w:r>
      <w:r w:rsidR="00EF781A" w:rsidRPr="00250F17">
        <w:t xml:space="preserve">both </w:t>
      </w:r>
      <w:r w:rsidR="003B08A5" w:rsidRPr="00250F17">
        <w:t xml:space="preserve">single </w:t>
      </w:r>
      <w:r w:rsidR="00EF781A" w:rsidRPr="00250F17">
        <w:t>case reports and case series</w:t>
      </w:r>
      <w:r w:rsidR="00635719" w:rsidRPr="00250F17">
        <w:t xml:space="preserve"> studies</w:t>
      </w:r>
      <w:r w:rsidR="00FB302A" w:rsidRPr="00250F17">
        <w:t xml:space="preserve">. </w:t>
      </w:r>
      <w:r w:rsidR="0024650D" w:rsidRPr="00250F17">
        <w:t>Twenty</w:t>
      </w:r>
      <w:r w:rsidR="00822542" w:rsidRPr="00250F17">
        <w:t>-</w:t>
      </w:r>
      <w:r w:rsidR="000D5B40" w:rsidRPr="00250F17">
        <w:t>two</w:t>
      </w:r>
      <w:r w:rsidR="0024650D" w:rsidRPr="00250F17">
        <w:t xml:space="preserve"> </w:t>
      </w:r>
      <w:r w:rsidR="00EF781A" w:rsidRPr="00250F17">
        <w:t>reviews included any type of empirical study or did not report specific eligibility criteria related to primary study design</w:t>
      </w:r>
      <w:r w:rsidR="000E79D1" w:rsidRPr="00250F17">
        <w:t>.</w:t>
      </w:r>
      <w:r w:rsidR="00240D17" w:rsidRPr="00250F17">
        <w:t xml:space="preserve"> </w:t>
      </w:r>
      <w:r w:rsidR="001B1059" w:rsidRPr="00250F17">
        <w:t>One of the</w:t>
      </w:r>
      <w:r w:rsidR="00DC769E" w:rsidRPr="00250F17">
        <w:t>se 22 reviews included both empirical research and non-empirical publications such as editorials and commentaries.</w:t>
      </w:r>
      <w:r w:rsidR="00914044" w:rsidRPr="00250F17">
        <w:t xml:space="preserve"> </w:t>
      </w:r>
      <w:r w:rsidR="00FE374E" w:rsidRPr="00250F17">
        <w:t>T</w:t>
      </w:r>
      <w:r w:rsidR="006755AD" w:rsidRPr="00250F17">
        <w:t xml:space="preserve">wo </w:t>
      </w:r>
      <w:r w:rsidR="00A00C79" w:rsidRPr="00250F17">
        <w:t xml:space="preserve">reviews </w:t>
      </w:r>
      <w:r w:rsidR="002A4909" w:rsidRPr="00250F17">
        <w:t xml:space="preserve">only </w:t>
      </w:r>
      <w:r w:rsidR="001A258D" w:rsidRPr="00250F17">
        <w:t>include</w:t>
      </w:r>
      <w:r w:rsidR="007E7B14" w:rsidRPr="00250F17">
        <w:t>d</w:t>
      </w:r>
      <w:r w:rsidR="001A258D" w:rsidRPr="00250F17">
        <w:t>:</w:t>
      </w:r>
      <w:r w:rsidR="000B109B" w:rsidRPr="00250F17">
        <w:t xml:space="preserve"> </w:t>
      </w:r>
      <w:r w:rsidR="00196E82" w:rsidRPr="00250F17">
        <w:t xml:space="preserve">cohort studies, case series and baseline data </w:t>
      </w:r>
      <w:r w:rsidR="001D1894" w:rsidRPr="00250F17">
        <w:t>from intervent</w:t>
      </w:r>
      <w:r w:rsidR="00D90C4A" w:rsidRPr="00250F17">
        <w:t>ion studies</w:t>
      </w:r>
      <w:r w:rsidR="00853789" w:rsidRPr="00250F17">
        <w:t xml:space="preserve"> (n=1)</w:t>
      </w:r>
      <w:r w:rsidR="000B109B" w:rsidRPr="00250F17">
        <w:t>;</w:t>
      </w:r>
      <w:r w:rsidR="00D90C4A" w:rsidRPr="00250F17">
        <w:t xml:space="preserve"> </w:t>
      </w:r>
      <w:r w:rsidR="00853789" w:rsidRPr="00250F17">
        <w:t xml:space="preserve">and </w:t>
      </w:r>
      <w:r w:rsidR="000011AD" w:rsidRPr="00250F17">
        <w:t xml:space="preserve">studies with at least one </w:t>
      </w:r>
      <w:r w:rsidR="00ED3305" w:rsidRPr="00250F17">
        <w:t xml:space="preserve">case </w:t>
      </w:r>
      <w:r w:rsidR="000B109B" w:rsidRPr="00250F17">
        <w:t>(n=1)</w:t>
      </w:r>
      <w:r w:rsidR="00FB40C7" w:rsidRPr="00250F17">
        <w:t xml:space="preserve">. </w:t>
      </w:r>
    </w:p>
    <w:p w14:paraId="6713105B" w14:textId="6BECC74B" w:rsidR="00936741" w:rsidRPr="00250F17" w:rsidRDefault="00022316" w:rsidP="00EE7CA8">
      <w:pPr>
        <w:spacing w:line="480" w:lineRule="auto"/>
      </w:pPr>
      <w:r w:rsidRPr="00250F17">
        <w:t>In total</w:t>
      </w:r>
      <w:r w:rsidR="00341372" w:rsidRPr="00250F17">
        <w:t>,</w:t>
      </w:r>
      <w:r w:rsidRPr="00250F17">
        <w:t xml:space="preserve"> 8</w:t>
      </w:r>
      <w:r w:rsidR="001B1C5C" w:rsidRPr="00250F17">
        <w:t>5</w:t>
      </w:r>
      <w:r w:rsidRPr="00250F17">
        <w:t xml:space="preserve"> out of the 112 reviews excluded single case reports</w:t>
      </w:r>
      <w:r w:rsidR="00070817" w:rsidRPr="00250F17">
        <w:t>.</w:t>
      </w:r>
      <w:r w:rsidR="007155C4" w:rsidRPr="00250F17">
        <w:t xml:space="preserve"> </w:t>
      </w:r>
      <w:r w:rsidR="005F2C55" w:rsidRPr="00250F17">
        <w:t>Twenty-s</w:t>
      </w:r>
      <w:r w:rsidR="001F106D" w:rsidRPr="00250F17">
        <w:t>ix</w:t>
      </w:r>
      <w:r w:rsidR="002979A4" w:rsidRPr="00250F17">
        <w:t xml:space="preserve"> </w:t>
      </w:r>
      <w:r w:rsidR="006657AC" w:rsidRPr="00250F17">
        <w:t xml:space="preserve">reviews had a minimum </w:t>
      </w:r>
      <w:r w:rsidR="00F842E5" w:rsidRPr="00250F17">
        <w:t xml:space="preserve">study </w:t>
      </w:r>
      <w:r w:rsidR="006657AC" w:rsidRPr="00250F17">
        <w:t>sample size requirement</w:t>
      </w:r>
      <w:r w:rsidR="005D33A0" w:rsidRPr="00250F17">
        <w:t>,</w:t>
      </w:r>
      <w:r w:rsidR="006657AC" w:rsidRPr="00250F17">
        <w:t xml:space="preserve"> which ranged from 10 to </w:t>
      </w:r>
      <w:r w:rsidR="006117EE" w:rsidRPr="00250F17">
        <w:t>323</w:t>
      </w:r>
      <w:r w:rsidR="00577F77" w:rsidRPr="00250F17">
        <w:t xml:space="preserve"> </w:t>
      </w:r>
      <w:r w:rsidR="006657AC" w:rsidRPr="00250F17">
        <w:t>participants</w:t>
      </w:r>
      <w:r w:rsidR="0068334A" w:rsidRPr="00250F17">
        <w:t>.</w:t>
      </w:r>
      <w:r w:rsidR="006657AC" w:rsidRPr="00250F17">
        <w:t xml:space="preserve"> </w:t>
      </w:r>
      <w:r w:rsidR="007F7484" w:rsidRPr="00250F17">
        <w:t xml:space="preserve">In </w:t>
      </w:r>
      <w:r w:rsidR="00001FF3" w:rsidRPr="00250F17">
        <w:t xml:space="preserve">eight </w:t>
      </w:r>
      <w:r w:rsidR="007F7484" w:rsidRPr="00250F17">
        <w:t>reviews</w:t>
      </w:r>
      <w:r w:rsidR="007A35D5" w:rsidRPr="00250F17">
        <w:t>,</w:t>
      </w:r>
      <w:r w:rsidR="007F7484" w:rsidRPr="00250F17">
        <w:t xml:space="preserve"> </w:t>
      </w:r>
      <w:r w:rsidR="007A35D5" w:rsidRPr="00250F17">
        <w:t xml:space="preserve">the </w:t>
      </w:r>
      <w:r w:rsidR="00310A4F" w:rsidRPr="00250F17">
        <w:t xml:space="preserve">primary </w:t>
      </w:r>
      <w:r w:rsidR="00691D54" w:rsidRPr="00250F17">
        <w:t>aim</w:t>
      </w:r>
      <w:r w:rsidR="00F26FAF" w:rsidRPr="00250F17">
        <w:t xml:space="preserve"> was to</w:t>
      </w:r>
      <w:r w:rsidR="00691D54" w:rsidRPr="00250F17">
        <w:t xml:space="preserve"> </w:t>
      </w:r>
      <w:r w:rsidR="00523BCA" w:rsidRPr="00250F17">
        <w:t xml:space="preserve">identify the prevalence or risk of </w:t>
      </w:r>
      <w:r w:rsidR="00C56B7D" w:rsidRPr="00250F17">
        <w:t xml:space="preserve">persistent symptoms </w:t>
      </w:r>
      <w:r w:rsidR="001D3FE8" w:rsidRPr="00250F17">
        <w:t xml:space="preserve">in </w:t>
      </w:r>
      <w:r w:rsidR="00C56B7D" w:rsidRPr="00250F17">
        <w:t>compar</w:t>
      </w:r>
      <w:r w:rsidR="001D3FE8" w:rsidRPr="00250F17">
        <w:t>ison</w:t>
      </w:r>
      <w:r w:rsidR="00C56B7D" w:rsidRPr="00250F17">
        <w:t xml:space="preserve"> to </w:t>
      </w:r>
      <w:r w:rsidR="005619E5" w:rsidRPr="00250F17">
        <w:t>a control group</w:t>
      </w:r>
      <w:r w:rsidR="00D54CA7" w:rsidRPr="00250F17">
        <w:t>.</w:t>
      </w:r>
    </w:p>
    <w:p w14:paraId="5EDC67E1" w14:textId="56B4CE43" w:rsidR="00BD58D5" w:rsidRPr="00250F17" w:rsidRDefault="00BD58D5" w:rsidP="00EE7CA8">
      <w:pPr>
        <w:pStyle w:val="Heading3"/>
        <w:spacing w:line="480" w:lineRule="auto"/>
      </w:pPr>
      <w:r w:rsidRPr="00250F17">
        <w:t>Post</w:t>
      </w:r>
      <w:r w:rsidR="00C479A3" w:rsidRPr="00250F17">
        <w:t>-</w:t>
      </w:r>
      <w:r w:rsidRPr="00250F17">
        <w:t>COVID time</w:t>
      </w:r>
    </w:p>
    <w:p w14:paraId="6C2F5DA7" w14:textId="21D558AB" w:rsidR="00F526D1" w:rsidRPr="00250F17" w:rsidRDefault="00A70CFA" w:rsidP="00EE7CA8">
      <w:pPr>
        <w:spacing w:line="480" w:lineRule="auto"/>
      </w:pPr>
      <w:r w:rsidRPr="00250F17">
        <w:t xml:space="preserve">Forty-two reviews did not </w:t>
      </w:r>
      <w:r w:rsidR="00EF1ECE" w:rsidRPr="00250F17">
        <w:t>report eligibility</w:t>
      </w:r>
      <w:r w:rsidRPr="00250F17">
        <w:t xml:space="preserve"> criteria </w:t>
      </w:r>
      <w:r w:rsidR="00EF1ECE" w:rsidRPr="00250F17">
        <w:t xml:space="preserve">relating to </w:t>
      </w:r>
      <w:r w:rsidR="00EE5BFC" w:rsidRPr="00250F17">
        <w:t xml:space="preserve">a specific </w:t>
      </w:r>
      <w:r w:rsidR="000E1D50" w:rsidRPr="00250F17">
        <w:t xml:space="preserve">time </w:t>
      </w:r>
      <w:r w:rsidR="00ED666B" w:rsidRPr="00250F17">
        <w:t xml:space="preserve">following </w:t>
      </w:r>
      <w:r w:rsidR="005B7749" w:rsidRPr="00250F17">
        <w:t>acute COVID infection</w:t>
      </w:r>
      <w:r w:rsidRPr="00250F17">
        <w:t>.</w:t>
      </w:r>
      <w:r w:rsidR="00D34CE6" w:rsidRPr="00250F17">
        <w:t xml:space="preserve"> </w:t>
      </w:r>
      <w:r w:rsidR="009A721E" w:rsidRPr="00250F17">
        <w:t>T</w:t>
      </w:r>
      <w:r w:rsidR="00D34CE6" w:rsidRPr="00250F17">
        <w:t>here was varia</w:t>
      </w:r>
      <w:r w:rsidR="00A230D3" w:rsidRPr="00250F17">
        <w:t xml:space="preserve">tion </w:t>
      </w:r>
      <w:r w:rsidR="00B414EE" w:rsidRPr="00250F17">
        <w:t xml:space="preserve">in </w:t>
      </w:r>
      <w:r w:rsidR="00B86116" w:rsidRPr="00250F17">
        <w:t>how post</w:t>
      </w:r>
      <w:r w:rsidR="00C65BDC" w:rsidRPr="00250F17">
        <w:t>-</w:t>
      </w:r>
      <w:r w:rsidR="00B86116" w:rsidRPr="00250F17">
        <w:t xml:space="preserve">COVID </w:t>
      </w:r>
      <w:r w:rsidR="00B414EE" w:rsidRPr="00250F17">
        <w:t xml:space="preserve">time </w:t>
      </w:r>
      <w:r w:rsidR="00B86116" w:rsidRPr="00250F17">
        <w:t>was operationalised</w:t>
      </w:r>
      <w:r w:rsidR="009A721E" w:rsidRPr="00250F17">
        <w:t xml:space="preserve"> across the other seventy reviews</w:t>
      </w:r>
      <w:r w:rsidR="00BD7C66" w:rsidRPr="00250F17">
        <w:t>.</w:t>
      </w:r>
      <w:r w:rsidR="008F032D" w:rsidRPr="00250F17">
        <w:t xml:space="preserve"> </w:t>
      </w:r>
      <w:r w:rsidR="001C7AFA" w:rsidRPr="00250F17">
        <w:t xml:space="preserve">Twenty-four reviews </w:t>
      </w:r>
      <w:r w:rsidR="00D37F62" w:rsidRPr="00250F17">
        <w:t>focus</w:t>
      </w:r>
      <w:r w:rsidR="00CD41F8" w:rsidRPr="00250F17">
        <w:t>ed</w:t>
      </w:r>
      <w:r w:rsidR="00D37F62" w:rsidRPr="00250F17">
        <w:t xml:space="preserve"> </w:t>
      </w:r>
      <w:r w:rsidR="001F3B38" w:rsidRPr="00250F17">
        <w:t xml:space="preserve">on </w:t>
      </w:r>
      <w:r w:rsidR="00EE5C8E" w:rsidRPr="00250F17">
        <w:t>symptoms/</w:t>
      </w:r>
      <w:r w:rsidR="00C91C7C" w:rsidRPr="00250F17">
        <w:t>effects</w:t>
      </w:r>
      <w:r w:rsidR="003875AD" w:rsidRPr="00250F17">
        <w:t xml:space="preserve"> </w:t>
      </w:r>
      <w:r w:rsidR="001F3B38" w:rsidRPr="00250F17">
        <w:t>that persiste</w:t>
      </w:r>
      <w:r w:rsidR="009778C8" w:rsidRPr="00250F17">
        <w:t>d</w:t>
      </w:r>
      <w:r w:rsidR="001F3B38" w:rsidRPr="00250F17">
        <w:t xml:space="preserve"> </w:t>
      </w:r>
      <w:r w:rsidR="003875AD" w:rsidRPr="00250F17">
        <w:t>for</w:t>
      </w:r>
      <w:r w:rsidR="00B31B27" w:rsidRPr="00250F17">
        <w:t xml:space="preserve"> </w:t>
      </w:r>
      <w:r w:rsidR="003875AD" w:rsidRPr="00250F17">
        <w:t xml:space="preserve">a specific time </w:t>
      </w:r>
      <w:r w:rsidR="00762DE9" w:rsidRPr="00250F17">
        <w:t>after</w:t>
      </w:r>
      <w:r w:rsidR="00985C3F" w:rsidRPr="00250F17">
        <w:t xml:space="preserve"> </w:t>
      </w:r>
      <w:r w:rsidR="003875AD" w:rsidRPr="00250F17">
        <w:t xml:space="preserve">symptom onset, </w:t>
      </w:r>
      <w:r w:rsidR="00FB48F9" w:rsidRPr="00250F17">
        <w:t xml:space="preserve">a </w:t>
      </w:r>
      <w:r w:rsidR="003875AD" w:rsidRPr="00250F17">
        <w:t>positive test or diagnosis</w:t>
      </w:r>
      <w:r w:rsidR="007F09E1" w:rsidRPr="00250F17">
        <w:t xml:space="preserve">. </w:t>
      </w:r>
      <w:r w:rsidR="00C43A05" w:rsidRPr="00250F17">
        <w:t xml:space="preserve">Ten reviews </w:t>
      </w:r>
      <w:r w:rsidR="00947247" w:rsidRPr="00250F17">
        <w:t xml:space="preserve">focused on </w:t>
      </w:r>
      <w:r w:rsidR="00DB6E2A" w:rsidRPr="00250F17">
        <w:t xml:space="preserve">persistent </w:t>
      </w:r>
      <w:r w:rsidR="00947247" w:rsidRPr="00250F17">
        <w:t>symptom</w:t>
      </w:r>
      <w:r w:rsidR="009778C8" w:rsidRPr="00250F17">
        <w:t xml:space="preserve">s/effects </w:t>
      </w:r>
      <w:r w:rsidR="00DB6E2A" w:rsidRPr="00250F17">
        <w:t>experience</w:t>
      </w:r>
      <w:r w:rsidR="00CD41F8" w:rsidRPr="00250F17">
        <w:t>d</w:t>
      </w:r>
      <w:r w:rsidR="00DB6E2A" w:rsidRPr="00250F17">
        <w:t xml:space="preserve"> for </w:t>
      </w:r>
      <w:r w:rsidR="004775CC" w:rsidRPr="00250F17">
        <w:t xml:space="preserve">a specific </w:t>
      </w:r>
      <w:r w:rsidR="00875774" w:rsidRPr="00250F17">
        <w:t xml:space="preserve">time </w:t>
      </w:r>
      <w:r w:rsidR="00183438" w:rsidRPr="00250F17">
        <w:t xml:space="preserve">after </w:t>
      </w:r>
      <w:r w:rsidR="00B31B27" w:rsidRPr="00250F17">
        <w:t>recovery from acute illness</w:t>
      </w:r>
      <w:r w:rsidR="00875774" w:rsidRPr="00250F17">
        <w:t xml:space="preserve"> or h</w:t>
      </w:r>
      <w:r w:rsidR="00B31B27" w:rsidRPr="00250F17">
        <w:t>ospital discharge</w:t>
      </w:r>
      <w:r w:rsidR="00875774" w:rsidRPr="00250F17">
        <w:t xml:space="preserve">. </w:t>
      </w:r>
      <w:r w:rsidR="001D03FC" w:rsidRPr="00250F17">
        <w:t xml:space="preserve">Thirty-six </w:t>
      </w:r>
      <w:r w:rsidR="00875774" w:rsidRPr="00250F17">
        <w:t>revie</w:t>
      </w:r>
      <w:r w:rsidR="007F6F95" w:rsidRPr="00250F17">
        <w:t>ws</w:t>
      </w:r>
      <w:r w:rsidR="0021796E" w:rsidRPr="00250F17">
        <w:t xml:space="preserve"> </w:t>
      </w:r>
      <w:r w:rsidR="00006861" w:rsidRPr="00250F17">
        <w:t xml:space="preserve">included </w:t>
      </w:r>
      <w:r w:rsidR="00E40350" w:rsidRPr="00250F17">
        <w:t xml:space="preserve">studies </w:t>
      </w:r>
      <w:r w:rsidR="001D03FC" w:rsidRPr="00250F17">
        <w:t xml:space="preserve">that </w:t>
      </w:r>
      <w:r w:rsidR="00B414EE" w:rsidRPr="00250F17">
        <w:t>assess</w:t>
      </w:r>
      <w:r w:rsidR="00006861" w:rsidRPr="00250F17">
        <w:t>ed</w:t>
      </w:r>
      <w:r w:rsidR="00E40350" w:rsidRPr="00250F17">
        <w:t xml:space="preserve"> </w:t>
      </w:r>
      <w:r w:rsidR="00B55D3F" w:rsidRPr="00250F17">
        <w:t>persistent symptoms</w:t>
      </w:r>
      <w:r w:rsidR="00BA5A9D" w:rsidRPr="00250F17">
        <w:t>/effects</w:t>
      </w:r>
      <w:r w:rsidR="00B55D3F" w:rsidRPr="00250F17">
        <w:t xml:space="preserve"> </w:t>
      </w:r>
      <w:r w:rsidR="00DE1D47" w:rsidRPr="00250F17">
        <w:t xml:space="preserve">from </w:t>
      </w:r>
      <w:r w:rsidR="00D8239C" w:rsidRPr="00250F17">
        <w:t xml:space="preserve">multiple </w:t>
      </w:r>
      <w:r w:rsidR="00CE7E02" w:rsidRPr="00250F17">
        <w:t>time point</w:t>
      </w:r>
      <w:r w:rsidR="00D8239C" w:rsidRPr="00250F17">
        <w:t>s</w:t>
      </w:r>
      <w:r w:rsidR="00DE1D47" w:rsidRPr="00250F17">
        <w:t xml:space="preserve">, i.e. </w:t>
      </w:r>
      <w:r w:rsidR="008437A7" w:rsidRPr="00250F17">
        <w:t xml:space="preserve">a </w:t>
      </w:r>
      <w:r w:rsidR="008437A7" w:rsidRPr="00250F17">
        <w:lastRenderedPageBreak/>
        <w:t xml:space="preserve">specific time since </w:t>
      </w:r>
      <w:r w:rsidR="00846F97" w:rsidRPr="00250F17">
        <w:t>symptom onset, positive test</w:t>
      </w:r>
      <w:r w:rsidR="0036552D" w:rsidRPr="00250F17">
        <w:t>,</w:t>
      </w:r>
      <w:r w:rsidR="00846F97" w:rsidRPr="00250F17">
        <w:t xml:space="preserve"> diagnosis</w:t>
      </w:r>
      <w:r w:rsidR="005030F8" w:rsidRPr="00250F17">
        <w:t>, recovery from acute illness</w:t>
      </w:r>
      <w:r w:rsidR="002F3850" w:rsidRPr="00250F17">
        <w:t xml:space="preserve">, </w:t>
      </w:r>
      <w:r w:rsidR="005030F8" w:rsidRPr="00250F17">
        <w:t xml:space="preserve">hospital discharge, </w:t>
      </w:r>
      <w:r w:rsidR="00F67E16" w:rsidRPr="00250F17">
        <w:t>follow</w:t>
      </w:r>
      <w:r w:rsidR="00A47B6A" w:rsidRPr="00250F17">
        <w:t>-</w:t>
      </w:r>
      <w:r w:rsidR="00F67E16" w:rsidRPr="00250F17">
        <w:t>up</w:t>
      </w:r>
      <w:r w:rsidR="00CE7E02" w:rsidRPr="00250F17">
        <w:t xml:space="preserve"> ti</w:t>
      </w:r>
      <w:r w:rsidR="009C0706" w:rsidRPr="00250F17">
        <w:t>me</w:t>
      </w:r>
      <w:r w:rsidR="00525BFE" w:rsidRPr="00250F17">
        <w:t>,</w:t>
      </w:r>
      <w:r w:rsidR="009C0706" w:rsidRPr="00250F17">
        <w:t xml:space="preserve"> </w:t>
      </w:r>
      <w:r w:rsidR="00CE0F70" w:rsidRPr="00250F17">
        <w:t xml:space="preserve">or time </w:t>
      </w:r>
      <w:r w:rsidR="0078398D" w:rsidRPr="00250F17">
        <w:t>‘</w:t>
      </w:r>
      <w:r w:rsidR="005A5E32" w:rsidRPr="00250F17">
        <w:t>after</w:t>
      </w:r>
      <w:r w:rsidR="00433817" w:rsidRPr="00250F17">
        <w:t>’</w:t>
      </w:r>
      <w:r w:rsidR="005A5E32" w:rsidRPr="00250F17">
        <w:t xml:space="preserve"> infection</w:t>
      </w:r>
      <w:r w:rsidR="004C0057" w:rsidRPr="00250F17">
        <w:t>.</w:t>
      </w:r>
      <w:r w:rsidR="00B414EE" w:rsidRPr="00250F17">
        <w:t xml:space="preserve"> </w:t>
      </w:r>
    </w:p>
    <w:p w14:paraId="6B4D89BD" w14:textId="7C4B7E24" w:rsidR="00724DAE" w:rsidRPr="00250F17" w:rsidRDefault="00F47480" w:rsidP="00EE7CA8">
      <w:pPr>
        <w:spacing w:line="480" w:lineRule="auto"/>
      </w:pPr>
      <w:r w:rsidRPr="00250F17">
        <w:t>T</w:t>
      </w:r>
      <w:r w:rsidR="00421B22" w:rsidRPr="00250F17">
        <w:t>he</w:t>
      </w:r>
      <w:r w:rsidR="00B414EE" w:rsidRPr="00250F17">
        <w:t xml:space="preserve"> variation in</w:t>
      </w:r>
      <w:r w:rsidR="00207A0E" w:rsidRPr="00250F17">
        <w:t xml:space="preserve"> the </w:t>
      </w:r>
      <w:r w:rsidR="00A26A7C" w:rsidRPr="00250F17">
        <w:t>time point</w:t>
      </w:r>
      <w:r w:rsidR="00421B22" w:rsidRPr="00250F17">
        <w:t>s used</w:t>
      </w:r>
      <w:r w:rsidR="00B414EE" w:rsidRPr="00250F17">
        <w:t xml:space="preserve"> </w:t>
      </w:r>
      <w:r w:rsidR="008379CA" w:rsidRPr="00250F17">
        <w:t xml:space="preserve">and </w:t>
      </w:r>
      <w:r w:rsidR="00A340C6" w:rsidRPr="00250F17">
        <w:t xml:space="preserve">vagueness </w:t>
      </w:r>
      <w:r w:rsidR="00D9794E" w:rsidRPr="00250F17">
        <w:t xml:space="preserve">of </w:t>
      </w:r>
      <w:r w:rsidR="00D43FBA" w:rsidRPr="00250F17">
        <w:t>post</w:t>
      </w:r>
      <w:r w:rsidR="00C65BDC" w:rsidRPr="00250F17">
        <w:t>-</w:t>
      </w:r>
      <w:r w:rsidR="00D43FBA" w:rsidRPr="00250F17">
        <w:t xml:space="preserve">COVID time-related </w:t>
      </w:r>
      <w:r w:rsidR="00D9794E" w:rsidRPr="00250F17">
        <w:t xml:space="preserve">criteria </w:t>
      </w:r>
      <w:r w:rsidR="00426DBD" w:rsidRPr="00250F17">
        <w:t xml:space="preserve">in </w:t>
      </w:r>
      <w:r w:rsidR="00D9794E" w:rsidRPr="00250F17">
        <w:t>some</w:t>
      </w:r>
      <w:r w:rsidR="00426DBD" w:rsidRPr="00250F17">
        <w:t xml:space="preserve"> reviews</w:t>
      </w:r>
      <w:r w:rsidR="007708E2" w:rsidRPr="00250F17">
        <w:t xml:space="preserve"> </w:t>
      </w:r>
      <w:r w:rsidRPr="00250F17">
        <w:t xml:space="preserve">made it difficult to summarise accurately </w:t>
      </w:r>
      <w:r w:rsidR="00C05C77" w:rsidRPr="00250F17">
        <w:t>the</w:t>
      </w:r>
      <w:r w:rsidR="00970A0E" w:rsidRPr="00250F17">
        <w:t xml:space="preserve"> </w:t>
      </w:r>
      <w:r w:rsidR="004F66B9" w:rsidRPr="00250F17">
        <w:t>p</w:t>
      </w:r>
      <w:r w:rsidR="005E1F81" w:rsidRPr="00250F17">
        <w:t>eriods</w:t>
      </w:r>
      <w:r w:rsidR="004F66B9" w:rsidRPr="00250F17">
        <w:t xml:space="preserve"> </w:t>
      </w:r>
      <w:r w:rsidR="00B24496" w:rsidRPr="00250F17">
        <w:t>of interest.</w:t>
      </w:r>
      <w:r w:rsidR="00507E03" w:rsidRPr="00250F17">
        <w:t xml:space="preserve"> </w:t>
      </w:r>
      <w:r w:rsidR="0066057E" w:rsidRPr="00250F17">
        <w:t xml:space="preserve">However, </w:t>
      </w:r>
      <w:r w:rsidR="00A61BE0" w:rsidRPr="00250F17">
        <w:t xml:space="preserve">we assessed </w:t>
      </w:r>
      <w:r w:rsidR="002134E6" w:rsidRPr="00250F17">
        <w:t>most</w:t>
      </w:r>
      <w:r w:rsidR="0066057E" w:rsidRPr="00250F17">
        <w:t xml:space="preserve"> </w:t>
      </w:r>
      <w:r w:rsidR="00D92ADC" w:rsidRPr="00250F17">
        <w:t>reviews</w:t>
      </w:r>
      <w:r w:rsidR="00ED4869" w:rsidRPr="00250F17">
        <w:t xml:space="preserve"> </w:t>
      </w:r>
      <w:r w:rsidR="00D92ADC" w:rsidRPr="00250F17">
        <w:t>(</w:t>
      </w:r>
      <w:r w:rsidR="000515DE" w:rsidRPr="00250F17">
        <w:t>5</w:t>
      </w:r>
      <w:r w:rsidR="00166AD5" w:rsidRPr="00250F17">
        <w:t>9</w:t>
      </w:r>
      <w:r w:rsidR="00584E72" w:rsidRPr="00250F17">
        <w:t>/</w:t>
      </w:r>
      <w:r w:rsidR="00D92ADC" w:rsidRPr="00250F17">
        <w:t>70)</w:t>
      </w:r>
      <w:r w:rsidR="00A61BE0" w:rsidRPr="00250F17">
        <w:t xml:space="preserve"> as </w:t>
      </w:r>
      <w:r w:rsidR="00D92ADC" w:rsidRPr="00250F17">
        <w:t>focus</w:t>
      </w:r>
      <w:r w:rsidR="00C2310F" w:rsidRPr="00250F17">
        <w:t>ing</w:t>
      </w:r>
      <w:r w:rsidR="00D92ADC" w:rsidRPr="00250F17">
        <w:t xml:space="preserve"> on a post</w:t>
      </w:r>
      <w:r w:rsidR="00C65BDC" w:rsidRPr="00250F17">
        <w:t>-</w:t>
      </w:r>
      <w:r w:rsidR="00D92ADC" w:rsidRPr="00250F17">
        <w:t>COVID time</w:t>
      </w:r>
      <w:r w:rsidR="004E6300" w:rsidRPr="00250F17">
        <w:t>,</w:t>
      </w:r>
      <w:r w:rsidR="00D92ADC" w:rsidRPr="00250F17">
        <w:t xml:space="preserve"> or follow</w:t>
      </w:r>
      <w:r w:rsidR="00C71D01" w:rsidRPr="00250F17">
        <w:t>-</w:t>
      </w:r>
      <w:r w:rsidR="00D92ADC" w:rsidRPr="00250F17">
        <w:t>up period</w:t>
      </w:r>
      <w:r w:rsidR="007D7A4F" w:rsidRPr="00250F17">
        <w:t>,</w:t>
      </w:r>
      <w:r w:rsidR="00D92ADC" w:rsidRPr="00250F17">
        <w:t xml:space="preserve"> of </w:t>
      </w:r>
      <w:r w:rsidR="00A20495" w:rsidRPr="00250F17">
        <w:t xml:space="preserve">at </w:t>
      </w:r>
      <w:r w:rsidR="00D92ADC" w:rsidRPr="00250F17">
        <w:t xml:space="preserve">least </w:t>
      </w:r>
      <w:r w:rsidR="00F91D0F" w:rsidRPr="00250F17">
        <w:t>four</w:t>
      </w:r>
      <w:r w:rsidR="00D92ADC" w:rsidRPr="00250F17">
        <w:t xml:space="preserve"> weeks after symptom onset</w:t>
      </w:r>
      <w:r w:rsidR="00E13E78" w:rsidRPr="00250F17">
        <w:t xml:space="preserve"> or </w:t>
      </w:r>
      <w:r w:rsidR="00D92ADC" w:rsidRPr="00250F17">
        <w:t>diagnosis</w:t>
      </w:r>
      <w:r w:rsidR="0089257E" w:rsidRPr="00250F17">
        <w:t>,</w:t>
      </w:r>
      <w:r w:rsidR="0045381D" w:rsidRPr="00250F17">
        <w:t xml:space="preserve"> </w:t>
      </w:r>
      <w:r w:rsidR="00D92ADC" w:rsidRPr="00250F17">
        <w:t>or</w:t>
      </w:r>
      <w:r w:rsidR="007D4F42" w:rsidRPr="00250F17">
        <w:t xml:space="preserve"> at least two </w:t>
      </w:r>
      <w:r w:rsidR="00280C6D" w:rsidRPr="00250F17">
        <w:t>weeks after</w:t>
      </w:r>
      <w:r w:rsidR="008D3399" w:rsidRPr="00250F17">
        <w:t xml:space="preserve"> recovery</w:t>
      </w:r>
      <w:r w:rsidR="001F71A2" w:rsidRPr="00250F17">
        <w:t xml:space="preserve"> or hospital discharge</w:t>
      </w:r>
      <w:r w:rsidR="00705CFA" w:rsidRPr="00250F17">
        <w:t xml:space="preserve"> </w:t>
      </w:r>
      <w:r w:rsidR="008309B9" w:rsidRPr="00250F17">
        <w:t>(</w:t>
      </w:r>
      <w:r w:rsidR="00B32613" w:rsidRPr="00250F17">
        <w:t>assuming a minimum of two weeks from onset to discharge or recovery)</w:t>
      </w:r>
      <w:r w:rsidR="00E32420" w:rsidRPr="00250F17">
        <w:t>.</w:t>
      </w:r>
      <w:r w:rsidR="00512C50" w:rsidRPr="00250F17">
        <w:t xml:space="preserve"> </w:t>
      </w:r>
      <w:r w:rsidR="000515DE" w:rsidRPr="00250F17">
        <w:t xml:space="preserve">Of these 59 </w:t>
      </w:r>
      <w:r w:rsidR="00947DE9" w:rsidRPr="00250F17">
        <w:t>reviews</w:t>
      </w:r>
      <w:r w:rsidR="000515DE" w:rsidRPr="00250F17">
        <w:t>, 20</w:t>
      </w:r>
      <w:r w:rsidR="00947DE9" w:rsidRPr="00250F17">
        <w:t xml:space="preserve"> </w:t>
      </w:r>
      <w:r w:rsidR="003E69EC" w:rsidRPr="00250F17">
        <w:t xml:space="preserve">restricted inclusion to </w:t>
      </w:r>
      <w:r w:rsidR="0086309A" w:rsidRPr="00250F17">
        <w:t xml:space="preserve">studies </w:t>
      </w:r>
      <w:r w:rsidR="004E6300" w:rsidRPr="00250F17">
        <w:t xml:space="preserve">with </w:t>
      </w:r>
      <w:r w:rsidR="002E1607" w:rsidRPr="00250F17">
        <w:t xml:space="preserve">a </w:t>
      </w:r>
      <w:r w:rsidR="00724DAE" w:rsidRPr="00250F17">
        <w:t>post</w:t>
      </w:r>
      <w:r w:rsidR="00C65BDC" w:rsidRPr="00250F17">
        <w:t>-</w:t>
      </w:r>
      <w:r w:rsidR="00724DAE" w:rsidRPr="00250F17">
        <w:t xml:space="preserve">COVID time of at least 12 weeks after symptom onset </w:t>
      </w:r>
      <w:r w:rsidR="00145DF7" w:rsidRPr="00250F17">
        <w:t xml:space="preserve">or </w:t>
      </w:r>
      <w:r w:rsidR="00724DAE" w:rsidRPr="00250F17">
        <w:t>diagnosis</w:t>
      </w:r>
      <w:r w:rsidR="00175944" w:rsidRPr="00250F17">
        <w:t xml:space="preserve">. </w:t>
      </w:r>
      <w:r w:rsidR="00F535CB" w:rsidRPr="00250F17">
        <w:t>Eleven</w:t>
      </w:r>
      <w:r w:rsidR="001E6068" w:rsidRPr="00250F17">
        <w:t xml:space="preserve"> reviews</w:t>
      </w:r>
      <w:r w:rsidR="00940595" w:rsidRPr="00250F17">
        <w:t xml:space="preserve"> </w:t>
      </w:r>
      <w:r w:rsidR="00BC2788" w:rsidRPr="00250F17">
        <w:t xml:space="preserve">included </w:t>
      </w:r>
      <w:r w:rsidR="00CF2518" w:rsidRPr="00250F17">
        <w:t xml:space="preserve">studies </w:t>
      </w:r>
      <w:r w:rsidR="009F6344" w:rsidRPr="00250F17">
        <w:t xml:space="preserve">of </w:t>
      </w:r>
      <w:r w:rsidR="0071297B" w:rsidRPr="00250F17">
        <w:t xml:space="preserve">recovered </w:t>
      </w:r>
      <w:r w:rsidR="00881760" w:rsidRPr="00250F17">
        <w:t xml:space="preserve">COVID-19 </w:t>
      </w:r>
      <w:r w:rsidR="00A903F6" w:rsidRPr="00250F17">
        <w:t xml:space="preserve">patients </w:t>
      </w:r>
      <w:r w:rsidR="00891DBC" w:rsidRPr="00250F17">
        <w:t xml:space="preserve">who </w:t>
      </w:r>
      <w:r w:rsidR="005D306F" w:rsidRPr="00250F17">
        <w:t>had</w:t>
      </w:r>
      <w:r w:rsidR="00891DBC" w:rsidRPr="00250F17">
        <w:t xml:space="preserve"> </w:t>
      </w:r>
      <w:r w:rsidR="004911B0" w:rsidRPr="00250F17">
        <w:t>persistent</w:t>
      </w:r>
      <w:r w:rsidR="0071297B" w:rsidRPr="00250F17">
        <w:t xml:space="preserve"> symptoms/effects </w:t>
      </w:r>
      <w:r w:rsidR="00AA2DCA" w:rsidRPr="00250F17">
        <w:t xml:space="preserve">for less </w:t>
      </w:r>
      <w:r w:rsidR="00081605" w:rsidRPr="00250F17">
        <w:t xml:space="preserve">than </w:t>
      </w:r>
      <w:r w:rsidR="00DE5B61" w:rsidRPr="00250F17">
        <w:t>four</w:t>
      </w:r>
      <w:r w:rsidR="00081605" w:rsidRPr="00250F17">
        <w:t xml:space="preserve"> weeks after symptom onset or diagnosis</w:t>
      </w:r>
      <w:r w:rsidR="0041472F" w:rsidRPr="00250F17">
        <w:t>.</w:t>
      </w:r>
      <w:r w:rsidR="00EC738B" w:rsidRPr="00250F17">
        <w:t xml:space="preserve"> </w:t>
      </w:r>
    </w:p>
    <w:p w14:paraId="5A15A13C" w14:textId="7A2FEC79" w:rsidR="00073443" w:rsidRPr="00250F17" w:rsidRDefault="00073443" w:rsidP="00EE7CA8">
      <w:pPr>
        <w:pStyle w:val="Heading3"/>
        <w:spacing w:line="480" w:lineRule="auto"/>
      </w:pPr>
      <w:r w:rsidRPr="00250F17">
        <w:t>Published p</w:t>
      </w:r>
      <w:r w:rsidR="00270447" w:rsidRPr="00250F17">
        <w:t>rotocol</w:t>
      </w:r>
    </w:p>
    <w:p w14:paraId="6250D00E" w14:textId="2FA2C286" w:rsidR="00270447" w:rsidRPr="00250F17" w:rsidRDefault="001A14F6" w:rsidP="00EE7CA8">
      <w:pPr>
        <w:spacing w:line="480" w:lineRule="auto"/>
      </w:pPr>
      <w:r w:rsidRPr="00250F17">
        <w:t>Fifty-</w:t>
      </w:r>
      <w:r w:rsidR="00865503" w:rsidRPr="00250F17">
        <w:t>eight</w:t>
      </w:r>
      <w:r w:rsidRPr="00250F17">
        <w:t xml:space="preserve"> </w:t>
      </w:r>
      <w:r w:rsidR="00B80B38" w:rsidRPr="00250F17">
        <w:t xml:space="preserve">authors </w:t>
      </w:r>
      <w:r w:rsidR="00BA79BA" w:rsidRPr="00250F17">
        <w:t>registered</w:t>
      </w:r>
      <w:r w:rsidR="00B80B38" w:rsidRPr="00250F17">
        <w:t xml:space="preserve"> a </w:t>
      </w:r>
      <w:r w:rsidR="007B6204" w:rsidRPr="00250F17">
        <w:t xml:space="preserve">review </w:t>
      </w:r>
      <w:r w:rsidR="00B80B38" w:rsidRPr="00250F17">
        <w:t xml:space="preserve">protocol </w:t>
      </w:r>
      <w:r w:rsidR="009D5533" w:rsidRPr="00250F17">
        <w:t xml:space="preserve">prospectively </w:t>
      </w:r>
      <w:r w:rsidR="00B80B38" w:rsidRPr="00250F17">
        <w:t>on PROSPERO</w:t>
      </w:r>
      <w:r w:rsidR="00865503" w:rsidRPr="00250F17">
        <w:t xml:space="preserve"> (n=51) </w:t>
      </w:r>
      <w:r w:rsidR="0015677B" w:rsidRPr="00250F17">
        <w:t>and/</w:t>
      </w:r>
      <w:r w:rsidR="00865503" w:rsidRPr="00250F17">
        <w:t xml:space="preserve">or </w:t>
      </w:r>
      <w:r w:rsidR="007777BD" w:rsidRPr="00250F17">
        <w:t>Open Science Framework</w:t>
      </w:r>
      <w:r w:rsidR="009F2478" w:rsidRPr="00250F17">
        <w:t xml:space="preserve"> (n=8). </w:t>
      </w:r>
      <w:r w:rsidR="00523AB6" w:rsidRPr="00250F17">
        <w:t xml:space="preserve">Forty-four reviews did not report </w:t>
      </w:r>
      <w:r w:rsidR="00895C08" w:rsidRPr="00250F17">
        <w:t>any information</w:t>
      </w:r>
      <w:r w:rsidR="009F2478" w:rsidRPr="00250F17">
        <w:t xml:space="preserve"> about a protocol</w:t>
      </w:r>
      <w:r w:rsidR="00F3503A" w:rsidRPr="00250F17">
        <w:t xml:space="preserve">; </w:t>
      </w:r>
      <w:r w:rsidR="00774C94" w:rsidRPr="00250F17">
        <w:t xml:space="preserve">in </w:t>
      </w:r>
      <w:r w:rsidR="00F3503A" w:rsidRPr="00250F17">
        <w:t xml:space="preserve">the remaining </w:t>
      </w:r>
      <w:r w:rsidR="00774C94" w:rsidRPr="00250F17">
        <w:t>ten</w:t>
      </w:r>
      <w:r w:rsidR="00F3503A" w:rsidRPr="00250F17">
        <w:t>,</w:t>
      </w:r>
      <w:r w:rsidR="0060268E" w:rsidRPr="00250F17">
        <w:t xml:space="preserve"> a protocol was not </w:t>
      </w:r>
      <w:r w:rsidR="00FE3605" w:rsidRPr="00250F17">
        <w:t xml:space="preserve">registered </w:t>
      </w:r>
      <w:r w:rsidR="00972B76" w:rsidRPr="00250F17">
        <w:t>or published</w:t>
      </w:r>
      <w:r w:rsidR="006C5E16" w:rsidRPr="00250F17">
        <w:t>.</w:t>
      </w:r>
      <w:r w:rsidR="00F3503A" w:rsidRPr="00250F17">
        <w:t xml:space="preserve"> </w:t>
      </w:r>
      <w:r w:rsidR="00774C94" w:rsidRPr="00250F17">
        <w:t xml:space="preserve"> </w:t>
      </w:r>
      <w:r w:rsidR="004061D0" w:rsidRPr="00250F17">
        <w:t xml:space="preserve"> </w:t>
      </w:r>
    </w:p>
    <w:p w14:paraId="608DC1AB" w14:textId="47DC1CFC" w:rsidR="008505C4" w:rsidRPr="00250F17" w:rsidRDefault="008505C4" w:rsidP="00EE7CA8">
      <w:pPr>
        <w:pStyle w:val="Heading3"/>
        <w:spacing w:line="480" w:lineRule="auto"/>
      </w:pPr>
      <w:r w:rsidRPr="00250F17">
        <w:t>Funding</w:t>
      </w:r>
    </w:p>
    <w:p w14:paraId="0BDA1297" w14:textId="3F2936E1" w:rsidR="00AB131D" w:rsidRPr="00250F17" w:rsidRDefault="00DE61AC" w:rsidP="00EE7CA8">
      <w:pPr>
        <w:spacing w:line="480" w:lineRule="auto"/>
      </w:pPr>
      <w:r w:rsidRPr="00250F17">
        <w:t>No d</w:t>
      </w:r>
      <w:r w:rsidR="001763CA" w:rsidRPr="00250F17">
        <w:t xml:space="preserve">etails about </w:t>
      </w:r>
      <w:r w:rsidR="00CE2823" w:rsidRPr="00250F17">
        <w:t>project funding w</w:t>
      </w:r>
      <w:r w:rsidR="005479D6" w:rsidRPr="00250F17">
        <w:t>ere</w:t>
      </w:r>
      <w:r w:rsidR="00CE2823" w:rsidRPr="00250F17">
        <w:t xml:space="preserve"> provided in</w:t>
      </w:r>
      <w:r w:rsidRPr="00250F17">
        <w:t xml:space="preserve"> nineteen reviews. Of the remaining 93, </w:t>
      </w:r>
      <w:r w:rsidR="003868F8" w:rsidRPr="00250F17">
        <w:t xml:space="preserve">specific </w:t>
      </w:r>
      <w:r w:rsidR="00BC62EE" w:rsidRPr="00250F17">
        <w:t>funding was</w:t>
      </w:r>
      <w:r w:rsidR="003868F8" w:rsidRPr="00250F17">
        <w:t xml:space="preserve"> </w:t>
      </w:r>
      <w:r w:rsidR="00BC62EE" w:rsidRPr="00250F17">
        <w:t xml:space="preserve">received by </w:t>
      </w:r>
      <w:r w:rsidR="009520AB" w:rsidRPr="00250F17">
        <w:t xml:space="preserve">a minority of </w:t>
      </w:r>
      <w:r w:rsidR="00BC62EE" w:rsidRPr="00250F17">
        <w:t>authors</w:t>
      </w:r>
      <w:r w:rsidR="00195CE2" w:rsidRPr="00250F17">
        <w:t xml:space="preserve"> (n=</w:t>
      </w:r>
      <w:r w:rsidR="009E79EC" w:rsidRPr="00250F17">
        <w:t>3</w:t>
      </w:r>
      <w:r w:rsidR="008D650D" w:rsidRPr="00250F17">
        <w:t>8)</w:t>
      </w:r>
      <w:r w:rsidR="005479D6" w:rsidRPr="00250F17">
        <w:t>;</w:t>
      </w:r>
      <w:r w:rsidR="00195CE2" w:rsidRPr="00250F17">
        <w:t xml:space="preserve"> </w:t>
      </w:r>
      <w:r w:rsidR="005479D6" w:rsidRPr="00250F17">
        <w:t>m</w:t>
      </w:r>
      <w:r w:rsidR="00E976F2" w:rsidRPr="00250F17">
        <w:t>ost</w:t>
      </w:r>
      <w:r w:rsidR="005479D6" w:rsidRPr="00250F17">
        <w:t xml:space="preserve"> </w:t>
      </w:r>
      <w:r w:rsidR="00195CE2" w:rsidRPr="00250F17">
        <w:t xml:space="preserve">did not receive </w:t>
      </w:r>
      <w:r w:rsidR="000D1BFC" w:rsidRPr="00250F17">
        <w:t xml:space="preserve">specific </w:t>
      </w:r>
      <w:r w:rsidR="00195CE2" w:rsidRPr="00250F17">
        <w:t>funding for the</w:t>
      </w:r>
      <w:r w:rsidR="00E976F2" w:rsidRPr="00250F17">
        <w:t>ir</w:t>
      </w:r>
      <w:r w:rsidR="00195CE2" w:rsidRPr="00250F17">
        <w:t xml:space="preserve"> </w:t>
      </w:r>
      <w:r w:rsidR="00E976F2" w:rsidRPr="00250F17">
        <w:t>review</w:t>
      </w:r>
      <w:r w:rsidR="00195CE2" w:rsidRPr="00250F17">
        <w:t xml:space="preserve"> (n=5</w:t>
      </w:r>
      <w:r w:rsidR="001D50EA" w:rsidRPr="00250F17">
        <w:t>5</w:t>
      </w:r>
      <w:r w:rsidR="00195CE2" w:rsidRPr="00250F17">
        <w:t>)</w:t>
      </w:r>
      <w:r w:rsidR="000E6DC9" w:rsidRPr="00250F17">
        <w:t>.</w:t>
      </w:r>
    </w:p>
    <w:p w14:paraId="447FAC16" w14:textId="26E83BA0" w:rsidR="00086438" w:rsidRPr="00250F17" w:rsidRDefault="00C27A10" w:rsidP="00EE7CA8">
      <w:pPr>
        <w:pStyle w:val="Heading2"/>
        <w:spacing w:line="480" w:lineRule="auto"/>
      </w:pPr>
      <w:r w:rsidRPr="00250F17">
        <w:t>Discussion</w:t>
      </w:r>
    </w:p>
    <w:p w14:paraId="4B9F56D5" w14:textId="1CD4F962" w:rsidR="0079213F" w:rsidRPr="00250F17" w:rsidRDefault="00C7007D" w:rsidP="00EE7CA8">
      <w:pPr>
        <w:spacing w:line="480" w:lineRule="auto"/>
      </w:pPr>
      <w:r w:rsidRPr="00250F17">
        <w:t xml:space="preserve">Attention </w:t>
      </w:r>
      <w:r w:rsidR="00172047" w:rsidRPr="00250F17">
        <w:t>has</w:t>
      </w:r>
      <w:r w:rsidR="00570BB5" w:rsidRPr="00250F17">
        <w:t xml:space="preserve"> </w:t>
      </w:r>
      <w:r w:rsidR="00172047" w:rsidRPr="00250F17">
        <w:t xml:space="preserve">been drawn to </w:t>
      </w:r>
      <w:r w:rsidR="00D94486" w:rsidRPr="00250F17">
        <w:t>the</w:t>
      </w:r>
      <w:r w:rsidR="00384525" w:rsidRPr="00250F17">
        <w:t xml:space="preserve"> </w:t>
      </w:r>
      <w:r w:rsidR="00EF3714" w:rsidRPr="00250F17">
        <w:t xml:space="preserve">scale and </w:t>
      </w:r>
      <w:r w:rsidR="001B5C77" w:rsidRPr="00250F17">
        <w:t xml:space="preserve">speed </w:t>
      </w:r>
      <w:r w:rsidR="00C80D84" w:rsidRPr="00250F17">
        <w:t xml:space="preserve">with </w:t>
      </w:r>
      <w:r w:rsidR="00EC6231" w:rsidRPr="00250F17">
        <w:t xml:space="preserve">which </w:t>
      </w:r>
      <w:r w:rsidR="00F74FCD" w:rsidRPr="00250F17">
        <w:t>researchers</w:t>
      </w:r>
      <w:r w:rsidR="00441E54" w:rsidRPr="00250F17">
        <w:t xml:space="preserve"> </w:t>
      </w:r>
      <w:r w:rsidR="00F71DF4" w:rsidRPr="00250F17">
        <w:t xml:space="preserve">mobilised </w:t>
      </w:r>
      <w:r w:rsidR="004A4D23" w:rsidRPr="00250F17">
        <w:t xml:space="preserve">to gather evidence </w:t>
      </w:r>
      <w:r w:rsidR="00FB0807" w:rsidRPr="00250F17">
        <w:t>about COVID-19</w:t>
      </w:r>
      <w:r w:rsidR="00E2021F" w:rsidRPr="00250F17">
        <w:t>.</w:t>
      </w:r>
      <w:r w:rsidR="00DE631E" w:rsidRPr="00250F17">
        <w:fldChar w:fldCharType="begin"/>
      </w:r>
      <w:r w:rsidR="00DE631E" w:rsidRPr="00250F17">
        <w:instrText xml:space="preserve"> ADDIN EN.CITE &lt;EndNote&gt;&lt;Cite&gt;&lt;Author&gt;Abbott&lt;/Author&gt;&lt;Year&gt;2022&lt;/Year&gt;&lt;RecNum&gt;547&lt;/RecNum&gt;&lt;DisplayText&gt;[19, 22]&lt;/DisplayText&gt;&lt;record&gt;&lt;rec-number&gt;547&lt;/rec-number&gt;&lt;foreign-keys&gt;&lt;key app="EN" db-id="waerxdsxkpaztaex9dn5vz25epawss52vrs9" timestamp="1726825692"&gt;547&lt;/key&gt;&lt;/foreign-keys&gt;&lt;ref-type name="Journal Article"&gt;17&lt;/ref-type&gt;&lt;contributors&gt;&lt;authors&gt;&lt;author&gt;Abbott, R. &lt;/author&gt;&lt;author&gt;Bethel, A. &lt;/author&gt;&lt;author&gt;Rogers, M. &lt;/author&gt;&lt;author&gt;Whear, R. &lt;/author&gt;&lt;author&gt;Orr, N. &lt;/author&gt;&lt;author&gt;Shaw, L. &lt;/author&gt;&lt;author&gt;Stein, K. &lt;/author&gt;&lt;author&gt;Thompson Coon, J. &lt;/author&gt;&lt;/authors&gt;&lt;/contributors&gt;&lt;titles&gt;&lt;title&gt;Characteristics, quality and volume of the first 5 months of the COVID-19 evidence synthesis infodemic: a meta-research study&lt;/title&gt;&lt;secondary-title&gt;BMJ Evidence-Based Medicine&lt;/secondary-title&gt;&lt;/titles&gt;&lt;periodical&gt;&lt;full-title&gt;BMJ Evidence-Based Medicine&lt;/full-title&gt;&lt;/periodical&gt;&lt;pages&gt;169-177&lt;/pages&gt;&lt;volume&gt;27&lt;/volume&gt;&lt;number&gt;3&lt;/number&gt;&lt;dates&gt;&lt;year&gt;2022&lt;/year&gt;&lt;/dates&gt;&lt;urls&gt;&lt;/urls&gt;&lt;/record&gt;&lt;/Cite&gt;&lt;Cite&gt;&lt;Author&gt;Park&lt;/Author&gt;&lt;Year&gt;2021&lt;/Year&gt;&lt;RecNum&gt;70&lt;/RecNum&gt;&lt;record&gt;&lt;rec-number&gt;70&lt;/rec-number&gt;&lt;foreign-keys&gt;&lt;key app="EN" db-id="waerxdsxkpaztaex9dn5vz25epawss52vrs9" timestamp="1645131896"&gt;70&lt;/key&gt;&lt;/foreign-keys&gt;&lt;ref-type name="Journal Article"&gt;17&lt;/ref-type&gt;&lt;contributors&gt;&lt;authors&gt;&lt;author&gt;Park, JHH.&lt;/author&gt;&lt;author&gt;Mogg, R.&lt;/author&gt;&lt;author&gt;Smith, GE.&lt;/author&gt;&lt;author&gt;Nakimuli-Mpungu, E.&lt;/author&gt;&lt;author&gt;Jehan, F.&lt;/author&gt;&lt;author&gt;Rayner, CR.&lt;/author&gt;&lt;author&gt;Condo, J.&lt;/author&gt;&lt;author&gt;Decloedt, EH.&lt;/author&gt;&lt;author&gt;Nachega, JB.&lt;/author&gt;&lt;author&gt;Reis, G.&lt;/author&gt;&lt;author&gt;Mills, EJ.&lt;/author&gt;&lt;/authors&gt;&lt;/contributors&gt;&lt;titles&gt;&lt;title&gt;How COVID-19 has fundamentally changed clinical research in global health&lt;/title&gt;&lt;secondary-title&gt;Lancet Glob Health &lt;/secondary-title&gt;&lt;/titles&gt;&lt;pages&gt;e711–20&lt;/pages&gt;&lt;volume&gt;9&lt;/volume&gt;&lt;dates&gt;&lt;year&gt;2021&lt;/year&gt;&lt;/dates&gt;&lt;urls&gt;&lt;/urls&gt;&lt;/record&gt;&lt;/Cite&gt;&lt;/EndNote&gt;</w:instrText>
      </w:r>
      <w:r w:rsidR="00DE631E" w:rsidRPr="00250F17">
        <w:fldChar w:fldCharType="separate"/>
      </w:r>
      <w:r w:rsidR="00DE631E" w:rsidRPr="00250F17">
        <w:rPr>
          <w:noProof/>
        </w:rPr>
        <w:t>[19, 22]</w:t>
      </w:r>
      <w:r w:rsidR="00DE631E" w:rsidRPr="00250F17">
        <w:fldChar w:fldCharType="end"/>
      </w:r>
      <w:r w:rsidR="004D4D06" w:rsidRPr="00250F17">
        <w:t xml:space="preserve"> </w:t>
      </w:r>
      <w:r w:rsidR="005339E8" w:rsidRPr="00250F17">
        <w:t>Th</w:t>
      </w:r>
      <w:r w:rsidR="00570901" w:rsidRPr="00250F17">
        <w:t xml:space="preserve">is </w:t>
      </w:r>
      <w:r w:rsidR="006D08A7" w:rsidRPr="00250F17">
        <w:t xml:space="preserve">global </w:t>
      </w:r>
      <w:r w:rsidR="002A0884" w:rsidRPr="00250F17">
        <w:t xml:space="preserve">effort </w:t>
      </w:r>
      <w:r w:rsidR="005339E8" w:rsidRPr="00250F17">
        <w:t xml:space="preserve">is reflected in the </w:t>
      </w:r>
      <w:r w:rsidR="00737A22" w:rsidRPr="00250F17">
        <w:t>very large</w:t>
      </w:r>
      <w:r w:rsidR="005339E8" w:rsidRPr="00250F17">
        <w:t xml:space="preserve"> number of </w:t>
      </w:r>
      <w:r w:rsidR="00521867" w:rsidRPr="00250F17">
        <w:t xml:space="preserve">systematic </w:t>
      </w:r>
      <w:r w:rsidR="005339E8" w:rsidRPr="00250F17">
        <w:t xml:space="preserve">reviews </w:t>
      </w:r>
      <w:r w:rsidR="00B62A54" w:rsidRPr="00250F17">
        <w:t>on</w:t>
      </w:r>
      <w:r w:rsidR="005339E8" w:rsidRPr="00250F17">
        <w:t xml:space="preserve"> Long COVID</w:t>
      </w:r>
      <w:r w:rsidR="00B62A54" w:rsidRPr="00250F17">
        <w:t xml:space="preserve"> </w:t>
      </w:r>
      <w:r w:rsidR="0087293B" w:rsidRPr="00250F17">
        <w:t xml:space="preserve">we </w:t>
      </w:r>
      <w:r w:rsidR="006B6489" w:rsidRPr="00250F17">
        <w:t xml:space="preserve">identified </w:t>
      </w:r>
      <w:r w:rsidR="002147BF" w:rsidRPr="00250F17">
        <w:t xml:space="preserve">from </w:t>
      </w:r>
      <w:r w:rsidR="00C344CB" w:rsidRPr="00250F17">
        <w:t xml:space="preserve">conducting </w:t>
      </w:r>
      <w:r w:rsidR="00105740" w:rsidRPr="00250F17">
        <w:t>regular</w:t>
      </w:r>
      <w:r w:rsidR="0087293B" w:rsidRPr="00250F17">
        <w:t xml:space="preserve"> </w:t>
      </w:r>
      <w:r w:rsidR="00C77998" w:rsidRPr="00250F17">
        <w:t>evidence</w:t>
      </w:r>
      <w:r w:rsidR="0010369D" w:rsidRPr="00250F17">
        <w:t xml:space="preserve"> scans</w:t>
      </w:r>
      <w:r w:rsidR="0094617B" w:rsidRPr="00250F17">
        <w:t xml:space="preserve"> </w:t>
      </w:r>
      <w:r w:rsidR="00FC1C2E" w:rsidRPr="00250F17">
        <w:t>for the DHSC</w:t>
      </w:r>
      <w:r w:rsidR="00011B17" w:rsidRPr="00250F17">
        <w:t>.</w:t>
      </w:r>
      <w:r w:rsidR="00384223" w:rsidRPr="00250F17">
        <w:t xml:space="preserve"> </w:t>
      </w:r>
      <w:r w:rsidR="00804F26" w:rsidRPr="00250F17">
        <w:t>We i</w:t>
      </w:r>
      <w:r w:rsidR="006B2F1C" w:rsidRPr="00250F17">
        <w:t>dentified over 4</w:t>
      </w:r>
      <w:r w:rsidR="00542C07" w:rsidRPr="00250F17">
        <w:t>0</w:t>
      </w:r>
      <w:r w:rsidR="00D8099B" w:rsidRPr="00250F17">
        <w:t>0</w:t>
      </w:r>
      <w:r w:rsidR="006B2F1C" w:rsidRPr="00250F17">
        <w:t xml:space="preserve"> reviews</w:t>
      </w:r>
      <w:r w:rsidR="00AD7385" w:rsidRPr="00250F17">
        <w:t xml:space="preserve"> </w:t>
      </w:r>
      <w:r w:rsidR="005D33B6" w:rsidRPr="00250F17">
        <w:t xml:space="preserve">on Long COVID </w:t>
      </w:r>
      <w:r w:rsidR="00AE1F2C" w:rsidRPr="00250F17">
        <w:t>published since the start of the pandemic</w:t>
      </w:r>
      <w:r w:rsidR="00804F26" w:rsidRPr="00250F17">
        <w:t xml:space="preserve"> up to October 2024</w:t>
      </w:r>
      <w:r w:rsidR="00C10818" w:rsidRPr="00250F17">
        <w:t>.</w:t>
      </w:r>
      <w:r w:rsidR="00DE631E" w:rsidRPr="00250F17">
        <w:fldChar w:fldCharType="begin">
          <w:fldData xml:space="preserve">PEVuZE5vdGU+PENpdGU+PEF1dGhvcj5SYWluZTwvQXV0aG9yPjxZZWFyPjIwMjE8L1llYXI+PFJl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</w:fldData>
        </w:fldChar>
      </w:r>
      <w:r w:rsidR="00DE631E" w:rsidRPr="00250F17">
        <w:instrText xml:space="preserve"> ADDIN EN.CITE </w:instrText>
      </w:r>
      <w:r w:rsidR="00DE631E" w:rsidRPr="00250F17">
        <w:fldChar w:fldCharType="begin">
          <w:fldData xml:space="preserve">PEVuZE5vdGU+PENpdGU+PEF1dGhvcj5SYWluZTwvQXV0aG9yPjxZZWFyPjIwMjE8L1llYXI+PFJl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3-13, 31]</w:t>
      </w:r>
      <w:r w:rsidR="00DE631E" w:rsidRPr="00250F17">
        <w:fldChar w:fldCharType="end"/>
      </w:r>
      <w:r w:rsidR="004F518E" w:rsidRPr="00250F17">
        <w:t xml:space="preserve"> </w:t>
      </w:r>
      <w:r w:rsidR="0033566C" w:rsidRPr="00250F17">
        <w:t>A</w:t>
      </w:r>
      <w:r w:rsidR="005A583B" w:rsidRPr="00250F17">
        <w:t xml:space="preserve">s </w:t>
      </w:r>
      <w:r w:rsidR="00C64EC0" w:rsidRPr="00250F17">
        <w:t xml:space="preserve">a </w:t>
      </w:r>
      <w:r w:rsidR="0033566C" w:rsidRPr="00250F17">
        <w:t>majo</w:t>
      </w:r>
      <w:r w:rsidR="00F765F1" w:rsidRPr="00250F17">
        <w:t>rity of</w:t>
      </w:r>
      <w:r w:rsidR="00A40656" w:rsidRPr="00250F17">
        <w:t xml:space="preserve"> </w:t>
      </w:r>
      <w:r w:rsidR="00F46605" w:rsidRPr="00250F17">
        <w:t>th</w:t>
      </w:r>
      <w:r w:rsidR="004875CF" w:rsidRPr="00250F17">
        <w:t>ese</w:t>
      </w:r>
      <w:r w:rsidR="00F765F1" w:rsidRPr="00250F17">
        <w:t xml:space="preserve"> </w:t>
      </w:r>
      <w:r w:rsidR="00162B35" w:rsidRPr="00250F17">
        <w:t>re</w:t>
      </w:r>
      <w:r w:rsidR="004875CF" w:rsidRPr="00250F17">
        <w:t>views</w:t>
      </w:r>
      <w:r w:rsidR="00162B35" w:rsidRPr="00250F17">
        <w:t xml:space="preserve"> </w:t>
      </w:r>
      <w:r w:rsidR="00F765F1" w:rsidRPr="00250F17">
        <w:t>focus</w:t>
      </w:r>
      <w:r w:rsidR="00875C1F" w:rsidRPr="00250F17">
        <w:t>ed</w:t>
      </w:r>
      <w:r w:rsidR="00F765F1" w:rsidRPr="00250F17">
        <w:t xml:space="preserve"> on</w:t>
      </w:r>
      <w:r w:rsidR="00FF02E2" w:rsidRPr="00250F17">
        <w:t xml:space="preserve"> one issue,</w:t>
      </w:r>
      <w:r w:rsidR="00510577" w:rsidRPr="00250F17">
        <w:t xml:space="preserve"> the </w:t>
      </w:r>
      <w:r w:rsidR="00176731" w:rsidRPr="00250F17">
        <w:t xml:space="preserve">prevalence </w:t>
      </w:r>
      <w:r w:rsidR="001E139B" w:rsidRPr="00250F17">
        <w:lastRenderedPageBreak/>
        <w:t xml:space="preserve">and/or risk </w:t>
      </w:r>
      <w:r w:rsidR="00F27D8F" w:rsidRPr="00250F17">
        <w:t>of persistent symptoms/effects</w:t>
      </w:r>
      <w:r w:rsidR="005A583B" w:rsidRPr="00250F17">
        <w:t xml:space="preserve">, </w:t>
      </w:r>
      <w:r w:rsidR="009E19FF" w:rsidRPr="00250F17">
        <w:t xml:space="preserve">we </w:t>
      </w:r>
      <w:r w:rsidR="004014E4" w:rsidRPr="00250F17">
        <w:t>investigate</w:t>
      </w:r>
      <w:r w:rsidR="009E19FF" w:rsidRPr="00250F17">
        <w:t>d</w:t>
      </w:r>
      <w:r w:rsidR="004014E4" w:rsidRPr="00250F17">
        <w:t xml:space="preserve"> </w:t>
      </w:r>
      <w:r w:rsidR="0045537F" w:rsidRPr="00250F17">
        <w:t xml:space="preserve">potential </w:t>
      </w:r>
      <w:r w:rsidR="00F90731" w:rsidRPr="00250F17">
        <w:t>duplication</w:t>
      </w:r>
      <w:r w:rsidR="003B7738" w:rsidRPr="00250F17">
        <w:t xml:space="preserve"> of effort</w:t>
      </w:r>
      <w:r w:rsidR="008471EB" w:rsidRPr="00250F17">
        <w:t>.</w:t>
      </w:r>
      <w:r w:rsidR="00385CB6" w:rsidRPr="00250F17">
        <w:t xml:space="preserve"> </w:t>
      </w:r>
      <w:r w:rsidR="00AB2E22" w:rsidRPr="00250F17">
        <w:t>T</w:t>
      </w:r>
      <w:r w:rsidR="00BC29BB" w:rsidRPr="00250F17">
        <w:t>his paper</w:t>
      </w:r>
      <w:r w:rsidR="002C1A08" w:rsidRPr="00250F17">
        <w:t xml:space="preserve"> provides</w:t>
      </w:r>
      <w:r w:rsidR="00BC29BB" w:rsidRPr="00250F17">
        <w:t xml:space="preserve"> </w:t>
      </w:r>
      <w:r w:rsidR="00B50C36" w:rsidRPr="00250F17">
        <w:t xml:space="preserve">a high-level </w:t>
      </w:r>
      <w:r w:rsidR="002F5814" w:rsidRPr="00250F17">
        <w:t xml:space="preserve">comparison </w:t>
      </w:r>
      <w:r w:rsidR="00CE3295" w:rsidRPr="00250F17">
        <w:t xml:space="preserve">of </w:t>
      </w:r>
      <w:r w:rsidR="0079213F" w:rsidRPr="00250F17">
        <w:t>112 reviews published in the first three years of the pandemic</w:t>
      </w:r>
      <w:r w:rsidR="00542C07" w:rsidRPr="00250F17">
        <w:t>.</w:t>
      </w:r>
    </w:p>
    <w:p w14:paraId="69D6D62C" w14:textId="79AB4346" w:rsidR="00513984" w:rsidRPr="00250F17" w:rsidRDefault="00BC4EF9" w:rsidP="00EE7CA8">
      <w:pPr>
        <w:spacing w:line="480" w:lineRule="auto"/>
      </w:pPr>
      <w:r w:rsidRPr="00250F17">
        <w:t>Some degree of replication in evidence synthesis, as in other research disciplines</w:t>
      </w:r>
      <w:r w:rsidR="00994FE3" w:rsidRPr="00250F17">
        <w:t>,</w:t>
      </w:r>
      <w:r w:rsidRPr="00250F17">
        <w:t xml:space="preserve"> is potentially valuable</w:t>
      </w:r>
      <w:r w:rsidR="00C159D2" w:rsidRPr="00250F17">
        <w:t>,</w:t>
      </w:r>
      <w:r w:rsidR="009A58CA" w:rsidRPr="00250F17">
        <w:t xml:space="preserve"> particularly </w:t>
      </w:r>
      <w:r w:rsidR="00F31961" w:rsidRPr="00250F17">
        <w:t xml:space="preserve">when reviews address </w:t>
      </w:r>
      <w:r w:rsidR="00894BB2" w:rsidRPr="00250F17">
        <w:t>questions of high priority or imp</w:t>
      </w:r>
      <w:r w:rsidR="00460D4C" w:rsidRPr="00250F17">
        <w:t>ortance</w:t>
      </w:r>
      <w:r w:rsidR="00F2049F" w:rsidRPr="00250F17">
        <w:t>.</w:t>
      </w:r>
      <w:r w:rsidR="00DE631E" w:rsidRPr="00250F17">
        <w:fldChar w:fldCharType="begin">
          <w:fldData xml:space="preserve">PEVuZE5vdGU+PENpdGU+PEF1dGhvcj5QYWdlPC9BdXRob3I+PFllYXI+MjAyMDwvWWVhcj48UmVj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lBhZ2U8L3N0eWxlPjxzdHlsZSBmYWNlPSJub3JtYWwiIGZvbnQ9ImRl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lJhZGE8L3N0eWxlPjxzdHlsZSBmYWNlPSJub3JtYWwiIGZvbnQ9ImRl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</w:fldData>
        </w:fldChar>
      </w:r>
      <w:r w:rsidR="00DE631E" w:rsidRPr="00250F17">
        <w:instrText xml:space="preserve"> ADDIN EN.CITE </w:instrText>
      </w:r>
      <w:r w:rsidR="00DE631E" w:rsidRPr="00250F17">
        <w:fldChar w:fldCharType="begin">
          <w:fldData xml:space="preserve">PEVuZE5vdGU+PENpdGU+PEF1dGhvcj5QYWdlPC9BdXRob3I+PFllYXI+MjAyMDwvWWVhcj48UmVj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lBhZ2U8L3N0eWxlPjxzdHlsZSBmYWNlPSJub3JtYWwiIGZvbnQ9ImRl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lJhZGE8L3N0eWxlPjxzdHlsZSBmYWNlPSJub3JtYWwiIGZvbnQ9ImRl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14, 18]</w:t>
      </w:r>
      <w:r w:rsidR="00DE631E" w:rsidRPr="00250F17">
        <w:fldChar w:fldCharType="end"/>
      </w:r>
      <w:r w:rsidR="007B3CE4" w:rsidRPr="00250F17">
        <w:t xml:space="preserve"> </w:t>
      </w:r>
      <w:r w:rsidR="007464C6" w:rsidRPr="00250F17">
        <w:t>D</w:t>
      </w:r>
      <w:r w:rsidRPr="00250F17">
        <w:t>ecision makers may have more confidence in results that have been consistently reported in more than one review</w:t>
      </w:r>
      <w:r w:rsidR="00F2049F" w:rsidRPr="00250F17">
        <w:t>.</w:t>
      </w:r>
      <w:r w:rsidR="00DE631E" w:rsidRPr="00250F17">
        <w:fldChar w:fldCharType="begin"/>
      </w:r>
      <w:r w:rsidR="00DE631E" w:rsidRPr="00250F17">
        <w:instrText xml:space="preserve"> ADDIN EN.CITE &lt;EndNote&gt;&lt;Cite&gt;&lt;Author&gt;Moher&lt;/Author&gt;&lt;Year&gt;2013&lt;/Year&gt;&lt;RecNum&gt;72&lt;/RecNum&gt;&lt;DisplayText&gt;[18, 32]&lt;/DisplayText&gt;&lt;record&gt;&lt;rec-number&gt;72&lt;/rec-number&gt;&lt;foreign-keys&gt;&lt;key app="EN" db-id="waerxdsxkpaztaex9dn5vz25epawss52vrs9" timestamp="1645132394"&gt;72&lt;/key&gt;&lt;/foreign-keys&gt;&lt;ref-type name="Journal Article"&gt;17&lt;/ref-type&gt;&lt;contributors&gt;&lt;authors&gt;&lt;author&gt;Moher, D.&lt;/author&gt;&lt;/authors&gt;&lt;/contributors&gt;&lt;titles&gt;&lt;title&gt;The problem of duplicate systematic reviews&lt;/title&gt;&lt;secondary-title&gt;British Medical Journal&lt;/secondary-title&gt;&lt;/titles&gt;&lt;periodical&gt;&lt;full-title&gt;British Medical Journal&lt;/full-title&gt;&lt;/periodical&gt;&lt;pages&gt;f5040&lt;/pages&gt;&lt;volume&gt;347 &lt;/volume&gt;&lt;dates&gt;&lt;year&gt;2013&lt;/year&gt;&lt;pub-dates&gt;&lt;date&gt;14 August 2013&lt;/date&gt;&lt;/pub-dates&gt;&lt;/dates&gt;&lt;urls&gt;&lt;/urls&gt;&lt;electronic-resource-num&gt;10.1136/bmj.f5040&lt;/electronic-resource-num&gt;&lt;/record&gt;&lt;/Cite&gt;&lt;Cite&gt;&lt;Author&gt;Page&lt;/Author&gt;&lt;Year&gt;2020&lt;/Year&gt;&lt;RecNum&gt;544&lt;/RecNum&gt;&lt;record&gt;&lt;rec-number&gt;544&lt;/rec-number&gt;&lt;foreign-keys&gt;&lt;key app="EN" db-id="waerxdsxkpaztaex9dn5vz25epawss52vrs9" timestamp="1726746433"&gt;544&lt;/key&gt;&lt;/foreign-keys&gt;&lt;ref-type name="Journal Article"&gt;17&lt;/ref-type&gt;&lt;contributors&gt;&lt;authors&gt;&lt;author&gt;Page, MJ. &lt;/author&gt;&lt;author&gt;Welch, VA. &lt;/author&gt;&lt;author&gt;Haddaway, NR. &lt;/author&gt;&lt;author&gt;Karunananthan, S. &lt;/author&gt;&lt;author&gt;Maxwell, LJ. &lt;/author&gt;&lt;author&gt;Tugwell, P. &lt;/author&gt;&lt;/authors&gt;&lt;/contributors&gt;&lt;titles&gt;&lt;title&gt;&amp;quot;One more time&amp;quot;: why replicating some syntheses of evidence relevant to COVID-19 makes sense&lt;/title&gt;&lt;secondary-title&gt; Journal of Clinical Epidemiology &lt;/secondary-title&gt;&lt;/titles&gt;&lt;pages&gt;179-182&lt;/pages&gt;&lt;volume&gt;125&lt;/volume&gt;&lt;dates&gt;&lt;year&gt;2020&lt;/year&gt;&lt;/dates&gt;&lt;urls&gt;&lt;/urls&gt;&lt;/record&gt;&lt;/Cite&gt;&lt;/EndNote&gt;</w:instrText>
      </w:r>
      <w:r w:rsidR="00DE631E" w:rsidRPr="00250F17">
        <w:fldChar w:fldCharType="separate"/>
      </w:r>
      <w:r w:rsidR="00DE631E" w:rsidRPr="00250F17">
        <w:rPr>
          <w:noProof/>
        </w:rPr>
        <w:t>[18, 32]</w:t>
      </w:r>
      <w:r w:rsidR="00DE631E" w:rsidRPr="00250F17">
        <w:fldChar w:fldCharType="end"/>
      </w:r>
      <w:r w:rsidR="00F82761" w:rsidRPr="00250F17">
        <w:t xml:space="preserve"> </w:t>
      </w:r>
      <w:r w:rsidR="00CF446E" w:rsidRPr="00250F17">
        <w:t xml:space="preserve">However, </w:t>
      </w:r>
      <w:r w:rsidR="00A20178" w:rsidRPr="00250F17">
        <w:t xml:space="preserve">most </w:t>
      </w:r>
      <w:r w:rsidR="000978C5" w:rsidRPr="00250F17">
        <w:t>researchers</w:t>
      </w:r>
      <w:r w:rsidR="00A20178" w:rsidRPr="00250F17">
        <w:t xml:space="preserve"> </w:t>
      </w:r>
      <w:r w:rsidR="00D614B9" w:rsidRPr="00250F17">
        <w:t>do not</w:t>
      </w:r>
      <w:r w:rsidR="004A594F" w:rsidRPr="00250F17">
        <w:t xml:space="preserve"> </w:t>
      </w:r>
      <w:r w:rsidR="00630F3F" w:rsidRPr="00250F17">
        <w:t>set out</w:t>
      </w:r>
      <w:r w:rsidR="00D614B9" w:rsidRPr="00250F17">
        <w:t xml:space="preserve"> to </w:t>
      </w:r>
      <w:r w:rsidR="004A594F" w:rsidRPr="00250F17">
        <w:t xml:space="preserve">intentionally replicate </w:t>
      </w:r>
      <w:r w:rsidR="00C241FF" w:rsidRPr="00250F17">
        <w:t>previous studies</w:t>
      </w:r>
      <w:r w:rsidR="00E542F7" w:rsidRPr="00250F17">
        <w:t>.</w:t>
      </w:r>
      <w:r w:rsidR="00DE631E" w:rsidRPr="00250F17">
        <w:fldChar w:fldCharType="begin"/>
      </w:r>
      <w:r w:rsidR="00DE631E" w:rsidRPr="00250F17">
        <w:instrText xml:space="preserve"> ADDIN EN.CITE &lt;EndNote&gt;&lt;Cite&gt;&lt;Author&gt;Puljak&lt;/Author&gt;&lt;Year&gt;2022&lt;/Year&gt;&lt;RecNum&gt;543&lt;/RecNum&gt;&lt;DisplayText&gt;[33]&lt;/DisplayText&gt;&lt;record&gt;&lt;rec-number&gt;543&lt;/rec-number&gt;&lt;foreign-keys&gt;&lt;key app="EN" db-id="waerxdsxkpaztaex9dn5vz25epawss52vrs9" timestamp="1726744542"&gt;543&lt;/key&gt;&lt;/foreign-keys&gt;&lt;ref-type name="Journal Article"&gt;17&lt;/ref-type&gt;&lt;contributors&gt;&lt;authors&gt;&lt;author&gt;Puljak, L. &lt;/author&gt;&lt;author&gt;Pieper, D. &lt;/author&gt;&lt;/authors&gt;&lt;/contributors&gt;&lt;titles&gt;&lt;title&gt;Replicability in the context of systematic reviews: A call for a framework with considerations regarding duplication, overlap, and intentionality&lt;/title&gt;&lt;secondary-title&gt;Journal of Clinical Epidemiology &lt;/secondary-title&gt;&lt;/titles&gt;&lt;pages&gt;313-314&lt;/pages&gt;&lt;volume&gt;142&lt;/volume&gt;&lt;dates&gt;&lt;year&gt;2022&lt;/year&gt;&lt;/dates&gt;&lt;urls&gt;&lt;/urls&gt;&lt;/record&gt;&lt;/Cite&gt;&lt;/EndNote&gt;</w:instrText>
      </w:r>
      <w:r w:rsidR="00DE631E" w:rsidRPr="00250F17">
        <w:fldChar w:fldCharType="separate"/>
      </w:r>
      <w:r w:rsidR="00DE631E" w:rsidRPr="00250F17">
        <w:rPr>
          <w:noProof/>
        </w:rPr>
        <w:t>[33]</w:t>
      </w:r>
      <w:r w:rsidR="00DE631E" w:rsidRPr="00250F17">
        <w:fldChar w:fldCharType="end"/>
      </w:r>
      <w:r w:rsidR="003C5DD3" w:rsidRPr="00250F17">
        <w:t xml:space="preserve"> </w:t>
      </w:r>
      <w:r w:rsidR="004125C7" w:rsidRPr="00250F17">
        <w:t>Overlapping and d</w:t>
      </w:r>
      <w:r w:rsidR="0055636F" w:rsidRPr="00250F17">
        <w:t>uplicat</w:t>
      </w:r>
      <w:r w:rsidR="00C66967" w:rsidRPr="00250F17">
        <w:t>e</w:t>
      </w:r>
      <w:r w:rsidR="0055636F" w:rsidRPr="00250F17">
        <w:t xml:space="preserve"> systematic reviews</w:t>
      </w:r>
      <w:r w:rsidR="00264E9B" w:rsidRPr="00250F17">
        <w:t xml:space="preserve"> </w:t>
      </w:r>
      <w:r w:rsidR="00A67AF3" w:rsidRPr="00250F17">
        <w:t>can</w:t>
      </w:r>
      <w:r w:rsidR="00AC0EDF" w:rsidRPr="00250F17">
        <w:t xml:space="preserve"> </w:t>
      </w:r>
      <w:r w:rsidR="0055636F" w:rsidRPr="00250F17">
        <w:t>occu</w:t>
      </w:r>
      <w:r w:rsidR="00AC0EDF" w:rsidRPr="00250F17">
        <w:t>r</w:t>
      </w:r>
      <w:r w:rsidR="0055636F" w:rsidRPr="00250F17">
        <w:t xml:space="preserve"> for </w:t>
      </w:r>
      <w:r w:rsidR="00DA14BD" w:rsidRPr="00250F17">
        <w:t xml:space="preserve">various </w:t>
      </w:r>
      <w:r w:rsidR="008A454E" w:rsidRPr="00250F17">
        <w:t xml:space="preserve">reasons </w:t>
      </w:r>
      <w:r w:rsidR="00522C2E" w:rsidRPr="00250F17">
        <w:t>such as</w:t>
      </w:r>
      <w:r w:rsidR="00884D7B" w:rsidRPr="00250F17">
        <w:t xml:space="preserve"> a lack of awareness </w:t>
      </w:r>
      <w:r w:rsidR="00CF0962" w:rsidRPr="00250F17">
        <w:t xml:space="preserve">about </w:t>
      </w:r>
      <w:r w:rsidR="006E0483" w:rsidRPr="00250F17">
        <w:t xml:space="preserve">existing </w:t>
      </w:r>
      <w:r w:rsidR="00CF0962" w:rsidRPr="00250F17">
        <w:t>reviews</w:t>
      </w:r>
      <w:r w:rsidR="00BA2F9F" w:rsidRPr="00250F17">
        <w:t>,</w:t>
      </w:r>
      <w:r w:rsidR="00CF0962" w:rsidRPr="00250F17">
        <w:t xml:space="preserve"> </w:t>
      </w:r>
      <w:r w:rsidR="00174E56" w:rsidRPr="00250F17">
        <w:t>or</w:t>
      </w:r>
      <w:r w:rsidR="00BA2F9F" w:rsidRPr="00250F17">
        <w:t xml:space="preserve"> </w:t>
      </w:r>
      <w:r w:rsidR="00C605EB" w:rsidRPr="00250F17">
        <w:t>researchers</w:t>
      </w:r>
      <w:r w:rsidR="00A67AF3" w:rsidRPr="00250F17">
        <w:t xml:space="preserve"> may</w:t>
      </w:r>
      <w:r w:rsidR="00264E28" w:rsidRPr="00250F17">
        <w:t xml:space="preserve"> </w:t>
      </w:r>
      <w:r w:rsidR="001B1E28" w:rsidRPr="00250F17">
        <w:t xml:space="preserve">consider </w:t>
      </w:r>
      <w:r w:rsidR="00C605EB" w:rsidRPr="00250F17">
        <w:t xml:space="preserve">their </w:t>
      </w:r>
      <w:r w:rsidR="00A37349" w:rsidRPr="00250F17">
        <w:t>proposed review</w:t>
      </w:r>
      <w:r w:rsidR="00F025A3" w:rsidRPr="00250F17">
        <w:t xml:space="preserve"> </w:t>
      </w:r>
      <w:r w:rsidR="00264E28" w:rsidRPr="00250F17">
        <w:t>to be</w:t>
      </w:r>
      <w:r w:rsidR="00F025A3" w:rsidRPr="00250F17">
        <w:t xml:space="preserve"> </w:t>
      </w:r>
      <w:r w:rsidR="003611C7" w:rsidRPr="00250F17">
        <w:t xml:space="preserve">sufficiently different to </w:t>
      </w:r>
      <w:r w:rsidR="009822CC" w:rsidRPr="00250F17">
        <w:t>other</w:t>
      </w:r>
      <w:r w:rsidR="00727C07" w:rsidRPr="00250F17">
        <w:t xml:space="preserve">s that are </w:t>
      </w:r>
      <w:r w:rsidR="006E0483" w:rsidRPr="00250F17">
        <w:t>ongoing</w:t>
      </w:r>
      <w:r w:rsidR="00727C07" w:rsidRPr="00250F17">
        <w:t xml:space="preserve"> or published</w:t>
      </w:r>
      <w:r w:rsidR="00D416F8" w:rsidRPr="00250F17">
        <w:t>.</w:t>
      </w:r>
      <w:r w:rsidR="00DE631E" w:rsidRPr="00250F17">
        <w:fldChar w:fldCharType="begin">
          <w:fldData xml:space="preserve">PEVuZE5vdGU+PENpdGU+PEF1dGhvcj5Nb2hlcjwvQXV0aG9yPjxZZWFyPjIwMTM8L1llYXI+PFJl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==
</w:fldData>
        </w:fldChar>
      </w:r>
      <w:r w:rsidR="00DE631E" w:rsidRPr="00250F17">
        <w:instrText xml:space="preserve"> ADDIN EN.CITE </w:instrText>
      </w:r>
      <w:r w:rsidR="00DE631E" w:rsidRPr="00250F17">
        <w:fldChar w:fldCharType="begin">
          <w:fldData xml:space="preserve">PEVuZE5vdGU+PENpdGU+PEF1dGhvcj5Nb2hlcjwvQXV0aG9yPjxZZWFyPjIwMTM8L1llYXI+PFJl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==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24, 32, 33]</w:t>
      </w:r>
      <w:r w:rsidR="00DE631E" w:rsidRPr="00250F17">
        <w:fldChar w:fldCharType="end"/>
      </w:r>
      <w:r w:rsidR="00513984" w:rsidRPr="00250F17">
        <w:t xml:space="preserve"> </w:t>
      </w:r>
    </w:p>
    <w:p w14:paraId="33E84FB9" w14:textId="044BE9A9" w:rsidR="00033589" w:rsidRPr="00250F17" w:rsidRDefault="002908BB" w:rsidP="00EE7CA8">
      <w:pPr>
        <w:spacing w:line="480" w:lineRule="auto"/>
      </w:pPr>
      <w:r w:rsidRPr="00250F17">
        <w:t>In the current study</w:t>
      </w:r>
      <w:r w:rsidR="00C5290B" w:rsidRPr="00250F17">
        <w:t>,</w:t>
      </w:r>
      <w:r w:rsidRPr="00250F17">
        <w:t xml:space="preserve"> </w:t>
      </w:r>
      <w:r w:rsidR="00C5290B" w:rsidRPr="00250F17">
        <w:t>we identified</w:t>
      </w:r>
      <w:r w:rsidR="00027521" w:rsidRPr="00250F17">
        <w:t xml:space="preserve"> </w:t>
      </w:r>
      <w:r w:rsidR="006573B8" w:rsidRPr="00250F17">
        <w:t>modest</w:t>
      </w:r>
      <w:r w:rsidR="0002075F" w:rsidRPr="00250F17">
        <w:t xml:space="preserve"> </w:t>
      </w:r>
      <w:r w:rsidR="00754EE5" w:rsidRPr="00250F17">
        <w:t xml:space="preserve">variation </w:t>
      </w:r>
      <w:r w:rsidR="00C5290B" w:rsidRPr="00250F17">
        <w:t>in</w:t>
      </w:r>
      <w:r w:rsidR="0079506E" w:rsidRPr="00250F17">
        <w:t xml:space="preserve"> </w:t>
      </w:r>
      <w:r w:rsidR="006573B8" w:rsidRPr="00250F17">
        <w:t>some</w:t>
      </w:r>
      <w:r w:rsidR="00DE5287" w:rsidRPr="00250F17">
        <w:t xml:space="preserve"> research questions and/</w:t>
      </w:r>
      <w:r w:rsidR="00DD09AA" w:rsidRPr="00250F17">
        <w:t>or</w:t>
      </w:r>
      <w:r w:rsidR="001B7FCC" w:rsidRPr="00250F17">
        <w:t xml:space="preserve"> </w:t>
      </w:r>
      <w:r w:rsidR="00AD212D" w:rsidRPr="00250F17">
        <w:t xml:space="preserve">individual </w:t>
      </w:r>
      <w:r w:rsidR="001B7FCC" w:rsidRPr="00250F17">
        <w:t>eligibility</w:t>
      </w:r>
      <w:r w:rsidR="0079506E" w:rsidRPr="00250F17">
        <w:t xml:space="preserve"> criteria</w:t>
      </w:r>
      <w:r w:rsidR="0020127E" w:rsidRPr="00250F17">
        <w:t xml:space="preserve">, but </w:t>
      </w:r>
      <w:r w:rsidR="001110E9" w:rsidRPr="00250F17">
        <w:t xml:space="preserve">overall, </w:t>
      </w:r>
      <w:r w:rsidR="0020127E" w:rsidRPr="00250F17">
        <w:t>t</w:t>
      </w:r>
      <w:r w:rsidR="00BE6004" w:rsidRPr="00250F17">
        <w:t>here was</w:t>
      </w:r>
      <w:r w:rsidR="0097790B" w:rsidRPr="00250F17">
        <w:t xml:space="preserve"> significant</w:t>
      </w:r>
      <w:r w:rsidR="00D05E2C" w:rsidRPr="00250F17">
        <w:t xml:space="preserve"> </w:t>
      </w:r>
      <w:r w:rsidR="00BE6004" w:rsidRPr="00250F17">
        <w:t xml:space="preserve">similarity </w:t>
      </w:r>
      <w:r w:rsidR="006569ED" w:rsidRPr="00250F17">
        <w:t xml:space="preserve">in </w:t>
      </w:r>
      <w:r w:rsidR="009D100C" w:rsidRPr="00250F17">
        <w:t xml:space="preserve">the </w:t>
      </w:r>
      <w:r w:rsidR="008574A5" w:rsidRPr="00250F17">
        <w:t xml:space="preserve">aims and </w:t>
      </w:r>
      <w:r w:rsidR="005F51EF" w:rsidRPr="00250F17">
        <w:t xml:space="preserve">key </w:t>
      </w:r>
      <w:r w:rsidR="006569ED" w:rsidRPr="00250F17">
        <w:t xml:space="preserve">characteristics </w:t>
      </w:r>
      <w:r w:rsidR="002268D1" w:rsidRPr="00250F17">
        <w:t xml:space="preserve">of </w:t>
      </w:r>
      <w:r w:rsidR="005E4614" w:rsidRPr="00250F17">
        <w:t xml:space="preserve">the </w:t>
      </w:r>
      <w:r w:rsidR="00AD2B5D" w:rsidRPr="00250F17">
        <w:t>reviews</w:t>
      </w:r>
      <w:r w:rsidR="00D212FD" w:rsidRPr="00250F17">
        <w:t xml:space="preserve"> </w:t>
      </w:r>
      <w:r w:rsidR="00FB3212" w:rsidRPr="00250F17">
        <w:t xml:space="preserve">that </w:t>
      </w:r>
      <w:r w:rsidR="00D212FD" w:rsidRPr="00250F17">
        <w:t>we assessed</w:t>
      </w:r>
      <w:r w:rsidR="00BE6004" w:rsidRPr="00250F17">
        <w:t>.</w:t>
      </w:r>
      <w:r w:rsidR="007A1DBB" w:rsidRPr="00250F17">
        <w:t xml:space="preserve"> </w:t>
      </w:r>
      <w:r w:rsidR="00D05E2C" w:rsidRPr="00250F17">
        <w:t>A</w:t>
      </w:r>
      <w:r w:rsidR="00417E47" w:rsidRPr="00250F17">
        <w:t xml:space="preserve"> high proportion </w:t>
      </w:r>
      <w:r w:rsidR="00703A34" w:rsidRPr="00250F17">
        <w:t>focused on the same population group</w:t>
      </w:r>
      <w:r w:rsidR="00AD2B5D" w:rsidRPr="00250F17">
        <w:t>s</w:t>
      </w:r>
      <w:r w:rsidR="00703A34" w:rsidRPr="00250F17">
        <w:t xml:space="preserve"> </w:t>
      </w:r>
      <w:r w:rsidR="00F14869" w:rsidRPr="00250F17">
        <w:t>in terms of age and COVID severity</w:t>
      </w:r>
      <w:r w:rsidR="00245769" w:rsidRPr="00250F17">
        <w:t>.</w:t>
      </w:r>
      <w:r w:rsidR="00AD2B5D" w:rsidRPr="00250F17">
        <w:t xml:space="preserve"> R</w:t>
      </w:r>
      <w:r w:rsidR="0006263D" w:rsidRPr="00250F17">
        <w:t>eview</w:t>
      </w:r>
      <w:r w:rsidR="006C7128" w:rsidRPr="00250F17">
        <w:t xml:space="preserve"> searches</w:t>
      </w:r>
      <w:r w:rsidR="0006263D" w:rsidRPr="00250F17">
        <w:t xml:space="preserve"> </w:t>
      </w:r>
      <w:r w:rsidR="00260204" w:rsidRPr="00250F17">
        <w:t xml:space="preserve">repeatedly </w:t>
      </w:r>
      <w:r w:rsidR="006C7128" w:rsidRPr="00250F17">
        <w:t xml:space="preserve">covered the </w:t>
      </w:r>
      <w:r w:rsidR="00CB1F1D" w:rsidRPr="00250F17">
        <w:t xml:space="preserve">same </w:t>
      </w:r>
      <w:r w:rsidR="00400D3C" w:rsidRPr="00250F17">
        <w:t>periods</w:t>
      </w:r>
      <w:r w:rsidR="00AA7350" w:rsidRPr="00250F17">
        <w:t xml:space="preserve"> with </w:t>
      </w:r>
      <w:r w:rsidR="00B04081" w:rsidRPr="00250F17">
        <w:t xml:space="preserve">almost </w:t>
      </w:r>
      <w:r w:rsidR="002334D1" w:rsidRPr="00250F17">
        <w:t xml:space="preserve">all authors </w:t>
      </w:r>
      <w:r w:rsidR="001D01BC" w:rsidRPr="00250F17">
        <w:t xml:space="preserve">including studies from the start of </w:t>
      </w:r>
      <w:bookmarkStart w:id="4" w:name="_Hlk177072422"/>
      <w:r w:rsidR="001D01BC" w:rsidRPr="00250F17">
        <w:t>the pandemic</w:t>
      </w:r>
      <w:r w:rsidR="00E27AFF" w:rsidRPr="00250F17">
        <w:t xml:space="preserve"> or shortly after</w:t>
      </w:r>
      <w:bookmarkEnd w:id="4"/>
      <w:r w:rsidR="001A2E2B" w:rsidRPr="00250F17">
        <w:t xml:space="preserve"> January 2020</w:t>
      </w:r>
      <w:r w:rsidR="00E27AFF" w:rsidRPr="00250F17">
        <w:t>.</w:t>
      </w:r>
      <w:bookmarkStart w:id="5" w:name="_Hlk103775483"/>
      <w:r w:rsidR="00B63A34" w:rsidRPr="00250F17">
        <w:t xml:space="preserve"> </w:t>
      </w:r>
      <w:r w:rsidR="00033589" w:rsidRPr="00250F17">
        <w:t xml:space="preserve">Most reviews did not apply </w:t>
      </w:r>
      <w:r w:rsidR="009D4B31" w:rsidRPr="00250F17">
        <w:t xml:space="preserve">eligibility </w:t>
      </w:r>
      <w:r w:rsidR="00033589" w:rsidRPr="00250F17">
        <w:t xml:space="preserve">criteria </w:t>
      </w:r>
      <w:r w:rsidR="009D4B31" w:rsidRPr="00250F17">
        <w:t>related to post</w:t>
      </w:r>
      <w:r w:rsidR="003D77EF" w:rsidRPr="00250F17">
        <w:t>-</w:t>
      </w:r>
      <w:r w:rsidR="009D4B31" w:rsidRPr="00250F17">
        <w:t>COVID time</w:t>
      </w:r>
      <w:r w:rsidR="008126EE" w:rsidRPr="00250F17">
        <w:t>,</w:t>
      </w:r>
      <w:r w:rsidR="00231B40" w:rsidRPr="00250F17">
        <w:t xml:space="preserve"> </w:t>
      </w:r>
      <w:r w:rsidR="009D4B31" w:rsidRPr="00250F17">
        <w:t xml:space="preserve">or </w:t>
      </w:r>
      <w:r w:rsidR="008126EE" w:rsidRPr="00250F17">
        <w:t xml:space="preserve">they </w:t>
      </w:r>
      <w:r w:rsidR="009D4B31" w:rsidRPr="00250F17">
        <w:t xml:space="preserve">focused </w:t>
      </w:r>
      <w:r w:rsidR="00665DB6" w:rsidRPr="00250F17">
        <w:t xml:space="preserve">on symptoms/effects that persisted for at </w:t>
      </w:r>
      <w:r w:rsidR="009F691D" w:rsidRPr="00250F17">
        <w:t>least four weeks after onset or diagnosis or at least two weeks after recovery or hospital discharge</w:t>
      </w:r>
      <w:r w:rsidR="00AD503F" w:rsidRPr="00250F17">
        <w:t>.</w:t>
      </w:r>
    </w:p>
    <w:p w14:paraId="7FADE7EA" w14:textId="79C7A69E" w:rsidR="00D5360F" w:rsidRPr="00250F17" w:rsidRDefault="00AB5B2D" w:rsidP="00EE7CA8">
      <w:pPr>
        <w:spacing w:line="480" w:lineRule="auto"/>
      </w:pPr>
      <w:r w:rsidRPr="00250F17">
        <w:t>We identified 43 reviews</w:t>
      </w:r>
      <w:r w:rsidR="000E221E" w:rsidRPr="00250F17">
        <w:t xml:space="preserve"> that had a broad and general focus </w:t>
      </w:r>
      <w:r w:rsidR="006841AD" w:rsidRPr="00250F17">
        <w:t xml:space="preserve">on Long COVID </w:t>
      </w:r>
      <w:r w:rsidR="000E221E" w:rsidRPr="00250F17">
        <w:t>symptoms</w:t>
      </w:r>
      <w:r w:rsidR="009D12D9" w:rsidRPr="00250F17">
        <w:t>/</w:t>
      </w:r>
      <w:r w:rsidR="000E221E" w:rsidRPr="00250F17">
        <w:t xml:space="preserve">effects, and 69 with a </w:t>
      </w:r>
      <w:r w:rsidR="00E71B63" w:rsidRPr="00250F17">
        <w:t xml:space="preserve">narrower </w:t>
      </w:r>
      <w:r w:rsidR="000E221E" w:rsidRPr="00250F17">
        <w:t>focus</w:t>
      </w:r>
      <w:r w:rsidR="00432D86" w:rsidRPr="00250F17">
        <w:t xml:space="preserve"> on a</w:t>
      </w:r>
      <w:r w:rsidR="000E221E" w:rsidRPr="00250F17">
        <w:t xml:space="preserve"> </w:t>
      </w:r>
      <w:r w:rsidR="00432D86" w:rsidRPr="00250F17">
        <w:t>specific set of symptoms</w:t>
      </w:r>
      <w:r w:rsidR="00FC36D9" w:rsidRPr="00250F17">
        <w:t>/</w:t>
      </w:r>
      <w:r w:rsidR="00432D86" w:rsidRPr="00250F17">
        <w:t xml:space="preserve">effects. </w:t>
      </w:r>
      <w:r w:rsidR="00637A75" w:rsidRPr="00250F17">
        <w:t xml:space="preserve">Notably, </w:t>
      </w:r>
      <w:r w:rsidR="0049302C" w:rsidRPr="00250F17">
        <w:t xml:space="preserve">reviews </w:t>
      </w:r>
      <w:r w:rsidR="009F68ED" w:rsidRPr="00250F17">
        <w:t>with</w:t>
      </w:r>
      <w:r w:rsidR="004C753E" w:rsidRPr="00250F17">
        <w:t xml:space="preserve"> a specific focus </w:t>
      </w:r>
      <w:r w:rsidR="00B13FBF" w:rsidRPr="00250F17">
        <w:t>often</w:t>
      </w:r>
      <w:r w:rsidR="0049302C" w:rsidRPr="00250F17">
        <w:t xml:space="preserve"> </w:t>
      </w:r>
      <w:r w:rsidR="005523E3" w:rsidRPr="00250F17">
        <w:t>examine</w:t>
      </w:r>
      <w:r w:rsidR="005624FA" w:rsidRPr="00250F17">
        <w:t>d</w:t>
      </w:r>
      <w:r w:rsidR="004C753E" w:rsidRPr="00250F17">
        <w:t xml:space="preserve"> </w:t>
      </w:r>
      <w:r w:rsidR="0049302C" w:rsidRPr="00250F17">
        <w:t>the prevalence of common symptoms</w:t>
      </w:r>
      <w:r w:rsidR="006E1183" w:rsidRPr="00250F17">
        <w:t>,</w:t>
      </w:r>
      <w:r w:rsidR="0049302C" w:rsidRPr="00250F17">
        <w:t xml:space="preserve"> such as fatigue, cognitive dysfunction</w:t>
      </w:r>
      <w:r w:rsidR="00D63A13" w:rsidRPr="00250F17">
        <w:t>, olfactory dysfunction</w:t>
      </w:r>
      <w:r w:rsidR="000564E1" w:rsidRPr="00250F17">
        <w:t xml:space="preserve">, </w:t>
      </w:r>
      <w:r w:rsidR="0049302C" w:rsidRPr="00250F17">
        <w:t xml:space="preserve">and decreased respiratory function, which were also </w:t>
      </w:r>
      <w:r w:rsidR="00692B4B" w:rsidRPr="00250F17">
        <w:t>widely</w:t>
      </w:r>
      <w:r w:rsidR="0049302C" w:rsidRPr="00250F17">
        <w:t xml:space="preserve"> reported in general reviews of Long COVID</w:t>
      </w:r>
      <w:r w:rsidR="00141316" w:rsidRPr="00250F17">
        <w:t>.</w:t>
      </w:r>
    </w:p>
    <w:p w14:paraId="7362D688" w14:textId="3D1C00C9" w:rsidR="00CB6C3F" w:rsidRPr="00250F17" w:rsidRDefault="00CB6C3F" w:rsidP="00EE7CA8">
      <w:pPr>
        <w:spacing w:line="480" w:lineRule="auto"/>
      </w:pPr>
      <w:r w:rsidRPr="00250F17">
        <w:t xml:space="preserve">There was </w:t>
      </w:r>
      <w:r w:rsidR="00A575FB" w:rsidRPr="00250F17">
        <w:t xml:space="preserve">also </w:t>
      </w:r>
      <w:r w:rsidRPr="00250F17">
        <w:t xml:space="preserve">overlap in issues addressed across </w:t>
      </w:r>
      <w:r w:rsidR="00505771" w:rsidRPr="00250F17">
        <w:t xml:space="preserve">reviews with </w:t>
      </w:r>
      <w:r w:rsidR="00E17681" w:rsidRPr="00250F17">
        <w:t xml:space="preserve">a </w:t>
      </w:r>
      <w:r w:rsidRPr="00250F17">
        <w:t xml:space="preserve">specific </w:t>
      </w:r>
      <w:r w:rsidR="007513AC" w:rsidRPr="00250F17">
        <w:t>focus</w:t>
      </w:r>
      <w:r w:rsidR="00A076AA" w:rsidRPr="00250F17">
        <w:t xml:space="preserve">. </w:t>
      </w:r>
      <w:r w:rsidR="00B616D7" w:rsidRPr="00250F17">
        <w:t xml:space="preserve">For example, </w:t>
      </w:r>
      <w:r w:rsidR="00997805" w:rsidRPr="00250F17">
        <w:t xml:space="preserve">the prevalence of </w:t>
      </w:r>
      <w:r w:rsidR="00A076AA" w:rsidRPr="00250F17">
        <w:t xml:space="preserve">olfactory </w:t>
      </w:r>
      <w:r w:rsidR="00BE2995" w:rsidRPr="00250F17">
        <w:t xml:space="preserve">and </w:t>
      </w:r>
      <w:r w:rsidR="0024663A" w:rsidRPr="00250F17">
        <w:t xml:space="preserve">gustatory </w:t>
      </w:r>
      <w:r w:rsidR="00A076AA" w:rsidRPr="00250F17">
        <w:t xml:space="preserve">dysfunction </w:t>
      </w:r>
      <w:r w:rsidR="008866B0" w:rsidRPr="00250F17">
        <w:t>w</w:t>
      </w:r>
      <w:r w:rsidR="00D60421" w:rsidRPr="00250F17">
        <w:t xml:space="preserve">as </w:t>
      </w:r>
      <w:r w:rsidR="00834C54" w:rsidRPr="00250F17">
        <w:t xml:space="preserve">the </w:t>
      </w:r>
      <w:r w:rsidR="00FB016E" w:rsidRPr="00250F17">
        <w:t xml:space="preserve">sole </w:t>
      </w:r>
      <w:r w:rsidR="00834C54" w:rsidRPr="00250F17">
        <w:t xml:space="preserve">outcome of interest in </w:t>
      </w:r>
      <w:r w:rsidR="00FB016E" w:rsidRPr="00250F17">
        <w:t>one</w:t>
      </w:r>
      <w:r w:rsidR="00834C54" w:rsidRPr="00250F17">
        <w:t xml:space="preserve"> review</w:t>
      </w:r>
      <w:r w:rsidR="00FB016E" w:rsidRPr="00250F17">
        <w:t>.</w:t>
      </w:r>
      <w:r w:rsidR="00834C54" w:rsidRPr="00250F17">
        <w:t xml:space="preserve"> </w:t>
      </w:r>
      <w:r w:rsidR="00BC66F0" w:rsidRPr="00250F17">
        <w:lastRenderedPageBreak/>
        <w:t xml:space="preserve">Evidence </w:t>
      </w:r>
      <w:r w:rsidR="00130A8B" w:rsidRPr="00250F17">
        <w:t xml:space="preserve">on this problem </w:t>
      </w:r>
      <w:r w:rsidR="00834C54" w:rsidRPr="00250F17">
        <w:t xml:space="preserve">was also </w:t>
      </w:r>
      <w:r w:rsidR="0037735A" w:rsidRPr="00250F17">
        <w:t>reported</w:t>
      </w:r>
      <w:r w:rsidR="00BC66F0" w:rsidRPr="00250F17">
        <w:t xml:space="preserve"> in </w:t>
      </w:r>
      <w:r w:rsidR="00260645" w:rsidRPr="00250F17">
        <w:t>a</w:t>
      </w:r>
      <w:r w:rsidR="00EB7A4D" w:rsidRPr="00250F17">
        <w:t xml:space="preserve"> review on persistent </w:t>
      </w:r>
      <w:r w:rsidR="001561DA" w:rsidRPr="00250F17">
        <w:t>post</w:t>
      </w:r>
      <w:r w:rsidR="00EE4DAA" w:rsidRPr="00250F17">
        <w:t>-</w:t>
      </w:r>
      <w:r w:rsidR="001561DA" w:rsidRPr="00250F17">
        <w:t xml:space="preserve">COVID sensory changes as well as </w:t>
      </w:r>
      <w:r w:rsidR="00EA0C9A" w:rsidRPr="00250F17">
        <w:t>six</w:t>
      </w:r>
      <w:r w:rsidR="00271E78" w:rsidRPr="00250F17">
        <w:t xml:space="preserve"> </w:t>
      </w:r>
      <w:r w:rsidR="00C83D3B" w:rsidRPr="00250F17">
        <w:t xml:space="preserve">other </w:t>
      </w:r>
      <w:r w:rsidR="00271E78" w:rsidRPr="00250F17">
        <w:t xml:space="preserve">reviews </w:t>
      </w:r>
      <w:r w:rsidR="006C3CC6" w:rsidRPr="00250F17">
        <w:t xml:space="preserve">with a </w:t>
      </w:r>
      <w:r w:rsidR="00271E78" w:rsidRPr="00250F17">
        <w:t>focus</w:t>
      </w:r>
      <w:r w:rsidR="0037735A" w:rsidRPr="00250F17">
        <w:t xml:space="preserve"> </w:t>
      </w:r>
      <w:r w:rsidR="00271E78" w:rsidRPr="00250F17">
        <w:t>on</w:t>
      </w:r>
      <w:r w:rsidR="004C4DD5" w:rsidRPr="00250F17">
        <w:t xml:space="preserve"> </w:t>
      </w:r>
      <w:r w:rsidR="00271E78" w:rsidRPr="00250F17">
        <w:t>neurological</w:t>
      </w:r>
      <w:r w:rsidR="004C4DD5" w:rsidRPr="00250F17">
        <w:t>,</w:t>
      </w:r>
      <w:r w:rsidR="00271E78" w:rsidRPr="00250F17">
        <w:t xml:space="preserve"> n</w:t>
      </w:r>
      <w:r w:rsidR="006E5F44" w:rsidRPr="00250F17">
        <w:t>eur</w:t>
      </w:r>
      <w:r w:rsidR="004C4DD5" w:rsidRPr="00250F17">
        <w:t>opsychiatric</w:t>
      </w:r>
      <w:r w:rsidR="00551E14" w:rsidRPr="00250F17">
        <w:t>,</w:t>
      </w:r>
      <w:r w:rsidR="004C4DD5" w:rsidRPr="00250F17">
        <w:t xml:space="preserve"> </w:t>
      </w:r>
      <w:r w:rsidR="00551E14" w:rsidRPr="00250F17">
        <w:t xml:space="preserve">gastrointestinal </w:t>
      </w:r>
      <w:r w:rsidR="00FE2597" w:rsidRPr="00250F17">
        <w:t>or</w:t>
      </w:r>
      <w:r w:rsidR="004C4DD5" w:rsidRPr="00250F17">
        <w:t xml:space="preserve"> neuromuscular effects</w:t>
      </w:r>
      <w:r w:rsidR="00551E14" w:rsidRPr="00250F17">
        <w:t>.</w:t>
      </w:r>
      <w:r w:rsidR="00EE47C8" w:rsidRPr="00250F17">
        <w:t xml:space="preserve"> Similarly</w:t>
      </w:r>
      <w:r w:rsidR="00515834" w:rsidRPr="00250F17">
        <w:t>,</w:t>
      </w:r>
      <w:r w:rsidR="00EE47C8" w:rsidRPr="00250F17">
        <w:t xml:space="preserve"> seven reviews had a </w:t>
      </w:r>
      <w:r w:rsidR="00515834" w:rsidRPr="00250F17">
        <w:t>specific</w:t>
      </w:r>
      <w:r w:rsidR="00EE47C8" w:rsidRPr="00250F17">
        <w:t xml:space="preserve"> focus </w:t>
      </w:r>
      <w:r w:rsidR="002F130F" w:rsidRPr="00250F17">
        <w:t>on fatigue</w:t>
      </w:r>
      <w:r w:rsidR="00896EE9" w:rsidRPr="00250F17">
        <w:t xml:space="preserve">, </w:t>
      </w:r>
      <w:r w:rsidR="008411DC" w:rsidRPr="00250F17">
        <w:t>and</w:t>
      </w:r>
      <w:r w:rsidR="00896EE9" w:rsidRPr="00250F17">
        <w:t xml:space="preserve"> </w:t>
      </w:r>
      <w:r w:rsidR="00526BC4" w:rsidRPr="00250F17">
        <w:t xml:space="preserve">evidence on its prevalence was </w:t>
      </w:r>
      <w:r w:rsidR="00AF5B6F" w:rsidRPr="00250F17">
        <w:t xml:space="preserve">also </w:t>
      </w:r>
      <w:r w:rsidR="00526BC4" w:rsidRPr="00250F17">
        <w:t xml:space="preserve">reported </w:t>
      </w:r>
      <w:r w:rsidR="00896EE9" w:rsidRPr="00250F17">
        <w:t>in 1</w:t>
      </w:r>
      <w:r w:rsidR="00506BBB" w:rsidRPr="00250F17">
        <w:t>1</w:t>
      </w:r>
      <w:r w:rsidR="00896EE9" w:rsidRPr="00250F17">
        <w:t xml:space="preserve"> other reviews </w:t>
      </w:r>
      <w:r w:rsidR="009D1842" w:rsidRPr="00250F17">
        <w:t>which</w:t>
      </w:r>
      <w:r w:rsidR="00282213" w:rsidRPr="00250F17">
        <w:t xml:space="preserve"> focus</w:t>
      </w:r>
      <w:r w:rsidR="009D1842" w:rsidRPr="00250F17">
        <w:t>ed</w:t>
      </w:r>
      <w:r w:rsidR="00282213" w:rsidRPr="00250F17">
        <w:t xml:space="preserve"> on </w:t>
      </w:r>
      <w:r w:rsidR="00DA13CD" w:rsidRPr="00250F17">
        <w:t xml:space="preserve">groups of </w:t>
      </w:r>
      <w:r w:rsidR="00282213" w:rsidRPr="00250F17">
        <w:t xml:space="preserve">respiratory, neurological, </w:t>
      </w:r>
      <w:r w:rsidR="00F1640C" w:rsidRPr="00250F17">
        <w:t xml:space="preserve">psychiatric, </w:t>
      </w:r>
      <w:r w:rsidR="00282213" w:rsidRPr="00250F17">
        <w:t>neuropsychiatric</w:t>
      </w:r>
      <w:r w:rsidR="00F1640C" w:rsidRPr="00250F17">
        <w:t xml:space="preserve"> </w:t>
      </w:r>
      <w:r w:rsidR="007542F6" w:rsidRPr="00250F17">
        <w:t xml:space="preserve">or </w:t>
      </w:r>
      <w:r w:rsidR="00F1640C" w:rsidRPr="00250F17">
        <w:t>neuromuscular</w:t>
      </w:r>
      <w:r w:rsidR="005D7C20" w:rsidRPr="00250F17">
        <w:t xml:space="preserve"> effects</w:t>
      </w:r>
      <w:r w:rsidR="009E10EC" w:rsidRPr="00250F17">
        <w:t>.</w:t>
      </w:r>
      <w:r w:rsidR="00355CE1" w:rsidRPr="00250F17">
        <w:t xml:space="preserve"> </w:t>
      </w:r>
    </w:p>
    <w:bookmarkEnd w:id="5"/>
    <w:p w14:paraId="337F7543" w14:textId="370C4148" w:rsidR="002F1283" w:rsidRPr="00250F17" w:rsidRDefault="006D1C9C" w:rsidP="00EE7CA8">
      <w:pPr>
        <w:spacing w:line="480" w:lineRule="auto"/>
      </w:pPr>
      <w:r w:rsidRPr="00250F17">
        <w:t xml:space="preserve">The </w:t>
      </w:r>
      <w:r w:rsidR="00613AF6" w:rsidRPr="00250F17">
        <w:t xml:space="preserve">prospective </w:t>
      </w:r>
      <w:r w:rsidR="003D3439" w:rsidRPr="00250F17">
        <w:t xml:space="preserve">publication of a </w:t>
      </w:r>
      <w:r w:rsidR="00076EEB" w:rsidRPr="00250F17">
        <w:t xml:space="preserve">review </w:t>
      </w:r>
      <w:r w:rsidR="003D3439" w:rsidRPr="00250F17">
        <w:t xml:space="preserve">protocol </w:t>
      </w:r>
      <w:r w:rsidR="00145966" w:rsidRPr="00250F17">
        <w:t>in a registry such as PROSPERO</w:t>
      </w:r>
      <w:r w:rsidR="0061672F" w:rsidRPr="00250F17">
        <w:t>,</w:t>
      </w:r>
      <w:r w:rsidR="00145966" w:rsidRPr="00250F17">
        <w:t xml:space="preserve"> </w:t>
      </w:r>
      <w:r w:rsidR="00271B3F" w:rsidRPr="00250F17">
        <w:t xml:space="preserve">or </w:t>
      </w:r>
      <w:r w:rsidR="007570BA" w:rsidRPr="00250F17">
        <w:t xml:space="preserve">a </w:t>
      </w:r>
      <w:r w:rsidR="00271B3F" w:rsidRPr="00250F17">
        <w:t>journal</w:t>
      </w:r>
      <w:r w:rsidR="0061672F" w:rsidRPr="00250F17">
        <w:t>,</w:t>
      </w:r>
      <w:r w:rsidR="00271B3F" w:rsidRPr="00250F17">
        <w:t xml:space="preserve"> </w:t>
      </w:r>
      <w:r w:rsidR="00567295" w:rsidRPr="00250F17">
        <w:t xml:space="preserve">can help reduce unplanned </w:t>
      </w:r>
      <w:r w:rsidR="00AB2038" w:rsidRPr="00250F17">
        <w:t>duplication</w:t>
      </w:r>
      <w:r w:rsidR="00951E17" w:rsidRPr="00250F17">
        <w:t>.</w:t>
      </w:r>
      <w:r w:rsidR="00DE631E" w:rsidRPr="00250F17">
        <w:fldChar w:fldCharType="begin">
          <w:fldData xml:space="preserve">PEVuZE5vdGU+PENpdGU+PEF1dGhvcj5Nb2hlcjwvQXV0aG9yPjxZZWFyPjIwMTQ8L1llYXI+PFJl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</w:fldData>
        </w:fldChar>
      </w:r>
      <w:r w:rsidR="00DE631E" w:rsidRPr="00250F17">
        <w:instrText xml:space="preserve"> ADDIN EN.CITE </w:instrText>
      </w:r>
      <w:r w:rsidR="00DE631E" w:rsidRPr="00250F17">
        <w:fldChar w:fldCharType="begin">
          <w:fldData xml:space="preserve">PEVuZE5vdGU+PENpdGU+PEF1dGhvcj5Nb2hlcjwvQXV0aG9yPjxZZWFyPjIwMTQ8L1llYXI+PFJl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21, 22, 34, 35]</w:t>
      </w:r>
      <w:r w:rsidR="00DE631E" w:rsidRPr="00250F17">
        <w:fldChar w:fldCharType="end"/>
      </w:r>
      <w:r w:rsidR="0038354A" w:rsidRPr="00250F17">
        <w:t xml:space="preserve"> A</w:t>
      </w:r>
      <w:r w:rsidR="00046B60" w:rsidRPr="00250F17">
        <w:t>pproximately</w:t>
      </w:r>
      <w:r w:rsidR="00133C93" w:rsidRPr="00250F17">
        <w:t xml:space="preserve"> half of </w:t>
      </w:r>
      <w:r w:rsidR="00760E12" w:rsidRPr="00250F17">
        <w:t>review</w:t>
      </w:r>
      <w:r w:rsidR="00984001" w:rsidRPr="00250F17">
        <w:t xml:space="preserve"> authors</w:t>
      </w:r>
      <w:r w:rsidR="00BD2E91" w:rsidRPr="00250F17">
        <w:t xml:space="preserve"> </w:t>
      </w:r>
      <w:r w:rsidR="0038354A" w:rsidRPr="00250F17">
        <w:t>i</w:t>
      </w:r>
      <w:r w:rsidR="00AB6BA7" w:rsidRPr="00250F17">
        <w:t xml:space="preserve">n the current study </w:t>
      </w:r>
      <w:r w:rsidR="00CC0098" w:rsidRPr="00250F17">
        <w:t xml:space="preserve">reported </w:t>
      </w:r>
      <w:r w:rsidR="00A72152" w:rsidRPr="00250F17">
        <w:t>publish</w:t>
      </w:r>
      <w:r w:rsidR="00CC0098" w:rsidRPr="00250F17">
        <w:t>ing</w:t>
      </w:r>
      <w:r w:rsidR="00A72152" w:rsidRPr="00250F17">
        <w:t xml:space="preserve"> a </w:t>
      </w:r>
      <w:bookmarkStart w:id="6" w:name="_Hlk177326680"/>
      <w:r w:rsidR="00D40CA3" w:rsidRPr="00250F17">
        <w:t xml:space="preserve">protocol </w:t>
      </w:r>
      <w:r w:rsidR="00A72152" w:rsidRPr="00250F17">
        <w:t>prospective</w:t>
      </w:r>
      <w:r w:rsidR="00D40CA3" w:rsidRPr="00250F17">
        <w:t>ly</w:t>
      </w:r>
      <w:r w:rsidR="00A72152" w:rsidRPr="00250F17">
        <w:t xml:space="preserve"> </w:t>
      </w:r>
      <w:bookmarkEnd w:id="6"/>
      <w:r w:rsidR="00CC68AF" w:rsidRPr="00250F17">
        <w:t>on PROSPERO or elsewhere</w:t>
      </w:r>
      <w:r w:rsidR="00133C93" w:rsidRPr="00250F17">
        <w:t xml:space="preserve"> </w:t>
      </w:r>
      <w:r w:rsidR="005D6319" w:rsidRPr="00250F17">
        <w:t>(</w:t>
      </w:r>
      <w:r w:rsidR="00AC10E0" w:rsidRPr="00250F17">
        <w:t>n=58</w:t>
      </w:r>
      <w:r w:rsidR="00AA49BF" w:rsidRPr="00250F17">
        <w:t>)</w:t>
      </w:r>
      <w:r w:rsidR="002609A1" w:rsidRPr="00250F17">
        <w:t xml:space="preserve">, which is </w:t>
      </w:r>
      <w:r w:rsidR="00FC5BD5" w:rsidRPr="00250F17">
        <w:t xml:space="preserve">greater than </w:t>
      </w:r>
      <w:r w:rsidR="008F7923" w:rsidRPr="00250F17">
        <w:t xml:space="preserve">in </w:t>
      </w:r>
      <w:r w:rsidR="005D0266" w:rsidRPr="00250F17">
        <w:t xml:space="preserve">previous </w:t>
      </w:r>
      <w:r w:rsidR="008F7923" w:rsidRPr="00250F17">
        <w:t>studies of COVID-19</w:t>
      </w:r>
      <w:r w:rsidR="00F17F21" w:rsidRPr="00250F17">
        <w:t>-</w:t>
      </w:r>
      <w:r w:rsidR="008F7923" w:rsidRPr="00250F17">
        <w:t>related reviews</w:t>
      </w:r>
      <w:r w:rsidR="00944874" w:rsidRPr="00250F17">
        <w:t xml:space="preserve"> </w:t>
      </w:r>
      <w:r w:rsidR="009C2264" w:rsidRPr="00250F17">
        <w:t>–</w:t>
      </w:r>
      <w:r w:rsidR="009D1506" w:rsidRPr="00250F17">
        <w:t xml:space="preserve"> 13</w:t>
      </w:r>
      <w:r w:rsidR="009C2264" w:rsidRPr="00250F17">
        <w:t>%</w:t>
      </w:r>
      <w:r w:rsidR="009F6DBD" w:rsidRPr="00250F17">
        <w:t>,</w:t>
      </w:r>
      <w:r w:rsidR="00DE631E" w:rsidRPr="00250F17">
        <w:fldChar w:fldCharType="begin"/>
      </w:r>
      <w:r w:rsidR="00DE631E" w:rsidRPr="00250F17">
        <w:instrText xml:space="preserve"> ADDIN EN.CITE &lt;EndNote&gt;&lt;Cite&gt;&lt;Author&gt;Helliwell&lt;/Author&gt;&lt;Year&gt;2022&lt;/Year&gt;&lt;RecNum&gt;548&lt;/RecNum&gt;&lt;DisplayText&gt;[25]&lt;/DisplayText&gt;&lt;record&gt;&lt;rec-number&gt;548&lt;/rec-number&gt;&lt;foreign-keys&gt;&lt;key app="EN" db-id="waerxdsxkpaztaex9dn5vz25epawss52vrs9" timestamp="1726825950"&gt;548&lt;/key&gt;&lt;/foreign-keys&gt;&lt;ref-type name="Journal Article"&gt;17&lt;/ref-type&gt;&lt;contributors&gt;&lt;authors&gt;&lt;author&gt;Helliwell, JA. &lt;/author&gt;&lt;author&gt;Thompson, J. &lt;/author&gt;&lt;author&gt;Smart, N. &lt;/author&gt;&lt;author&gt;Jayne, DG. &lt;/author&gt;&lt;author&gt;Chapman, SJ. &lt;/author&gt;&lt;/authors&gt;&lt;/contributors&gt;&lt;titles&gt;&lt;title&gt;Duplication and nonregistration of COVID-19 systematic reviews: Bibliometric review&lt;/title&gt;&lt;secondary-title&gt;Health Science Reports&lt;/secondary-title&gt;&lt;/titles&gt;&lt;periodical&gt;&lt;full-title&gt;Health Science Reports&lt;/full-title&gt;&lt;/periodical&gt;&lt;pages&gt;e541&lt;/pages&gt;&lt;volume&gt;5&lt;/volume&gt;&lt;number&gt;3&lt;/number&gt;&lt;dates&gt;&lt;year&gt;2022&lt;/year&gt;&lt;/dates&gt;&lt;urls&gt;&lt;/urls&gt;&lt;/record&gt;&lt;/Cite&gt;&lt;/EndNote&gt;</w:instrText>
      </w:r>
      <w:r w:rsidR="00DE631E" w:rsidRPr="00250F17">
        <w:fldChar w:fldCharType="separate"/>
      </w:r>
      <w:r w:rsidR="00DE631E" w:rsidRPr="00250F17">
        <w:rPr>
          <w:noProof/>
        </w:rPr>
        <w:t>[25]</w:t>
      </w:r>
      <w:r w:rsidR="00DE631E" w:rsidRPr="00250F17">
        <w:fldChar w:fldCharType="end"/>
      </w:r>
      <w:r w:rsidR="00AA4B13" w:rsidRPr="00250F17">
        <w:t xml:space="preserve"> </w:t>
      </w:r>
      <w:r w:rsidR="00CB7870" w:rsidRPr="00250F17">
        <w:t>24%</w:t>
      </w:r>
      <w:r w:rsidR="00A27756" w:rsidRPr="00250F17">
        <w:t>,</w:t>
      </w:r>
      <w:r w:rsidR="00DE631E" w:rsidRPr="00250F17">
        <w:fldChar w:fldCharType="begin"/>
      </w:r>
      <w:r w:rsidR="00DE631E" w:rsidRPr="00250F17">
        <w:instrText xml:space="preserve"> ADDIN EN.CITE &lt;EndNote&gt;&lt;Cite&gt;&lt;Author&gt;Pérez-Gaxiola&lt;/Author&gt;&lt;Year&gt;2021&lt;/Year&gt;&lt;RecNum&gt;69&lt;/RecNum&gt;&lt;DisplayText&gt;[21]&lt;/DisplayText&gt;&lt;record&gt;&lt;rec-number&gt;69&lt;/rec-number&gt;&lt;foreign-keys&gt;&lt;key app="EN" db-id="waerxdsxkpaztaex9dn5vz25epawss52vrs9" timestamp="1645131497"&gt;69&lt;/key&gt;&lt;/foreign-keys&gt;&lt;ref-type name="Journal Article"&gt;17&lt;/ref-type&gt;&lt;contributors&gt;&lt;authors&gt;&lt;author&gt;Pérez-Gaxiola, G. &lt;/author&gt;&lt;author&gt;Verdugo-Paiva, F. &lt;/author&gt;&lt;author&gt;Rada, G. &lt;/author&gt;&lt;author&gt;Flórez, ID. &lt;/author&gt;&lt;/authors&gt;&lt;/contributors&gt;&lt;titles&gt;&lt;title&gt;Assessment of Duplicate Evidence in Systematic Reviews of Imaging Findings of Children With COVID-19&lt;/title&gt;&lt;secondary-title&gt;JAMA Netw Open&lt;/secondary-title&gt;&lt;/titles&gt;&lt;periodical&gt;&lt;full-title&gt;JAMA Netw Open&lt;/full-title&gt;&lt;/periodical&gt;&lt;pages&gt;e2032690&lt;/pages&gt;&lt;volume&gt;4&lt;/volume&gt;&lt;number&gt;1&lt;/number&gt;&lt;dates&gt;&lt;year&gt;2021&lt;/year&gt;&lt;/dates&gt;&lt;urls&gt;&lt;/urls&gt;&lt;/record&gt;&lt;/Cite&gt;&lt;/EndNote&gt;</w:instrText>
      </w:r>
      <w:r w:rsidR="00DE631E" w:rsidRPr="00250F17">
        <w:fldChar w:fldCharType="separate"/>
      </w:r>
      <w:r w:rsidR="00DE631E" w:rsidRPr="00250F17">
        <w:rPr>
          <w:noProof/>
        </w:rPr>
        <w:t>[21]</w:t>
      </w:r>
      <w:r w:rsidR="00DE631E" w:rsidRPr="00250F17">
        <w:fldChar w:fldCharType="end"/>
      </w:r>
      <w:r w:rsidR="004D2C5C" w:rsidRPr="00250F17">
        <w:t xml:space="preserve"> and </w:t>
      </w:r>
      <w:r w:rsidR="0005038F" w:rsidRPr="00250F17">
        <w:t>33%</w:t>
      </w:r>
      <w:r w:rsidR="00D37620" w:rsidRPr="00250F17">
        <w:t>.</w:t>
      </w:r>
      <w:r w:rsidR="00DE631E" w:rsidRPr="00250F17">
        <w:fldChar w:fldCharType="begin"/>
      </w:r>
      <w:r w:rsidR="00DE631E" w:rsidRPr="00250F17">
        <w:instrText xml:space="preserve"> ADDIN EN.CITE &lt;EndNote&gt;&lt;Cite&gt;&lt;Author&gt;Abbott&lt;/Author&gt;&lt;Year&gt;2022&lt;/Year&gt;&lt;RecNum&gt;547&lt;/RecNum&gt;&lt;DisplayText&gt;[22]&lt;/DisplayText&gt;&lt;record&gt;&lt;rec-number&gt;547&lt;/rec-number&gt;&lt;foreign-keys&gt;&lt;key app="EN" db-id="waerxdsxkpaztaex9dn5vz25epawss52vrs9" timestamp="1726825692"&gt;547&lt;/key&gt;&lt;/foreign-keys&gt;&lt;ref-type name="Journal Article"&gt;17&lt;/ref-type&gt;&lt;contributors&gt;&lt;authors&gt;&lt;author&gt;Abbott, R. &lt;/author&gt;&lt;author&gt;Bethel, A. &lt;/author&gt;&lt;author&gt;Rogers, M. &lt;/author&gt;&lt;author&gt;Whear, R. &lt;/author&gt;&lt;author&gt;Orr, N. &lt;/author&gt;&lt;author&gt;Shaw, L. &lt;/author&gt;&lt;author&gt;Stein, K. &lt;/author&gt;&lt;author&gt;Thompson Coon, J. &lt;/author&gt;&lt;/authors&gt;&lt;/contributors&gt;&lt;titles&gt;&lt;title&gt;Characteristics, quality and volume of the first 5 months of the COVID-19 evidence synthesis infodemic: a meta-research study&lt;/title&gt;&lt;secondary-title&gt;BMJ Evidence-Based Medicine&lt;/secondary-title&gt;&lt;/titles&gt;&lt;periodical&gt;&lt;full-title&gt;BMJ Evidence-Based Medicine&lt;/full-title&gt;&lt;/periodical&gt;&lt;pages&gt;169-177&lt;/pages&gt;&lt;volume&gt;27&lt;/volume&gt;&lt;number&gt;3&lt;/number&gt;&lt;dates&gt;&lt;year&gt;2022&lt;/year&gt;&lt;/dates&gt;&lt;urls&gt;&lt;/urls&gt;&lt;/record&gt;&lt;/Cite&gt;&lt;/EndNote&gt;</w:instrText>
      </w:r>
      <w:r w:rsidR="00DE631E" w:rsidRPr="00250F17">
        <w:fldChar w:fldCharType="separate"/>
      </w:r>
      <w:r w:rsidR="00DE631E" w:rsidRPr="00250F17">
        <w:rPr>
          <w:noProof/>
        </w:rPr>
        <w:t>[22]</w:t>
      </w:r>
      <w:r w:rsidR="00DE631E" w:rsidRPr="00250F17">
        <w:fldChar w:fldCharType="end"/>
      </w:r>
      <w:r w:rsidR="006C150E" w:rsidRPr="00250F17">
        <w:t xml:space="preserve"> </w:t>
      </w:r>
      <w:r w:rsidR="00A97308" w:rsidRPr="00250F17">
        <w:t xml:space="preserve">A small number of </w:t>
      </w:r>
      <w:r w:rsidR="00943595" w:rsidRPr="00250F17">
        <w:t xml:space="preserve">authors </w:t>
      </w:r>
      <w:r w:rsidR="00CF2DCA" w:rsidRPr="00250F17">
        <w:t xml:space="preserve">(n=5) </w:t>
      </w:r>
      <w:r w:rsidR="00943595" w:rsidRPr="00250F17">
        <w:t xml:space="preserve">may not have </w:t>
      </w:r>
      <w:r w:rsidR="00D920C6" w:rsidRPr="00250F17">
        <w:t>published</w:t>
      </w:r>
      <w:r w:rsidR="00943595" w:rsidRPr="00250F17">
        <w:t xml:space="preserve"> a protocol on PROSPERO </w:t>
      </w:r>
      <w:r w:rsidR="00BF02F9" w:rsidRPr="00250F17">
        <w:t>as the</w:t>
      </w:r>
      <w:r w:rsidR="00426919" w:rsidRPr="00250F17">
        <w:t>ir</w:t>
      </w:r>
      <w:r w:rsidR="00BF02F9" w:rsidRPr="00250F17">
        <w:t xml:space="preserve"> </w:t>
      </w:r>
      <w:r w:rsidR="004B6CCF" w:rsidRPr="00250F17">
        <w:t>studies</w:t>
      </w:r>
      <w:r w:rsidR="00BF02F9" w:rsidRPr="00250F17">
        <w:t xml:space="preserve"> w</w:t>
      </w:r>
      <w:r w:rsidR="00E66F9F" w:rsidRPr="00250F17">
        <w:t>ere</w:t>
      </w:r>
      <w:r w:rsidR="00BF02F9" w:rsidRPr="00250F17">
        <w:t xml:space="preserve"> described as</w:t>
      </w:r>
      <w:r w:rsidR="00A4644C" w:rsidRPr="00250F17">
        <w:t xml:space="preserve"> </w:t>
      </w:r>
      <w:r w:rsidR="00BF02F9" w:rsidRPr="00250F17">
        <w:t>scoping review</w:t>
      </w:r>
      <w:r w:rsidR="00E66F9F" w:rsidRPr="00250F17">
        <w:t>s</w:t>
      </w:r>
      <w:r w:rsidR="00D920C6" w:rsidRPr="00250F17">
        <w:t>,</w:t>
      </w:r>
      <w:r w:rsidR="004B6CCF" w:rsidRPr="00250F17">
        <w:t xml:space="preserve"> </w:t>
      </w:r>
      <w:r w:rsidR="00615248" w:rsidRPr="00250F17">
        <w:t>which</w:t>
      </w:r>
      <w:r w:rsidR="00BF02F9" w:rsidRPr="00250F17">
        <w:t xml:space="preserve"> </w:t>
      </w:r>
      <w:r w:rsidR="00E66F9F" w:rsidRPr="00250F17">
        <w:t xml:space="preserve">are </w:t>
      </w:r>
      <w:r w:rsidR="00BF02F9" w:rsidRPr="00250F17">
        <w:t xml:space="preserve">not </w:t>
      </w:r>
      <w:r w:rsidR="00BB59F6" w:rsidRPr="00250F17">
        <w:t xml:space="preserve">currently </w:t>
      </w:r>
      <w:r w:rsidR="00BF02F9" w:rsidRPr="00250F17">
        <w:t>eligible for inclusion</w:t>
      </w:r>
      <w:r w:rsidR="00E66F9F" w:rsidRPr="00250F17">
        <w:t xml:space="preserve"> </w:t>
      </w:r>
      <w:r w:rsidR="00615248" w:rsidRPr="00250F17">
        <w:t>in the registry</w:t>
      </w:r>
      <w:r w:rsidR="00C101E6" w:rsidRPr="00250F17">
        <w:t>.</w:t>
      </w:r>
      <w:r w:rsidR="007666D7" w:rsidRPr="00250F17">
        <w:t xml:space="preserve"> </w:t>
      </w:r>
      <w:r w:rsidR="00D7779B" w:rsidRPr="00250F17">
        <w:t xml:space="preserve">In </w:t>
      </w:r>
      <w:r w:rsidR="00D03A82" w:rsidRPr="00250F17">
        <w:t>this situation</w:t>
      </w:r>
      <w:r w:rsidR="001D3122" w:rsidRPr="00250F17">
        <w:t>,</w:t>
      </w:r>
      <w:r w:rsidR="00D03A82" w:rsidRPr="00250F17">
        <w:t xml:space="preserve"> </w:t>
      </w:r>
      <w:r w:rsidR="00321E5F" w:rsidRPr="00250F17">
        <w:t>research</w:t>
      </w:r>
      <w:r w:rsidR="004D345C" w:rsidRPr="00250F17">
        <w:t>er</w:t>
      </w:r>
      <w:r w:rsidR="005C6BC1" w:rsidRPr="00250F17">
        <w:t>s</w:t>
      </w:r>
      <w:r w:rsidR="00321E5F" w:rsidRPr="00250F17">
        <w:t xml:space="preserve"> could</w:t>
      </w:r>
      <w:r w:rsidR="004D345C" w:rsidRPr="00250F17">
        <w:t xml:space="preserve"> </w:t>
      </w:r>
      <w:r w:rsidR="00321E5F" w:rsidRPr="00250F17">
        <w:t xml:space="preserve">use </w:t>
      </w:r>
      <w:r w:rsidR="002844A8" w:rsidRPr="00250F17">
        <w:t xml:space="preserve">a </w:t>
      </w:r>
      <w:r w:rsidR="009B40A4" w:rsidRPr="00250F17">
        <w:t>regist</w:t>
      </w:r>
      <w:r w:rsidR="006F0835" w:rsidRPr="00250F17">
        <w:t xml:space="preserve">er </w:t>
      </w:r>
      <w:r w:rsidR="0050594B" w:rsidRPr="00250F17">
        <w:t>such as O</w:t>
      </w:r>
      <w:r w:rsidR="006F0835" w:rsidRPr="00250F17">
        <w:t xml:space="preserve">pen </w:t>
      </w:r>
      <w:r w:rsidR="0050594B" w:rsidRPr="00250F17">
        <w:t>S</w:t>
      </w:r>
      <w:r w:rsidR="006F0835" w:rsidRPr="00250F17">
        <w:t xml:space="preserve">cience </w:t>
      </w:r>
      <w:r w:rsidR="0050594B" w:rsidRPr="00250F17">
        <w:t>F</w:t>
      </w:r>
      <w:r w:rsidR="006F0835" w:rsidRPr="00250F17">
        <w:t>ramework</w:t>
      </w:r>
      <w:r w:rsidR="00D15FCF" w:rsidRPr="00250F17">
        <w:t xml:space="preserve"> (OSF)</w:t>
      </w:r>
      <w:r w:rsidR="0050594B" w:rsidRPr="00250F17">
        <w:t xml:space="preserve"> </w:t>
      </w:r>
      <w:r w:rsidR="00EA6FDE" w:rsidRPr="00250F17">
        <w:t xml:space="preserve">that </w:t>
      </w:r>
      <w:r w:rsidR="00F37B41" w:rsidRPr="00250F17">
        <w:t>accept</w:t>
      </w:r>
      <w:r w:rsidR="00F51265" w:rsidRPr="00250F17">
        <w:t>s</w:t>
      </w:r>
      <w:r w:rsidR="0050594B" w:rsidRPr="00250F17">
        <w:t xml:space="preserve"> </w:t>
      </w:r>
      <w:r w:rsidR="00F65481" w:rsidRPr="00250F17">
        <w:t xml:space="preserve">protocols of </w:t>
      </w:r>
      <w:r w:rsidR="0050594B" w:rsidRPr="00250F17">
        <w:t>review</w:t>
      </w:r>
      <w:r w:rsidR="00F37B41" w:rsidRPr="00250F17">
        <w:t>s</w:t>
      </w:r>
      <w:r w:rsidR="0050594B" w:rsidRPr="00250F17">
        <w:t xml:space="preserve"> </w:t>
      </w:r>
      <w:r w:rsidR="00F37B41" w:rsidRPr="00250F17">
        <w:t xml:space="preserve">of any </w:t>
      </w:r>
      <w:r w:rsidR="0050594B" w:rsidRPr="00250F17">
        <w:t>design</w:t>
      </w:r>
      <w:r w:rsidR="003A2C8B" w:rsidRPr="00250F17">
        <w:t>.</w:t>
      </w:r>
      <w:r w:rsidR="00196CC0" w:rsidRPr="00250F17">
        <w:t xml:space="preserve"> </w:t>
      </w:r>
    </w:p>
    <w:p w14:paraId="07D82DF8" w14:textId="45FA65C3" w:rsidR="001B43BB" w:rsidRPr="00250F17" w:rsidRDefault="00366A1C" w:rsidP="00EE7CA8">
      <w:pPr>
        <w:spacing w:line="480" w:lineRule="auto"/>
      </w:pPr>
      <w:r w:rsidRPr="00250F17">
        <w:t>O</w:t>
      </w:r>
      <w:r w:rsidR="001B43BB" w:rsidRPr="00250F17">
        <w:t xml:space="preserve">nly a minority </w:t>
      </w:r>
      <w:r w:rsidR="005F7445" w:rsidRPr="00250F17">
        <w:t xml:space="preserve">of reviews </w:t>
      </w:r>
      <w:r w:rsidR="002D6939" w:rsidRPr="00250F17">
        <w:t xml:space="preserve">reported </w:t>
      </w:r>
      <w:r w:rsidR="0037618B" w:rsidRPr="00250F17">
        <w:t>receiv</w:t>
      </w:r>
      <w:r w:rsidR="002D6939" w:rsidRPr="00250F17">
        <w:t>ing</w:t>
      </w:r>
      <w:r w:rsidR="0037618B" w:rsidRPr="00250F17">
        <w:t xml:space="preserve"> specific </w:t>
      </w:r>
      <w:r w:rsidR="001B43BB" w:rsidRPr="00250F17">
        <w:t>fund</w:t>
      </w:r>
      <w:r w:rsidR="0037618B" w:rsidRPr="00250F17">
        <w:t>ing</w:t>
      </w:r>
      <w:r w:rsidR="00FA47C4" w:rsidRPr="00250F17">
        <w:t xml:space="preserve"> (</w:t>
      </w:r>
      <w:r w:rsidR="00CC0625" w:rsidRPr="00250F17">
        <w:t>3</w:t>
      </w:r>
      <w:r w:rsidR="004617FA" w:rsidRPr="00250F17">
        <w:t>4</w:t>
      </w:r>
      <w:r w:rsidR="00CC0625" w:rsidRPr="00250F17">
        <w:t>%</w:t>
      </w:r>
      <w:r w:rsidR="00FA47C4" w:rsidRPr="00250F17">
        <w:t>)</w:t>
      </w:r>
      <w:r w:rsidR="009924A0" w:rsidRPr="00250F17">
        <w:t>;</w:t>
      </w:r>
      <w:r w:rsidR="001B43BB" w:rsidRPr="00250F17">
        <w:t xml:space="preserve"> a large proportion of authors may not </w:t>
      </w:r>
      <w:r w:rsidR="009924A0" w:rsidRPr="00250F17">
        <w:t xml:space="preserve">therefore </w:t>
      </w:r>
      <w:r w:rsidR="001B43BB" w:rsidRPr="00250F17">
        <w:t xml:space="preserve">have needed to provide a robust rationale for a review </w:t>
      </w:r>
      <w:r w:rsidR="001F3A6A" w:rsidRPr="00250F17">
        <w:t xml:space="preserve">prior to </w:t>
      </w:r>
      <w:r w:rsidR="001B43BB" w:rsidRPr="00250F17">
        <w:t>conduct</w:t>
      </w:r>
      <w:r w:rsidR="006054DF" w:rsidRPr="00250F17">
        <w:t>ing</w:t>
      </w:r>
      <w:r w:rsidR="001F3A6A" w:rsidRPr="00250F17">
        <w:t xml:space="preserve"> it</w:t>
      </w:r>
      <w:r w:rsidR="001B43BB" w:rsidRPr="00250F17">
        <w:t xml:space="preserve">. Interestingly, </w:t>
      </w:r>
      <w:r w:rsidR="007D6ABB" w:rsidRPr="00250F17">
        <w:t>over</w:t>
      </w:r>
      <w:r w:rsidR="00286F89" w:rsidRPr="00250F17">
        <w:t xml:space="preserve"> </w:t>
      </w:r>
      <w:r w:rsidR="001B43BB" w:rsidRPr="00250F17">
        <w:t>two thirds of the 3</w:t>
      </w:r>
      <w:r w:rsidR="00416D2C" w:rsidRPr="00250F17">
        <w:t xml:space="preserve">8 </w:t>
      </w:r>
      <w:r w:rsidR="001B43BB" w:rsidRPr="00250F17">
        <w:t xml:space="preserve">authors who received project funding had published </w:t>
      </w:r>
      <w:r w:rsidR="00D50AED" w:rsidRPr="00250F17">
        <w:t xml:space="preserve">or registered </w:t>
      </w:r>
      <w:r w:rsidR="001B43BB" w:rsidRPr="00250F17">
        <w:t xml:space="preserve">a protocol </w:t>
      </w:r>
      <w:r w:rsidR="00D50AED" w:rsidRPr="00250F17">
        <w:t>for their</w:t>
      </w:r>
      <w:r w:rsidR="001B43BB" w:rsidRPr="00250F17">
        <w:t xml:space="preserve"> review (n=26). In comparison, authors in half of</w:t>
      </w:r>
      <w:r w:rsidR="00E5456B" w:rsidRPr="00250F17">
        <w:t xml:space="preserve"> </w:t>
      </w:r>
      <w:r w:rsidR="001B43BB" w:rsidRPr="00250F17">
        <w:t xml:space="preserve">reviews </w:t>
      </w:r>
      <w:r w:rsidR="004D0F9F" w:rsidRPr="00250F17">
        <w:t>without specific fun</w:t>
      </w:r>
      <w:r w:rsidR="00DD0B55" w:rsidRPr="00250F17">
        <w:t xml:space="preserve">ding </w:t>
      </w:r>
      <w:r w:rsidR="001B43BB" w:rsidRPr="00250F17">
        <w:t xml:space="preserve">(n=54) either did not publish a protocol prospectively (n=4) or did not report publishing one (n=23). Concern has been expressed previously about the large number of unfunded COVID-19-related reviews as </w:t>
      </w:r>
      <w:r w:rsidR="008B45E8" w:rsidRPr="00250F17">
        <w:t xml:space="preserve">researchers’ </w:t>
      </w:r>
      <w:r w:rsidR="001B43BB" w:rsidRPr="00250F17">
        <w:t>expertise and experience in evidence synthesis may not have been scrutinised to the same degree as those who successfully applied for funding.</w:t>
      </w:r>
      <w:r w:rsidR="00DE631E" w:rsidRPr="00250F17">
        <w:fldChar w:fldCharType="begin"/>
      </w:r>
      <w:r w:rsidR="00DE631E" w:rsidRPr="00250F17">
        <w:instrText xml:space="preserve"> ADDIN EN.CITE &lt;EndNote&gt;&lt;Cite&gt;&lt;Author&gt;Beresford&lt;/Author&gt;&lt;Year&gt;2022&lt;/Year&gt;&lt;RecNum&gt;542&lt;/RecNum&gt;&lt;DisplayText&gt;[24]&lt;/DisplayText&gt;&lt;record&gt;&lt;rec-number&gt;542&lt;/rec-number&gt;&lt;foreign-keys&gt;&lt;key app="EN" db-id="waerxdsxkpaztaex9dn5vz25epawss52vrs9" timestamp="1726486926"&gt;542&lt;/key&gt;&lt;/foreign-keys&gt;&lt;ref-type name="Journal Article"&gt;17&lt;/ref-type&gt;&lt;contributors&gt;&lt;authors&gt;&lt;author&gt;Beresford, L. &lt;/author&gt;&lt;author&gt;Walker, R. &lt;/author&gt;&lt;author&gt;Stewart, L. &lt;/author&gt;&lt;/authors&gt;&lt;/contributors&gt;&lt;titles&gt;&lt;title&gt;Extent and nature of duplication in PROSPERO using COVID-19-related registrations: a retrospective investigation and survey&lt;/title&gt;&lt;secondary-title&gt;BMJ Open&lt;/secondary-title&gt;&lt;/titles&gt;&lt;periodical&gt;&lt;full-title&gt;BMJ Open&lt;/full-title&gt;&lt;/periodical&gt;&lt;pages&gt;e061862&lt;/pages&gt;&lt;volume&gt;12&lt;/volume&gt;&lt;number&gt;12&lt;/number&gt;&lt;dates&gt;&lt;year&gt;2022&lt;/year&gt;&lt;/dates&gt;&lt;urls&gt;&lt;/urls&gt;&lt;/record&gt;&lt;/Cite&gt;&lt;/EndNote&gt;</w:instrText>
      </w:r>
      <w:r w:rsidR="00DE631E" w:rsidRPr="00250F17">
        <w:fldChar w:fldCharType="separate"/>
      </w:r>
      <w:r w:rsidR="00DE631E" w:rsidRPr="00250F17">
        <w:rPr>
          <w:noProof/>
        </w:rPr>
        <w:t>[24]</w:t>
      </w:r>
      <w:r w:rsidR="00DE631E" w:rsidRPr="00250F17">
        <w:fldChar w:fldCharType="end"/>
      </w:r>
    </w:p>
    <w:p w14:paraId="2666EE8E" w14:textId="3BBF4AEB" w:rsidR="00E5676D" w:rsidRPr="00250F17" w:rsidRDefault="00E727A1" w:rsidP="00EE7CA8">
      <w:pPr>
        <w:spacing w:line="480" w:lineRule="auto"/>
      </w:pPr>
      <w:r w:rsidRPr="00250F17">
        <w:t xml:space="preserve">Some degree of </w:t>
      </w:r>
      <w:r w:rsidR="00001C58" w:rsidRPr="00250F17">
        <w:t xml:space="preserve">unnecessary </w:t>
      </w:r>
      <w:r w:rsidR="00103710" w:rsidRPr="00250F17">
        <w:t xml:space="preserve">and unintentional </w:t>
      </w:r>
      <w:r w:rsidRPr="00250F17">
        <w:t>duplication i</w:t>
      </w:r>
      <w:r w:rsidR="00001C58" w:rsidRPr="00250F17">
        <w:t>n systematic reviews is unavoid</w:t>
      </w:r>
      <w:r w:rsidR="00862FCB" w:rsidRPr="00250F17">
        <w:t>able.</w:t>
      </w:r>
      <w:r w:rsidR="00DE631E" w:rsidRPr="00250F17">
        <w:fldChar w:fldCharType="begin"/>
      </w:r>
      <w:r w:rsidR="00DE631E" w:rsidRPr="00250F17">
        <w:instrText xml:space="preserve"> ADDIN EN.CITE &lt;EndNote&gt;&lt;Cite&gt;&lt;Author&gt;Puljak&lt;/Author&gt;&lt;Year&gt;2023&lt;/Year&gt;&lt;RecNum&gt;545&lt;/RecNum&gt;&lt;DisplayText&gt;[16]&lt;/DisplayText&gt;&lt;record&gt;&lt;rec-number&gt;545&lt;/rec-number&gt;&lt;foreign-keys&gt;&lt;key app="EN" db-id="waerxdsxkpaztaex9dn5vz25epawss52vrs9" timestamp="1726825308"&gt;545&lt;/key&gt;&lt;/foreign-keys&gt;&lt;ref-type name="Journal Article"&gt;17&lt;/ref-type&gt;&lt;contributors&gt;&lt;authors&gt;&lt;author&gt;Puljak, L. &lt;/author&gt;&lt;author&gt;Lund, H. &lt;/author&gt;&lt;/authors&gt;&lt;/contributors&gt;&lt;titles&gt;&lt;title&gt;Definition, harms, and prevention of redundant systematic reviews&lt;/title&gt;&lt;secondary-title&gt;Systematic Reviews &lt;/secondary-title&gt;&lt;/titles&gt;&lt;pages&gt;63&lt;/pages&gt;&lt;volume&gt;12 &lt;/volume&gt;&lt;number&gt;1&lt;/number&gt;&lt;dates&gt;&lt;year&gt;2023&lt;/year&gt;&lt;/dates&gt;&lt;urls&gt;&lt;/urls&gt;&lt;/record&gt;&lt;/Cite&gt;&lt;/EndNote&gt;</w:instrText>
      </w:r>
      <w:r w:rsidR="00DE631E" w:rsidRPr="00250F17">
        <w:fldChar w:fldCharType="separate"/>
      </w:r>
      <w:r w:rsidR="00DE631E" w:rsidRPr="00250F17">
        <w:rPr>
          <w:noProof/>
        </w:rPr>
        <w:t>[16]</w:t>
      </w:r>
      <w:r w:rsidR="00DE631E" w:rsidRPr="00250F17">
        <w:fldChar w:fldCharType="end"/>
      </w:r>
      <w:r w:rsidR="00AE36CC" w:rsidRPr="00250F17">
        <w:t xml:space="preserve"> </w:t>
      </w:r>
      <w:r w:rsidR="00842814" w:rsidRPr="00250F17">
        <w:t>M</w:t>
      </w:r>
      <w:r w:rsidR="00CA2587" w:rsidRPr="00250F17">
        <w:t xml:space="preserve">ultiple </w:t>
      </w:r>
      <w:r w:rsidR="00532200" w:rsidRPr="00250F17">
        <w:t xml:space="preserve">measures and </w:t>
      </w:r>
      <w:r w:rsidR="00CA2587" w:rsidRPr="00250F17">
        <w:t xml:space="preserve">strategies </w:t>
      </w:r>
      <w:r w:rsidR="00532200" w:rsidRPr="00250F17">
        <w:t xml:space="preserve">to minimise </w:t>
      </w:r>
      <w:r w:rsidR="002841FE" w:rsidRPr="00250F17">
        <w:t xml:space="preserve">it </w:t>
      </w:r>
      <w:r w:rsidR="00C879FD" w:rsidRPr="00250F17">
        <w:t>have been proposed</w:t>
      </w:r>
      <w:r w:rsidR="002C2FB0" w:rsidRPr="00250F17">
        <w:t>.</w:t>
      </w:r>
      <w:r w:rsidR="00DE631E" w:rsidRPr="00250F17">
        <w:fldChar w:fldCharType="begin">
          <w:fldData xml:space="preserve">PEVuZE5vdGU+PENpdGU+PEF1dGhvcj5CZXJlc2ZvcmQ8L0F1dGhvcj48WWVhcj4yMDIyPC9ZZWFy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</w:fldData>
        </w:fldChar>
      </w:r>
      <w:r w:rsidR="00DE631E" w:rsidRPr="00250F17">
        <w:instrText xml:space="preserve"> ADDIN EN.CITE </w:instrText>
      </w:r>
      <w:r w:rsidR="00DE631E" w:rsidRPr="00250F17">
        <w:fldChar w:fldCharType="begin">
          <w:fldData xml:space="preserve">PEVuZE5vdGU+PENpdGU+PEF1dGhvcj5CZXJlc2ZvcmQ8L0F1dGhvcj48WWVhcj4yMDIyPC9ZZWFy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16, 24, 36]</w:t>
      </w:r>
      <w:r w:rsidR="00DE631E" w:rsidRPr="00250F17">
        <w:fldChar w:fldCharType="end"/>
      </w:r>
      <w:r w:rsidR="00650247" w:rsidRPr="00250F17">
        <w:t xml:space="preserve"> This has included</w:t>
      </w:r>
      <w:r w:rsidR="000B3D48" w:rsidRPr="00250F17">
        <w:t xml:space="preserve">: </w:t>
      </w:r>
      <w:r w:rsidR="00F63E39" w:rsidRPr="00250F17">
        <w:t xml:space="preserve">greater use of automation and artificial </w:t>
      </w:r>
      <w:r w:rsidR="00847FDC" w:rsidRPr="00250F17">
        <w:t>intelligence to detect</w:t>
      </w:r>
      <w:r w:rsidR="00116C9E" w:rsidRPr="00250F17">
        <w:t>,</w:t>
      </w:r>
      <w:r w:rsidR="00847FDC" w:rsidRPr="00250F17">
        <w:t xml:space="preserve"> </w:t>
      </w:r>
      <w:r w:rsidR="00853323" w:rsidRPr="00250F17">
        <w:t xml:space="preserve">and </w:t>
      </w:r>
      <w:r w:rsidR="00F87571" w:rsidRPr="00250F17">
        <w:t>warn of</w:t>
      </w:r>
      <w:r w:rsidR="00116C9E" w:rsidRPr="00250F17">
        <w:t>,</w:t>
      </w:r>
      <w:r w:rsidR="00F87571" w:rsidRPr="00250F17">
        <w:t xml:space="preserve"> potential </w:t>
      </w:r>
      <w:r w:rsidR="00922E6E" w:rsidRPr="00250F17">
        <w:t>duplication in</w:t>
      </w:r>
      <w:r w:rsidR="00847FDC" w:rsidRPr="00250F17">
        <w:t xml:space="preserve"> </w:t>
      </w:r>
      <w:r w:rsidR="00330D8D" w:rsidRPr="00250F17">
        <w:t xml:space="preserve">protocol </w:t>
      </w:r>
      <w:r w:rsidR="00B03F58" w:rsidRPr="00250F17">
        <w:t>registrations</w:t>
      </w:r>
      <w:r w:rsidR="00922E6E" w:rsidRPr="00250F17">
        <w:t xml:space="preserve">; </w:t>
      </w:r>
      <w:r w:rsidR="0030416C" w:rsidRPr="00250F17">
        <w:t xml:space="preserve">and </w:t>
      </w:r>
      <w:r w:rsidR="00E67180" w:rsidRPr="00250F17">
        <w:t xml:space="preserve">stricter </w:t>
      </w:r>
      <w:r w:rsidR="00B833C6" w:rsidRPr="00250F17">
        <w:t>journal</w:t>
      </w:r>
      <w:r w:rsidR="00291173" w:rsidRPr="00250F17">
        <w:t xml:space="preserve"> </w:t>
      </w:r>
      <w:r w:rsidR="005D1CF2" w:rsidRPr="00250F17">
        <w:t xml:space="preserve">submission </w:t>
      </w:r>
      <w:r w:rsidR="00B833C6" w:rsidRPr="00250F17">
        <w:t>requirements</w:t>
      </w:r>
      <w:r w:rsidR="005F7187" w:rsidRPr="00250F17">
        <w:t>.</w:t>
      </w:r>
      <w:r w:rsidR="00B833C6" w:rsidRPr="00250F17">
        <w:t xml:space="preserve"> </w:t>
      </w:r>
      <w:r w:rsidR="003138AB" w:rsidRPr="00250F17">
        <w:t>R</w:t>
      </w:r>
      <w:r w:rsidR="001C5EFE" w:rsidRPr="00250F17">
        <w:t xml:space="preserve">evisions to </w:t>
      </w:r>
      <w:r w:rsidR="00A7557A" w:rsidRPr="00250F17">
        <w:t xml:space="preserve">reporting </w:t>
      </w:r>
      <w:r w:rsidR="00A7557A" w:rsidRPr="00250F17">
        <w:lastRenderedPageBreak/>
        <w:t>checklists for systematic reviews</w:t>
      </w:r>
      <w:r w:rsidR="00EE7FAD" w:rsidRPr="00250F17">
        <w:t xml:space="preserve"> such as </w:t>
      </w:r>
      <w:r w:rsidR="00C879FD" w:rsidRPr="00250F17">
        <w:t xml:space="preserve">PRISMA </w:t>
      </w:r>
      <w:r w:rsidR="007051EF" w:rsidRPr="00250F17">
        <w:t xml:space="preserve">have </w:t>
      </w:r>
      <w:r w:rsidR="00BD379C" w:rsidRPr="00250F17">
        <w:t xml:space="preserve">also </w:t>
      </w:r>
      <w:r w:rsidR="007051EF" w:rsidRPr="00250F17">
        <w:t xml:space="preserve">been suggested </w:t>
      </w:r>
      <w:r w:rsidR="003E4399" w:rsidRPr="00250F17">
        <w:t xml:space="preserve">to </w:t>
      </w:r>
      <w:r w:rsidR="00F04DBB" w:rsidRPr="00250F17">
        <w:t xml:space="preserve">provide greater </w:t>
      </w:r>
      <w:r w:rsidR="00D03251" w:rsidRPr="00250F17">
        <w:t>cl</w:t>
      </w:r>
      <w:r w:rsidR="00F04DBB" w:rsidRPr="00250F17">
        <w:t xml:space="preserve">arity </w:t>
      </w:r>
      <w:r w:rsidR="002D7640" w:rsidRPr="00250F17">
        <w:t xml:space="preserve">and direction </w:t>
      </w:r>
      <w:r w:rsidR="00894B91" w:rsidRPr="00250F17">
        <w:t>on the</w:t>
      </w:r>
      <w:r w:rsidR="00984B06" w:rsidRPr="00250F17">
        <w:t xml:space="preserve"> issue</w:t>
      </w:r>
      <w:r w:rsidR="002F06FC" w:rsidRPr="00250F17">
        <w:t xml:space="preserve"> of</w:t>
      </w:r>
      <w:r w:rsidR="001F0E24" w:rsidRPr="00250F17">
        <w:t xml:space="preserve"> avoiding</w:t>
      </w:r>
      <w:r w:rsidR="002F06FC" w:rsidRPr="00250F17">
        <w:t xml:space="preserve"> duplication</w:t>
      </w:r>
      <w:r w:rsidR="00E93AD4" w:rsidRPr="00250F17">
        <w:t>.</w:t>
      </w:r>
      <w:r w:rsidR="00DE631E" w:rsidRPr="00250F17">
        <w:fldChar w:fldCharType="begin"/>
      </w:r>
      <w:r w:rsidR="00DE631E" w:rsidRPr="00250F17">
        <w:instrText xml:space="preserve"> ADDIN EN.CITE &lt;EndNote&gt;&lt;Cite&gt;&lt;Author&gt;Puljak&lt;/Author&gt;&lt;Year&gt;2023&lt;/Year&gt;&lt;RecNum&gt;545&lt;/RecNum&gt;&lt;DisplayText&gt;[16, 36]&lt;/DisplayText&gt;&lt;record&gt;&lt;rec-number&gt;545&lt;/rec-number&gt;&lt;foreign-keys&gt;&lt;key app="EN" db-id="waerxdsxkpaztaex9dn5vz25epawss52vrs9" timestamp="1726825308"&gt;545&lt;/key&gt;&lt;/foreign-keys&gt;&lt;ref-type name="Journal Article"&gt;17&lt;/ref-type&gt;&lt;contributors&gt;&lt;authors&gt;&lt;author&gt;Puljak, L. &lt;/author&gt;&lt;author&gt;Lund, H. &lt;/author&gt;&lt;/authors&gt;&lt;/contributors&gt;&lt;titles&gt;&lt;title&gt;Definition, harms, and prevention of redundant systematic reviews&lt;/title&gt;&lt;secondary-title&gt;Systematic Reviews &lt;/secondary-title&gt;&lt;/titles&gt;&lt;pages&gt;63&lt;/pages&gt;&lt;volume&gt;12 &lt;/volume&gt;&lt;number&gt;1&lt;/number&gt;&lt;dates&gt;&lt;year&gt;2023&lt;/year&gt;&lt;/dates&gt;&lt;urls&gt;&lt;/urls&gt;&lt;/record&gt;&lt;/Cite&gt;&lt;Cite&gt;&lt;Author&gt;Stern&lt;/Author&gt;&lt;Year&gt;2024&lt;/Year&gt;&lt;RecNum&gt;550&lt;/RecNum&gt;&lt;record&gt;&lt;rec-number&gt;550&lt;/rec-number&gt;&lt;foreign-keys&gt;&lt;key app="EN" db-id="waerxdsxkpaztaex9dn5vz25epawss52vrs9" timestamp="1726829144"&gt;550&lt;/key&gt;&lt;/foreign-keys&gt;&lt;ref-type name="Journal Article"&gt;17&lt;/ref-type&gt;&lt;contributors&gt;&lt;authors&gt;&lt;author&gt;Stern, C. &lt;/author&gt;&lt;author&gt;Hines, S. &lt;/author&gt;&lt;author&gt;Leonardi-Bee. J. &lt;/author&gt;&lt;author&gt;Slyer, J. &lt;/author&gt;&lt;author&gt;Wilson, S. &lt;/author&gt;&lt;author&gt;Carrier, J. &lt;/author&gt;&lt;author&gt;Wang, N. &lt;/author&gt;&lt;author&gt;Aromataris, E. &lt;/author&gt;&lt;/authors&gt;&lt;/contributors&gt;&lt;titles&gt;&lt;title&gt;Attack of zombie reviews? JBI Evidence Synthesis editors discuss the commentary &amp;quot;Definition, harms, and prevention of redundant systematic reviews&amp;quot;&lt;/title&gt;&lt;secondary-title&gt;JBI Evidence Sythnesis&lt;/secondary-title&gt;&lt;/titles&gt;&lt;periodical&gt;&lt;full-title&gt;JBI Evidence Sythnesis&lt;/full-title&gt;&lt;/periodical&gt;&lt;pages&gt;359-363&lt;/pages&gt;&lt;volume&gt;22&lt;/volume&gt;&lt;number&gt;3&lt;/number&gt;&lt;dates&gt;&lt;year&gt;2024&lt;/year&gt;&lt;/dates&gt;&lt;urls&gt;&lt;/urls&gt;&lt;/record&gt;&lt;/Cite&gt;&lt;/EndNote&gt;</w:instrText>
      </w:r>
      <w:r w:rsidR="00DE631E" w:rsidRPr="00250F17">
        <w:fldChar w:fldCharType="separate"/>
      </w:r>
      <w:r w:rsidR="00DE631E" w:rsidRPr="00250F17">
        <w:rPr>
          <w:noProof/>
        </w:rPr>
        <w:t>[16, 36]</w:t>
      </w:r>
      <w:r w:rsidR="00DE631E" w:rsidRPr="00250F17">
        <w:fldChar w:fldCharType="end"/>
      </w:r>
      <w:r w:rsidR="00220559" w:rsidRPr="00250F17">
        <w:t xml:space="preserve"> </w:t>
      </w:r>
    </w:p>
    <w:p w14:paraId="643EC41D" w14:textId="17BF395A" w:rsidR="00BB62ED" w:rsidRPr="00250F17" w:rsidRDefault="00211974" w:rsidP="00EE7CA8">
      <w:pPr>
        <w:spacing w:line="480" w:lineRule="auto"/>
      </w:pPr>
      <w:r w:rsidRPr="00250F17">
        <w:t xml:space="preserve">Whilst </w:t>
      </w:r>
      <w:r w:rsidR="0060718B" w:rsidRPr="00250F17">
        <w:t xml:space="preserve">such </w:t>
      </w:r>
      <w:r w:rsidR="007A432A" w:rsidRPr="00250F17">
        <w:t xml:space="preserve">system-focused </w:t>
      </w:r>
      <w:r w:rsidR="00760FEF" w:rsidRPr="00250F17">
        <w:t xml:space="preserve">measures </w:t>
      </w:r>
      <w:r w:rsidR="00216F16" w:rsidRPr="00250F17">
        <w:t>may</w:t>
      </w:r>
      <w:r w:rsidR="00DD0E2B" w:rsidRPr="00250F17">
        <w:t xml:space="preserve"> </w:t>
      </w:r>
      <w:r w:rsidR="00216F16" w:rsidRPr="00250F17">
        <w:t xml:space="preserve">be </w:t>
      </w:r>
      <w:r w:rsidR="00DD0E2B" w:rsidRPr="00250F17">
        <w:t xml:space="preserve">potentially beneficial, </w:t>
      </w:r>
      <w:r w:rsidR="00687FD6" w:rsidRPr="00250F17">
        <w:t xml:space="preserve">researchers </w:t>
      </w:r>
      <w:r w:rsidR="00185504" w:rsidRPr="00250F17">
        <w:t xml:space="preserve">themselves </w:t>
      </w:r>
      <w:r w:rsidR="00687FD6" w:rsidRPr="00250F17">
        <w:t xml:space="preserve">have primary responsibility for </w:t>
      </w:r>
      <w:r w:rsidR="00720534" w:rsidRPr="00250F17">
        <w:t>minimis</w:t>
      </w:r>
      <w:r w:rsidR="00E65872" w:rsidRPr="00250F17">
        <w:t>ing duplication</w:t>
      </w:r>
      <w:r w:rsidR="0026190F" w:rsidRPr="00250F17">
        <w:t>.</w:t>
      </w:r>
      <w:r w:rsidR="00DE631E" w:rsidRPr="00250F17">
        <w:fldChar w:fldCharType="begin"/>
      </w:r>
      <w:r w:rsidR="00DE631E" w:rsidRPr="00250F17">
        <w:instrText xml:space="preserve"> ADDIN EN.CITE &lt;EndNote&gt;&lt;Cite&gt;&lt;Author&gt;Puljak&lt;/Author&gt;&lt;Year&gt;2023&lt;/Year&gt;&lt;RecNum&gt;545&lt;/RecNum&gt;&lt;DisplayText&gt;[16]&lt;/DisplayText&gt;&lt;record&gt;&lt;rec-number&gt;545&lt;/rec-number&gt;&lt;foreign-keys&gt;&lt;key app="EN" db-id="waerxdsxkpaztaex9dn5vz25epawss52vrs9" timestamp="1726825308"&gt;545&lt;/key&gt;&lt;/foreign-keys&gt;&lt;ref-type name="Journal Article"&gt;17&lt;/ref-type&gt;&lt;contributors&gt;&lt;authors&gt;&lt;author&gt;Puljak, L. &lt;/author&gt;&lt;author&gt;Lund, H. &lt;/author&gt;&lt;/authors&gt;&lt;/contributors&gt;&lt;titles&gt;&lt;title&gt;Definition, harms, and prevention of redundant systematic reviews&lt;/title&gt;&lt;secondary-title&gt;Systematic Reviews &lt;/secondary-title&gt;&lt;/titles&gt;&lt;pages&gt;63&lt;/pages&gt;&lt;volume&gt;12 &lt;/volume&gt;&lt;number&gt;1&lt;/number&gt;&lt;dates&gt;&lt;year&gt;2023&lt;/year&gt;&lt;/dates&gt;&lt;urls&gt;&lt;/urls&gt;&lt;/record&gt;&lt;/Cite&gt;&lt;/EndNote&gt;</w:instrText>
      </w:r>
      <w:r w:rsidR="00DE631E" w:rsidRPr="00250F17">
        <w:fldChar w:fldCharType="separate"/>
      </w:r>
      <w:r w:rsidR="00DE631E" w:rsidRPr="00250F17">
        <w:rPr>
          <w:noProof/>
        </w:rPr>
        <w:t>[16]</w:t>
      </w:r>
      <w:r w:rsidR="00DE631E" w:rsidRPr="00250F17">
        <w:fldChar w:fldCharType="end"/>
      </w:r>
      <w:r w:rsidR="0026190F" w:rsidRPr="00250F17">
        <w:t xml:space="preserve"> </w:t>
      </w:r>
      <w:r w:rsidR="00B256D7" w:rsidRPr="00250F17">
        <w:t>Tugwell et al. published a checklist to aid researchers in deciding whether or not to replicate reviews of interventions to improve health and wellbeing.</w:t>
      </w:r>
      <w:r w:rsidR="00DE631E" w:rsidRPr="00250F17">
        <w:fldChar w:fldCharType="begin">
          <w:fldData xml:space="preserve">PEVuZE5vdGU+PENpdGU+PEF1dGhvcj5UdWd3ZWxsPC9BdXRob3I+PFllYXI+MjAyMDwvWWVhcj48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lJhZGVyPC9zdHlsZT48c3R5bGUgZmFjZT0ibm9ybWFsIiBmb250PSJk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</w:fldData>
        </w:fldChar>
      </w:r>
      <w:r w:rsidR="00DE631E" w:rsidRPr="00250F17">
        <w:instrText xml:space="preserve"> ADDIN EN.CITE </w:instrText>
      </w:r>
      <w:r w:rsidR="00DE631E" w:rsidRPr="00250F17">
        <w:fldChar w:fldCharType="begin">
          <w:fldData xml:space="preserve">PEVuZE5vdGU+PENpdGU+PEF1dGhvcj5UdWd3ZWxsPC9BdXRob3I+PFllYXI+MjAyMDwvWWVhcj48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lJhZGVyPC9zdHlsZT48c3R5bGUgZmFjZT0ibm9ybWFsIiBmb250PSJk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14]</w:t>
      </w:r>
      <w:r w:rsidR="00DE631E" w:rsidRPr="00250F17">
        <w:fldChar w:fldCharType="end"/>
      </w:r>
      <w:r w:rsidR="00B256D7" w:rsidRPr="00250F17">
        <w:t xml:space="preserve"> More broadly, authors have highlighted a need to provide greater education and guidance for reviewers on the importance of avoiding unnecessary duplication and how to search effectively for existing reviews.</w:t>
      </w:r>
      <w:r w:rsidR="00DE631E" w:rsidRPr="00250F17">
        <w:fldChar w:fldCharType="begin">
          <w:fldData xml:space="preserve">PEVuZE5vdGU+PENpdGU+PEF1dGhvcj5CZXJlc2ZvcmQ8L0F1dGhvcj48WWVhcj4yMDIyPC9ZZWFy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</w:fldData>
        </w:fldChar>
      </w:r>
      <w:r w:rsidR="00DE631E" w:rsidRPr="00250F17">
        <w:instrText xml:space="preserve"> ADDIN EN.CITE </w:instrText>
      </w:r>
      <w:r w:rsidR="00DE631E" w:rsidRPr="00250F17">
        <w:fldChar w:fldCharType="begin">
          <w:fldData xml:space="preserve">PEVuZE5vdGU+PENpdGU+PEF1dGhvcj5CZXJlc2ZvcmQ8L0F1dGhvcj48WWVhcj4yMDIyPC9ZZWFy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16, 24, 36]</w:t>
      </w:r>
      <w:r w:rsidR="00DE631E" w:rsidRPr="00250F17">
        <w:fldChar w:fldCharType="end"/>
      </w:r>
      <w:r w:rsidR="007D7419" w:rsidRPr="00250F17">
        <w:t xml:space="preserve"> </w:t>
      </w:r>
    </w:p>
    <w:p w14:paraId="04299429" w14:textId="6441A5F4" w:rsidR="001C3AD0" w:rsidRPr="00250F17" w:rsidRDefault="00E13AD2" w:rsidP="00EE7CA8">
      <w:pPr>
        <w:spacing w:line="480" w:lineRule="auto"/>
      </w:pPr>
      <w:r w:rsidRPr="00250F17">
        <w:t xml:space="preserve">Adherence to good </w:t>
      </w:r>
      <w:r w:rsidR="00D35CE0" w:rsidRPr="00250F17">
        <w:t>r</w:t>
      </w:r>
      <w:r w:rsidRPr="00250F17">
        <w:t xml:space="preserve">esearch </w:t>
      </w:r>
      <w:r w:rsidR="00D35CE0" w:rsidRPr="00250F17">
        <w:t>practice is</w:t>
      </w:r>
      <w:r w:rsidR="00C443B5" w:rsidRPr="00250F17">
        <w:t xml:space="preserve"> required</w:t>
      </w:r>
      <w:r w:rsidR="00D35CE0" w:rsidRPr="00250F17">
        <w:t xml:space="preserve"> for minimising duplication and research waste. </w:t>
      </w:r>
      <w:r w:rsidR="00A61333" w:rsidRPr="00250F17">
        <w:t>C</w:t>
      </w:r>
      <w:r w:rsidR="00331148" w:rsidRPr="00250F17">
        <w:t>onduct</w:t>
      </w:r>
      <w:r w:rsidR="00A61333" w:rsidRPr="00250F17">
        <w:t>ing</w:t>
      </w:r>
      <w:r w:rsidR="00331148" w:rsidRPr="00250F17">
        <w:t xml:space="preserve"> a </w:t>
      </w:r>
      <w:r w:rsidR="001C3AD0" w:rsidRPr="00250F17">
        <w:t>thorough scop</w:t>
      </w:r>
      <w:r w:rsidR="00746DEC" w:rsidRPr="00250F17">
        <w:t>e of the literature</w:t>
      </w:r>
      <w:r w:rsidR="00821A8E" w:rsidRPr="00250F17">
        <w:t xml:space="preserve"> </w:t>
      </w:r>
      <w:r w:rsidR="00A61333" w:rsidRPr="00250F17">
        <w:t xml:space="preserve">is </w:t>
      </w:r>
      <w:r w:rsidR="00DC4D61" w:rsidRPr="00250F17">
        <w:t>essential</w:t>
      </w:r>
      <w:r w:rsidR="00A61333" w:rsidRPr="00250F17">
        <w:t xml:space="preserve"> </w:t>
      </w:r>
      <w:r w:rsidR="001C3AD0" w:rsidRPr="00250F17">
        <w:t>before</w:t>
      </w:r>
      <w:r w:rsidR="003D4E4A" w:rsidRPr="00250F17">
        <w:t xml:space="preserve"> </w:t>
      </w:r>
      <w:r w:rsidR="001C3AD0" w:rsidRPr="00250F17">
        <w:t xml:space="preserve">commencing a new review. For example, by searching multiple academic databases; </w:t>
      </w:r>
      <w:r w:rsidR="00CB186B" w:rsidRPr="00250F17">
        <w:t>repositories of review protocols; and relevant preprint servers.</w:t>
      </w:r>
      <w:r w:rsidR="006063A5" w:rsidRPr="00250F17">
        <w:t xml:space="preserve"> For COVID-19</w:t>
      </w:r>
      <w:r w:rsidR="00D91FE3" w:rsidRPr="00250F17">
        <w:t>-</w:t>
      </w:r>
      <w:r w:rsidR="006063A5" w:rsidRPr="00250F17">
        <w:t>focused reviews</w:t>
      </w:r>
      <w:r w:rsidR="00DB649A" w:rsidRPr="00250F17">
        <w:t>,</w:t>
      </w:r>
      <w:r w:rsidR="006063A5" w:rsidRPr="00250F17">
        <w:t xml:space="preserve"> </w:t>
      </w:r>
      <w:r w:rsidR="00DB649A" w:rsidRPr="00250F17">
        <w:t>researchers can also search</w:t>
      </w:r>
      <w:r w:rsidR="00C034CA" w:rsidRPr="00250F17">
        <w:t xml:space="preserve"> </w:t>
      </w:r>
      <w:r w:rsidR="001C3AD0" w:rsidRPr="00250F17">
        <w:t xml:space="preserve">dedicated sources and repositories of COVID-19 evidence such as our quarterly </w:t>
      </w:r>
      <w:r w:rsidR="002D0214" w:rsidRPr="00250F17">
        <w:t xml:space="preserve">Long COVID </w:t>
      </w:r>
      <w:r w:rsidR="001C3AD0" w:rsidRPr="00250F17">
        <w:t xml:space="preserve">reports </w:t>
      </w:r>
      <w:r w:rsidR="00557BDA" w:rsidRPr="00250F17">
        <w:t xml:space="preserve">(last </w:t>
      </w:r>
      <w:r w:rsidR="00C244E3" w:rsidRPr="00250F17">
        <w:t xml:space="preserve">published </w:t>
      </w:r>
      <w:r w:rsidR="000314A4" w:rsidRPr="00250F17">
        <w:t xml:space="preserve">April 2025) </w:t>
      </w:r>
      <w:r w:rsidR="001C3AD0" w:rsidRPr="00250F17">
        <w:t>(</w:t>
      </w:r>
      <w:hyperlink r:id="rId9" w:history="1">
        <w:r w:rsidR="001C3AD0" w:rsidRPr="00250F17">
          <w:rPr>
            <w:rStyle w:val="Hyperlink"/>
          </w:rPr>
          <w:t>https://eppi.ioe.ac.uk/cms/Default.aspx?tabid=3860</w:t>
        </w:r>
      </w:hyperlink>
      <w:r w:rsidR="001C3AD0" w:rsidRPr="00250F17">
        <w:t>)</w:t>
      </w:r>
      <w:r w:rsidR="00DE585B" w:rsidRPr="00250F17">
        <w:t>,</w:t>
      </w:r>
      <w:r w:rsidR="001C3AD0" w:rsidRPr="00250F17">
        <w:t xml:space="preserve"> </w:t>
      </w:r>
      <w:proofErr w:type="spellStart"/>
      <w:r w:rsidR="001C3AD0" w:rsidRPr="00250F17">
        <w:t>LitCovid</w:t>
      </w:r>
      <w:proofErr w:type="spellEnd"/>
      <w:r w:rsidR="00712028" w:rsidRPr="00250F17">
        <w:rPr>
          <w:rStyle w:val="FootnoteReference"/>
        </w:rPr>
        <w:footnoteReference w:id="1"/>
      </w:r>
      <w:r w:rsidR="00C4243C" w:rsidRPr="00250F17">
        <w:t xml:space="preserve"> and </w:t>
      </w:r>
      <w:proofErr w:type="spellStart"/>
      <w:r w:rsidR="00C4243C" w:rsidRPr="00250F17">
        <w:t>iSearch</w:t>
      </w:r>
      <w:proofErr w:type="spellEnd"/>
      <w:r w:rsidR="00C4243C" w:rsidRPr="00250F17">
        <w:t xml:space="preserve"> COVID-19 portfolio</w:t>
      </w:r>
      <w:r w:rsidR="00E26278" w:rsidRPr="00250F17">
        <w:t xml:space="preserve"> which</w:t>
      </w:r>
      <w:r w:rsidR="00296E48" w:rsidRPr="00250F17">
        <w:t xml:space="preserve"> </w:t>
      </w:r>
      <w:r w:rsidR="00FC01C0" w:rsidRPr="00250F17">
        <w:t>provides</w:t>
      </w:r>
      <w:r w:rsidR="00777E2F" w:rsidRPr="00250F17">
        <w:t xml:space="preserve"> extensive coverage of </w:t>
      </w:r>
      <w:r w:rsidR="00576A22" w:rsidRPr="00250F17">
        <w:t>papers published on</w:t>
      </w:r>
      <w:r w:rsidR="009E1E4B" w:rsidRPr="00250F17">
        <w:t xml:space="preserve"> </w:t>
      </w:r>
      <w:r w:rsidR="00576A22" w:rsidRPr="00250F17">
        <w:t>pre-print servers</w:t>
      </w:r>
      <w:r w:rsidR="003B729A" w:rsidRPr="00250F17">
        <w:rPr>
          <w:rStyle w:val="FootnoteReference"/>
        </w:rPr>
        <w:footnoteReference w:id="2"/>
      </w:r>
      <w:r w:rsidR="00576A22" w:rsidRPr="00250F17">
        <w:t xml:space="preserve">. </w:t>
      </w:r>
    </w:p>
    <w:p w14:paraId="579CB0EB" w14:textId="7A31696B" w:rsidR="00033027" w:rsidRPr="00250F17" w:rsidRDefault="001C3AD0" w:rsidP="00EE7CA8">
      <w:pPr>
        <w:spacing w:line="480" w:lineRule="auto"/>
      </w:pPr>
      <w:r w:rsidRPr="00250F17">
        <w:t xml:space="preserve">Where researchers identify </w:t>
      </w:r>
      <w:r w:rsidR="0020588D" w:rsidRPr="00250F17">
        <w:t xml:space="preserve">similar </w:t>
      </w:r>
      <w:r w:rsidRPr="00250F17">
        <w:t>reviews or protocols, there should be a</w:t>
      </w:r>
      <w:r w:rsidR="00C70CDF" w:rsidRPr="00250F17">
        <w:t xml:space="preserve"> </w:t>
      </w:r>
      <w:r w:rsidR="005968FC" w:rsidRPr="00250F17">
        <w:t xml:space="preserve">considered </w:t>
      </w:r>
      <w:r w:rsidRPr="00250F17">
        <w:t>assessment of whether the proposed review is sufficiently different in terms o</w:t>
      </w:r>
      <w:r w:rsidR="00673D2A" w:rsidRPr="00250F17">
        <w:t>f</w:t>
      </w:r>
      <w:r w:rsidR="00191518" w:rsidRPr="00250F17">
        <w:t xml:space="preserve"> research question</w:t>
      </w:r>
      <w:r w:rsidR="00264C3B" w:rsidRPr="00250F17">
        <w:t>(s)</w:t>
      </w:r>
      <w:r w:rsidR="00191518" w:rsidRPr="00250F17">
        <w:t xml:space="preserve"> </w:t>
      </w:r>
      <w:r w:rsidR="00B40225" w:rsidRPr="00250F17">
        <w:t>and PICO</w:t>
      </w:r>
      <w:r w:rsidRPr="00250F17">
        <w:t xml:space="preserve"> characteristics to contribute significant new knowledge </w:t>
      </w:r>
      <w:r w:rsidR="00673D2A" w:rsidRPr="00250F17">
        <w:t xml:space="preserve">and </w:t>
      </w:r>
      <w:r w:rsidRPr="00250F17">
        <w:t xml:space="preserve">justify resource expenditure. </w:t>
      </w:r>
      <w:r w:rsidR="00F30BF8" w:rsidRPr="00250F17">
        <w:t>A</w:t>
      </w:r>
      <w:r w:rsidR="00DB606F" w:rsidRPr="00250F17">
        <w:t xml:space="preserve"> new review </w:t>
      </w:r>
      <w:r w:rsidR="00ED3AD6" w:rsidRPr="00250F17">
        <w:t xml:space="preserve">addressing </w:t>
      </w:r>
      <w:r w:rsidR="00BD5341" w:rsidRPr="00250F17">
        <w:t xml:space="preserve">the same </w:t>
      </w:r>
      <w:r w:rsidR="00EE4231" w:rsidRPr="00250F17">
        <w:t xml:space="preserve">topic or </w:t>
      </w:r>
      <w:r w:rsidR="00BD5341" w:rsidRPr="00250F17">
        <w:t>research question</w:t>
      </w:r>
      <w:r w:rsidR="00C60E2B" w:rsidRPr="00250F17">
        <w:t xml:space="preserve"> </w:t>
      </w:r>
      <w:r w:rsidR="00FC3C95" w:rsidRPr="00250F17">
        <w:t>as a</w:t>
      </w:r>
      <w:r w:rsidR="00D87DD1" w:rsidRPr="00250F17">
        <w:t>n existing</w:t>
      </w:r>
      <w:r w:rsidR="00FC3C95" w:rsidRPr="00250F17">
        <w:t xml:space="preserve"> one is potentially only justified when it is an update</w:t>
      </w:r>
      <w:r w:rsidR="00640A39" w:rsidRPr="00250F17">
        <w:t xml:space="preserve"> or a</w:t>
      </w:r>
      <w:r w:rsidR="00F825EF" w:rsidRPr="00250F17">
        <w:t xml:space="preserve"> </w:t>
      </w:r>
      <w:r w:rsidR="00442129" w:rsidRPr="00250F17">
        <w:t>planned re</w:t>
      </w:r>
      <w:r w:rsidR="00F83214" w:rsidRPr="00250F17">
        <w:t>plication</w:t>
      </w:r>
      <w:r w:rsidR="00DC5E5C" w:rsidRPr="00250F17">
        <w:t xml:space="preserve"> conducted</w:t>
      </w:r>
      <w:r w:rsidR="004173C4" w:rsidRPr="00250F17">
        <w:t xml:space="preserve"> </w:t>
      </w:r>
      <w:r w:rsidR="00F70763" w:rsidRPr="00250F17">
        <w:t xml:space="preserve">to address </w:t>
      </w:r>
      <w:r w:rsidR="00C57716" w:rsidRPr="00250F17">
        <w:t>methodological flaws</w:t>
      </w:r>
      <w:r w:rsidR="00B2034E" w:rsidRPr="00250F17">
        <w:t xml:space="preserve"> or other </w:t>
      </w:r>
      <w:r w:rsidR="00CE109E" w:rsidRPr="00250F17">
        <w:t>concerns</w:t>
      </w:r>
      <w:r w:rsidR="00707408" w:rsidRPr="00250F17">
        <w:t>.</w:t>
      </w:r>
      <w:r w:rsidR="00DE631E" w:rsidRPr="00250F17">
        <w:fldChar w:fldCharType="begin">
          <w:fldData xml:space="preserve">PEVuZE5vdGU+PENpdGU+PEF1dGhvcj5QdWxqYWs8L0F1dGhvcj48WWVhcj4yMDIzPC9ZZWFyPjxS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k5hc3Nlcjwvc3R5bGU+PHN0eWxlIGZhY2U9Im5vcm1hbCIgZm9udD0i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lBvdHRpZTwvc3R5bGU+PHN0eWxlIGZhY2U9Im5vcm1hbCIgZm9udD0i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</w:fldData>
        </w:fldChar>
      </w:r>
      <w:r w:rsidR="00DE631E" w:rsidRPr="00250F17">
        <w:instrText xml:space="preserve"> ADDIN EN.CITE </w:instrText>
      </w:r>
      <w:r w:rsidR="00DE631E" w:rsidRPr="00250F17">
        <w:fldChar w:fldCharType="begin">
          <w:fldData xml:space="preserve">PEVuZE5vdGU+PENpdGU+PEF1dGhvcj5QdWxqYWs8L0F1dGhvcj48WWVhcj4yMDIzPC9ZZWFyPjxS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k5hc3Nlcjwvc3R5bGU+PHN0eWxlIGZhY2U9Im5vcm1hbCIgZm9udD0i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14, 16]</w:t>
      </w:r>
      <w:r w:rsidR="00DE631E" w:rsidRPr="00250F17">
        <w:fldChar w:fldCharType="end"/>
      </w:r>
      <w:r w:rsidR="00F70763" w:rsidRPr="00250F17">
        <w:t xml:space="preserve"> </w:t>
      </w:r>
      <w:r w:rsidR="007F1367" w:rsidRPr="00250F17">
        <w:t>If</w:t>
      </w:r>
      <w:r w:rsidR="00755144" w:rsidRPr="00250F17">
        <w:t xml:space="preserve"> a new systematic </w:t>
      </w:r>
      <w:r w:rsidR="004301AF" w:rsidRPr="00250F17">
        <w:t xml:space="preserve">review </w:t>
      </w:r>
      <w:r w:rsidR="00755144" w:rsidRPr="00250F17">
        <w:t>is merit</w:t>
      </w:r>
      <w:r w:rsidR="009F28D9" w:rsidRPr="00250F17">
        <w:t>ed</w:t>
      </w:r>
      <w:r w:rsidR="00755144" w:rsidRPr="00250F17">
        <w:t xml:space="preserve">, </w:t>
      </w:r>
      <w:r w:rsidR="004301AF" w:rsidRPr="00250F17">
        <w:t>researchers</w:t>
      </w:r>
      <w:r w:rsidR="009F28D9" w:rsidRPr="00250F17">
        <w:t xml:space="preserve"> should </w:t>
      </w:r>
      <w:r w:rsidR="005D5A3B" w:rsidRPr="00250F17">
        <w:t xml:space="preserve">publish </w:t>
      </w:r>
      <w:r w:rsidR="009F28D9" w:rsidRPr="00250F17">
        <w:t xml:space="preserve">a protocol </w:t>
      </w:r>
      <w:r w:rsidR="005D5A3B" w:rsidRPr="00250F17">
        <w:t>prospectively</w:t>
      </w:r>
      <w:r w:rsidR="006A0E6E" w:rsidRPr="00250F17">
        <w:t xml:space="preserve">; </w:t>
      </w:r>
      <w:r w:rsidR="00374045" w:rsidRPr="00250F17">
        <w:t xml:space="preserve">where </w:t>
      </w:r>
      <w:r w:rsidR="007A1928" w:rsidRPr="00250F17">
        <w:t xml:space="preserve">protocols are </w:t>
      </w:r>
      <w:r w:rsidR="00A9410F" w:rsidRPr="00250F17">
        <w:t>published in a registry such as PROSPERO</w:t>
      </w:r>
      <w:r w:rsidR="00F77B77" w:rsidRPr="00250F17">
        <w:t xml:space="preserve">, </w:t>
      </w:r>
      <w:r w:rsidR="00D22E40" w:rsidRPr="00250F17">
        <w:t>r</w:t>
      </w:r>
      <w:r w:rsidR="00F77B77" w:rsidRPr="00250F17">
        <w:t xml:space="preserve">ecords </w:t>
      </w:r>
      <w:r w:rsidR="00D22E40" w:rsidRPr="00250F17">
        <w:t xml:space="preserve">should be </w:t>
      </w:r>
      <w:r w:rsidR="00112104" w:rsidRPr="00250F17">
        <w:t>kept up to date</w:t>
      </w:r>
      <w:r w:rsidR="00B84883" w:rsidRPr="00250F17">
        <w:t xml:space="preserve"> and</w:t>
      </w:r>
      <w:r w:rsidR="00FA308A" w:rsidRPr="00250F17">
        <w:t>,</w:t>
      </w:r>
      <w:r w:rsidR="00B84883" w:rsidRPr="00250F17">
        <w:t xml:space="preserve"> whe</w:t>
      </w:r>
      <w:r w:rsidR="00454D6E" w:rsidRPr="00250F17">
        <w:t>n</w:t>
      </w:r>
      <w:r w:rsidR="00B84883" w:rsidRPr="00250F17">
        <w:t xml:space="preserve"> appropriate</w:t>
      </w:r>
      <w:r w:rsidR="00FA308A" w:rsidRPr="00250F17">
        <w:t>,</w:t>
      </w:r>
      <w:r w:rsidR="00B84883" w:rsidRPr="00250F17">
        <w:t xml:space="preserve"> </w:t>
      </w:r>
      <w:r w:rsidR="00FA308A" w:rsidRPr="00250F17">
        <w:t>marked as completed or abandoned</w:t>
      </w:r>
      <w:r w:rsidR="00454D6E" w:rsidRPr="00250F17">
        <w:t>.</w:t>
      </w:r>
      <w:r w:rsidR="00DE631E" w:rsidRPr="00250F17">
        <w:fldChar w:fldCharType="begin"/>
      </w:r>
      <w:r w:rsidR="00DE631E" w:rsidRPr="00250F17">
        <w:instrText xml:space="preserve"> ADDIN EN.CITE &lt;EndNote&gt;&lt;Cite&gt;&lt;Author&gt;Andrade&lt;/Author&gt;&lt;Year&gt;2019&lt;/Year&gt;&lt;RecNum&gt;552&lt;/RecNum&gt;&lt;DisplayText&gt;[36, 37]&lt;/DisplayText&gt;&lt;record&gt;&lt;rec-number&gt;552&lt;/rec-number&gt;&lt;foreign-keys&gt;&lt;key app="EN" db-id="waerxdsxkpaztaex9dn5vz25epawss52vrs9" timestamp="1726930646"&gt;552&lt;/key&gt;&lt;/foreign-keys&gt;&lt;ref-type name="Journal Article"&gt;17&lt;/ref-type&gt;&lt;contributors&gt;&lt;authors&gt;&lt;author&gt;Andrade, R. &lt;/author&gt;&lt;author&gt;Pereira, R. &lt;/author&gt;&lt;author&gt;Weir, A. &lt;/author&gt;&lt;author&gt;Ardern, CL. &lt;/author&gt;&lt;author&gt;Espregueira-Mendes, J. &lt;/author&gt;&lt;/authors&gt;&lt;/contributors&gt;&lt;titles&gt;&lt;title&gt;Zombie reviews taking over the PROSPERO systematic review registry. It&amp;apos;s time to fight back!&lt;/title&gt;&lt;secondary-title&gt;British Journal of Sports Medicine&lt;/secondary-title&gt;&lt;/titles&gt;&lt;periodical&gt;&lt;full-title&gt;British Journal of Sports Medicine&lt;/full-title&gt;&lt;/periodical&gt;&lt;pages&gt;919-921&lt;/pages&gt;&lt;volume&gt;53&lt;/volume&gt;&lt;number&gt;15&lt;/number&gt;&lt;dates&gt;&lt;year&gt;2019&lt;/year&gt;&lt;/dates&gt;&lt;urls&gt;&lt;/urls&gt;&lt;/record&gt;&lt;/Cite&gt;&lt;Cite&gt;&lt;Author&gt;Stern&lt;/Author&gt;&lt;Year&gt;2024&lt;/Year&gt;&lt;RecNum&gt;550&lt;/RecNum&gt;&lt;record&gt;&lt;rec-number&gt;550&lt;/rec-number&gt;&lt;foreign-keys&gt;&lt;key app="EN" db-id="waerxdsxkpaztaex9dn5vz25epawss52vrs9" timestamp="1726829144"&gt;550&lt;/key&gt;&lt;/foreign-keys&gt;&lt;ref-type name="Journal Article"&gt;17&lt;/ref-type&gt;&lt;contributors&gt;&lt;authors&gt;&lt;author&gt;Stern, C. &lt;/author&gt;&lt;author&gt;Hines, S. &lt;/author&gt;&lt;author&gt;Leonardi-Bee. J. &lt;/author&gt;&lt;author&gt;Slyer, J. &lt;/author&gt;&lt;author&gt;Wilson, S. &lt;/author&gt;&lt;author&gt;Carrier, J. &lt;/author&gt;&lt;author&gt;Wang, N. &lt;/author&gt;&lt;author&gt;Aromataris, E. &lt;/author&gt;&lt;/authors&gt;&lt;/contributors&gt;&lt;titles&gt;&lt;title&gt;Attack of zombie reviews? JBI Evidence Synthesis editors discuss the commentary &amp;quot;Definition, harms, and prevention of redundant systematic reviews&amp;quot;&lt;/title&gt;&lt;secondary-title&gt;JBI Evidence Sythnesis&lt;/secondary-title&gt;&lt;/titles&gt;&lt;periodical&gt;&lt;full-title&gt;JBI Evidence Sythnesis&lt;/full-title&gt;&lt;/periodical&gt;&lt;pages&gt;359-363&lt;/pages&gt;&lt;volume&gt;22&lt;/volume&gt;&lt;number&gt;3&lt;/number&gt;&lt;dates&gt;&lt;year&gt;2024&lt;/year&gt;&lt;/dates&gt;&lt;urls&gt;&lt;/urls&gt;&lt;/record&gt;&lt;/Cite&gt;&lt;/EndNote&gt;</w:instrText>
      </w:r>
      <w:r w:rsidR="00DE631E" w:rsidRPr="00250F17">
        <w:fldChar w:fldCharType="separate"/>
      </w:r>
      <w:r w:rsidR="00DE631E" w:rsidRPr="00250F17">
        <w:rPr>
          <w:noProof/>
        </w:rPr>
        <w:t>[36, 37]</w:t>
      </w:r>
      <w:r w:rsidR="00DE631E" w:rsidRPr="00250F17">
        <w:fldChar w:fldCharType="end"/>
      </w:r>
      <w:r w:rsidR="00F075E5" w:rsidRPr="00250F17">
        <w:t xml:space="preserve"> </w:t>
      </w:r>
      <w:r w:rsidR="00CC59BF" w:rsidRPr="00250F17">
        <w:t xml:space="preserve">This can help </w:t>
      </w:r>
      <w:r w:rsidR="005F07FC" w:rsidRPr="00250F17">
        <w:t>reduce</w:t>
      </w:r>
      <w:r w:rsidR="00CC59BF" w:rsidRPr="00250F17">
        <w:t xml:space="preserve"> </w:t>
      </w:r>
      <w:r w:rsidR="00CC59BF" w:rsidRPr="00250F17">
        <w:lastRenderedPageBreak/>
        <w:t>duplication</w:t>
      </w:r>
      <w:r w:rsidR="005F07FC" w:rsidRPr="00250F17">
        <w:t xml:space="preserve"> </w:t>
      </w:r>
      <w:r w:rsidR="0075146A" w:rsidRPr="00250F17">
        <w:t xml:space="preserve">and prevent </w:t>
      </w:r>
      <w:r w:rsidR="00D84F37" w:rsidRPr="00250F17">
        <w:t>so called ‘</w:t>
      </w:r>
      <w:r w:rsidR="00FD683D" w:rsidRPr="00250F17">
        <w:t>z</w:t>
      </w:r>
      <w:r w:rsidR="00D84F37" w:rsidRPr="00250F17">
        <w:t xml:space="preserve">ombie reviews’ </w:t>
      </w:r>
      <w:r w:rsidR="00DE4B8A" w:rsidRPr="00250F17">
        <w:t>(registered</w:t>
      </w:r>
      <w:r w:rsidR="003902C1" w:rsidRPr="00250F17">
        <w:t>,</w:t>
      </w:r>
      <w:r w:rsidR="00DE4B8A" w:rsidRPr="00250F17">
        <w:t xml:space="preserve"> </w:t>
      </w:r>
      <w:r w:rsidR="005B6D60" w:rsidRPr="00250F17">
        <w:t xml:space="preserve">but abandoned </w:t>
      </w:r>
      <w:r w:rsidR="00DE4B8A" w:rsidRPr="00250F17">
        <w:t xml:space="preserve">reviews) </w:t>
      </w:r>
      <w:r w:rsidR="004E17B6" w:rsidRPr="00250F17">
        <w:t xml:space="preserve">from </w:t>
      </w:r>
      <w:r w:rsidR="00D84F37" w:rsidRPr="00250F17">
        <w:t xml:space="preserve">deterring </w:t>
      </w:r>
      <w:r w:rsidR="003902C1" w:rsidRPr="00250F17">
        <w:t xml:space="preserve">other </w:t>
      </w:r>
      <w:r w:rsidR="00DE4B8A" w:rsidRPr="00250F17">
        <w:t>researchers</w:t>
      </w:r>
      <w:r w:rsidR="003902C1" w:rsidRPr="00250F17">
        <w:t xml:space="preserve"> from conducting </w:t>
      </w:r>
      <w:r w:rsidR="00051E54" w:rsidRPr="00250F17">
        <w:t>potentially valuable reviews</w:t>
      </w:r>
      <w:r w:rsidR="008D786F" w:rsidRPr="00250F17">
        <w:t>.</w:t>
      </w:r>
      <w:r w:rsidR="00DE631E" w:rsidRPr="00250F17">
        <w:fldChar w:fldCharType="begin">
          <w:fldData xml:space="preserve">PEVuZE5vdGU+PENpdGU+PEF1dGhvcj5BbmRyYWRlPC9BdXRob3I+PFllYXI+MjAxOTwvWWVhcj48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</w:fldData>
        </w:fldChar>
      </w:r>
      <w:r w:rsidR="00DE631E" w:rsidRPr="00250F17">
        <w:instrText xml:space="preserve"> ADDIN EN.CITE </w:instrText>
      </w:r>
      <w:r w:rsidR="00DE631E" w:rsidRPr="00250F17">
        <w:fldChar w:fldCharType="begin">
          <w:fldData xml:space="preserve">PEVuZE5vdGU+PENpdGU+PEF1dGhvcj5BbmRyYWRlPC9BdXRob3I+PFllYXI+MjAxOTwvWWVhcj48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</w:fldData>
        </w:fldChar>
      </w:r>
      <w:r w:rsidR="00DE631E" w:rsidRPr="00250F17">
        <w:instrText xml:space="preserve"> ADDIN EN.CITE.DATA </w:instrText>
      </w:r>
      <w:r w:rsidR="00DE631E" w:rsidRPr="00250F17">
        <w:fldChar w:fldCharType="end"/>
      </w:r>
      <w:r w:rsidR="00DE631E" w:rsidRPr="00250F17">
        <w:fldChar w:fldCharType="separate"/>
      </w:r>
      <w:r w:rsidR="00DE631E" w:rsidRPr="00250F17">
        <w:rPr>
          <w:noProof/>
        </w:rPr>
        <w:t>[16, 36, 37]</w:t>
      </w:r>
      <w:r w:rsidR="00DE631E" w:rsidRPr="00250F17">
        <w:fldChar w:fldCharType="end"/>
      </w:r>
      <w:r w:rsidR="008D786F" w:rsidRPr="00250F17">
        <w:t xml:space="preserve"> </w:t>
      </w:r>
    </w:p>
    <w:p w14:paraId="46898646" w14:textId="7AB7C6ED" w:rsidR="00791898" w:rsidRPr="00250F17" w:rsidRDefault="0055310B" w:rsidP="00EE7CA8">
      <w:pPr>
        <w:spacing w:line="480" w:lineRule="auto"/>
      </w:pPr>
      <w:r w:rsidRPr="00250F17">
        <w:t xml:space="preserve">As stated </w:t>
      </w:r>
      <w:r w:rsidR="009A5324" w:rsidRPr="00250F17">
        <w:t xml:space="preserve">previously, data for </w:t>
      </w:r>
      <w:r w:rsidR="00D12CEA" w:rsidRPr="00250F17">
        <w:t xml:space="preserve">our </w:t>
      </w:r>
      <w:r w:rsidR="009A5324" w:rsidRPr="00250F17">
        <w:t xml:space="preserve">analysis </w:t>
      </w:r>
      <w:r w:rsidR="00976CC4" w:rsidRPr="00250F17">
        <w:t xml:space="preserve">of duplication </w:t>
      </w:r>
      <w:r w:rsidR="009A5324" w:rsidRPr="00250F17">
        <w:t>w</w:t>
      </w:r>
      <w:r w:rsidR="008F5292" w:rsidRPr="00250F17">
        <w:t>ere</w:t>
      </w:r>
      <w:r w:rsidR="009A5324" w:rsidRPr="00250F17">
        <w:t xml:space="preserve"> derived from </w:t>
      </w:r>
      <w:r w:rsidR="00AA321F" w:rsidRPr="00250F17">
        <w:t xml:space="preserve">a </w:t>
      </w:r>
      <w:r w:rsidR="000A3BBB" w:rsidRPr="00250F17">
        <w:t xml:space="preserve">series </w:t>
      </w:r>
      <w:r w:rsidR="005A488C" w:rsidRPr="00250F17">
        <w:t>of</w:t>
      </w:r>
      <w:r w:rsidR="00212C8F" w:rsidRPr="00250F17">
        <w:t xml:space="preserve"> </w:t>
      </w:r>
      <w:r w:rsidR="009A5324" w:rsidRPr="00250F17">
        <w:t xml:space="preserve">evidence reports </w:t>
      </w:r>
      <w:r w:rsidR="00620301" w:rsidRPr="00250F17">
        <w:t xml:space="preserve">produced </w:t>
      </w:r>
      <w:r w:rsidR="009A5324" w:rsidRPr="00250F17">
        <w:t>for the DHSC</w:t>
      </w:r>
      <w:r w:rsidR="00620301" w:rsidRPr="00250F17">
        <w:t xml:space="preserve">. </w:t>
      </w:r>
      <w:r w:rsidR="00305B75" w:rsidRPr="00250F17">
        <w:t xml:space="preserve">Owing to the rapid nature </w:t>
      </w:r>
      <w:r w:rsidR="00D935AF" w:rsidRPr="00250F17">
        <w:t>of the</w:t>
      </w:r>
      <w:r w:rsidR="00022607" w:rsidRPr="00250F17">
        <w:t xml:space="preserve"> reports, </w:t>
      </w:r>
      <w:r w:rsidR="00507B52" w:rsidRPr="00250F17">
        <w:t xml:space="preserve">it was necessary to </w:t>
      </w:r>
      <w:r w:rsidR="001A48BC" w:rsidRPr="00250F17">
        <w:t xml:space="preserve">limit </w:t>
      </w:r>
      <w:r w:rsidR="004D4F25" w:rsidRPr="00250F17">
        <w:t xml:space="preserve">the </w:t>
      </w:r>
      <w:r w:rsidR="00DE07F0" w:rsidRPr="00250F17">
        <w:t>sources and search terms</w:t>
      </w:r>
      <w:r w:rsidR="007C47F9" w:rsidRPr="00250F17">
        <w:t xml:space="preserve"> </w:t>
      </w:r>
      <w:r w:rsidR="0076543C" w:rsidRPr="00250F17">
        <w:t xml:space="preserve">used </w:t>
      </w:r>
      <w:r w:rsidR="00EF4CA9" w:rsidRPr="00250F17">
        <w:t>for</w:t>
      </w:r>
      <w:r w:rsidR="0076543C" w:rsidRPr="00250F17">
        <w:t xml:space="preserve"> </w:t>
      </w:r>
      <w:r w:rsidR="00EE62D3" w:rsidRPr="00250F17">
        <w:t>identify</w:t>
      </w:r>
      <w:r w:rsidR="00C35243" w:rsidRPr="00250F17">
        <w:t>ing</w:t>
      </w:r>
      <w:r w:rsidR="00EE62D3" w:rsidRPr="00250F17">
        <w:t xml:space="preserve"> </w:t>
      </w:r>
      <w:r w:rsidR="00084E40" w:rsidRPr="00250F17">
        <w:t>evidence</w:t>
      </w:r>
      <w:r w:rsidR="004F5A42" w:rsidRPr="00250F17">
        <w:t>.</w:t>
      </w:r>
      <w:r w:rsidR="00084E40" w:rsidRPr="00250F17">
        <w:t xml:space="preserve"> </w:t>
      </w:r>
      <w:r w:rsidR="004F5A42" w:rsidRPr="00250F17">
        <w:t xml:space="preserve">Consequently, it is </w:t>
      </w:r>
      <w:r w:rsidR="00D37892" w:rsidRPr="00250F17">
        <w:t>doubtful that</w:t>
      </w:r>
      <w:r w:rsidR="00732531" w:rsidRPr="00250F17">
        <w:t xml:space="preserve"> we</w:t>
      </w:r>
      <w:r w:rsidR="00D37892" w:rsidRPr="00250F17">
        <w:t xml:space="preserve"> identified all potentially relevant publications</w:t>
      </w:r>
      <w:r w:rsidR="004F5A42" w:rsidRPr="00250F17">
        <w:t xml:space="preserve"> and</w:t>
      </w:r>
      <w:r w:rsidR="00D37892" w:rsidRPr="00250F17">
        <w:t xml:space="preserve"> </w:t>
      </w:r>
      <w:r w:rsidR="00B717FF" w:rsidRPr="00250F17">
        <w:t>our</w:t>
      </w:r>
      <w:r w:rsidR="00D614D7" w:rsidRPr="00250F17">
        <w:t xml:space="preserve"> analysis</w:t>
      </w:r>
      <w:r w:rsidR="005C0ED6" w:rsidRPr="00250F17">
        <w:t xml:space="preserve"> </w:t>
      </w:r>
      <w:r w:rsidR="00A424C9" w:rsidRPr="00250F17">
        <w:t xml:space="preserve">is likely to underestimate the amount of duplication that occurred </w:t>
      </w:r>
      <w:r w:rsidR="004151C3" w:rsidRPr="00250F17">
        <w:t>during the pandemic</w:t>
      </w:r>
      <w:r w:rsidR="00FC31BB" w:rsidRPr="00250F17">
        <w:t xml:space="preserve">. </w:t>
      </w:r>
      <w:r w:rsidR="00A424C9" w:rsidRPr="00250F17">
        <w:t>This</w:t>
      </w:r>
      <w:r w:rsidR="007C0567" w:rsidRPr="00250F17">
        <w:t xml:space="preserve"> </w:t>
      </w:r>
      <w:r w:rsidR="00CB102A" w:rsidRPr="00250F17">
        <w:t xml:space="preserve">work </w:t>
      </w:r>
      <w:r w:rsidR="007C0567" w:rsidRPr="00250F17">
        <w:t xml:space="preserve">is </w:t>
      </w:r>
      <w:r w:rsidR="00A424C9" w:rsidRPr="00250F17">
        <w:t xml:space="preserve">also </w:t>
      </w:r>
      <w:r w:rsidR="007C0567" w:rsidRPr="00250F17">
        <w:t>limited by the quality of reporting by review authors</w:t>
      </w:r>
      <w:r w:rsidR="00B226F7" w:rsidRPr="00250F17">
        <w:t>, for example, s</w:t>
      </w:r>
      <w:r w:rsidR="00515203" w:rsidRPr="00250F17">
        <w:t xml:space="preserve">ome may </w:t>
      </w:r>
      <w:r w:rsidR="000874F8" w:rsidRPr="00250F17">
        <w:t xml:space="preserve">have </w:t>
      </w:r>
      <w:r w:rsidR="00A10B3C" w:rsidRPr="00250F17">
        <w:t xml:space="preserve">omitted </w:t>
      </w:r>
      <w:r w:rsidR="00AF09F2" w:rsidRPr="00250F17">
        <w:t xml:space="preserve">pertinent details </w:t>
      </w:r>
      <w:r w:rsidR="0083211A" w:rsidRPr="00250F17">
        <w:t xml:space="preserve">about </w:t>
      </w:r>
      <w:r w:rsidR="00115E5D" w:rsidRPr="00250F17">
        <w:t>their method</w:t>
      </w:r>
      <w:r w:rsidR="007D7E74" w:rsidRPr="00250F17">
        <w:t>s</w:t>
      </w:r>
      <w:r w:rsidR="007C0567" w:rsidRPr="00250F17">
        <w:t xml:space="preserve">. </w:t>
      </w:r>
      <w:r w:rsidR="0011658B" w:rsidRPr="00250F17">
        <w:t xml:space="preserve">We </w:t>
      </w:r>
      <w:r w:rsidR="003F3712" w:rsidRPr="00250F17">
        <w:t>compar</w:t>
      </w:r>
      <w:r w:rsidR="00CA7E73" w:rsidRPr="00250F17">
        <w:t>ed</w:t>
      </w:r>
      <w:r w:rsidR="003F3712" w:rsidRPr="00250F17">
        <w:t xml:space="preserve"> similarity in the key characteristics of reviews </w:t>
      </w:r>
      <w:r w:rsidR="00856A79" w:rsidRPr="00250F17">
        <w:t>only</w:t>
      </w:r>
      <w:r w:rsidR="007E442A" w:rsidRPr="00250F17">
        <w:t>.</w:t>
      </w:r>
      <w:r w:rsidR="00E22E43" w:rsidRPr="00250F17">
        <w:t xml:space="preserve"> </w:t>
      </w:r>
      <w:r w:rsidR="00395B29" w:rsidRPr="00250F17">
        <w:t xml:space="preserve">Assessing </w:t>
      </w:r>
      <w:r w:rsidR="00EE05D7" w:rsidRPr="00250F17">
        <w:t xml:space="preserve">the </w:t>
      </w:r>
      <w:r w:rsidR="00ED300F" w:rsidRPr="00250F17">
        <w:t xml:space="preserve">extent of overlap in the primary studies included across reviews could have </w:t>
      </w:r>
      <w:r w:rsidR="009C312D" w:rsidRPr="00250F17">
        <w:t xml:space="preserve">provided additional insight into duplication. However, </w:t>
      </w:r>
      <w:r w:rsidR="00791898" w:rsidRPr="00250F17">
        <w:t>this was n</w:t>
      </w:r>
      <w:r w:rsidR="00D241E5" w:rsidRPr="00250F17">
        <w:t>ot practical</w:t>
      </w:r>
      <w:r w:rsidR="00791898" w:rsidRPr="00250F17">
        <w:t xml:space="preserve"> owing to the large number of reviews we assessed</w:t>
      </w:r>
      <w:r w:rsidR="00625091" w:rsidRPr="00250F17">
        <w:t>.</w:t>
      </w:r>
      <w:r w:rsidR="00F75DE6" w:rsidRPr="00250F17">
        <w:t xml:space="preserve"> </w:t>
      </w:r>
      <w:r w:rsidR="00D64A17" w:rsidRPr="00250F17">
        <w:t>It wo</w:t>
      </w:r>
      <w:r w:rsidR="0007746C" w:rsidRPr="00250F17">
        <w:t>u</w:t>
      </w:r>
      <w:r w:rsidR="00D64A17" w:rsidRPr="00250F17">
        <w:t>ld be interesting to conduct a more in</w:t>
      </w:r>
      <w:r w:rsidR="00427664" w:rsidRPr="00250F17">
        <w:t>-</w:t>
      </w:r>
      <w:r w:rsidR="00D64A17" w:rsidRPr="00250F17">
        <w:t xml:space="preserve">depth </w:t>
      </w:r>
      <w:r w:rsidR="004E0913" w:rsidRPr="00250F17">
        <w:t>analysis of the papers to explore</w:t>
      </w:r>
      <w:r w:rsidR="0007746C" w:rsidRPr="00250F17">
        <w:t xml:space="preserve"> </w:t>
      </w:r>
      <w:r w:rsidR="004E5B8E" w:rsidRPr="00250F17">
        <w:t xml:space="preserve">the </w:t>
      </w:r>
      <w:r w:rsidR="009E0E12" w:rsidRPr="00250F17">
        <w:t xml:space="preserve">information </w:t>
      </w:r>
      <w:r w:rsidR="00FE24B5" w:rsidRPr="00250F17">
        <w:t xml:space="preserve">that </w:t>
      </w:r>
      <w:r w:rsidR="00836208" w:rsidRPr="00250F17">
        <w:t xml:space="preserve">authors had </w:t>
      </w:r>
      <w:r w:rsidR="000479B8" w:rsidRPr="00250F17">
        <w:t>provided</w:t>
      </w:r>
      <w:r w:rsidR="00836208" w:rsidRPr="00250F17">
        <w:t xml:space="preserve"> about </w:t>
      </w:r>
      <w:r w:rsidR="00171922" w:rsidRPr="00250F17">
        <w:t xml:space="preserve">existing reviews and </w:t>
      </w:r>
      <w:r w:rsidR="00515211" w:rsidRPr="00250F17">
        <w:t>the</w:t>
      </w:r>
      <w:r w:rsidR="001C4501" w:rsidRPr="00250F17">
        <w:t>ir</w:t>
      </w:r>
      <w:r w:rsidR="00515211" w:rsidRPr="00250F17">
        <w:t xml:space="preserve"> rationale for </w:t>
      </w:r>
      <w:r w:rsidR="009E065A" w:rsidRPr="00250F17">
        <w:t xml:space="preserve">conducting </w:t>
      </w:r>
      <w:r w:rsidR="009F7E76" w:rsidRPr="00250F17">
        <w:t xml:space="preserve">a new </w:t>
      </w:r>
      <w:r w:rsidR="009E065A" w:rsidRPr="00250F17">
        <w:t>one.</w:t>
      </w:r>
      <w:r w:rsidR="00526A6B" w:rsidRPr="00250F17">
        <w:t xml:space="preserve"> </w:t>
      </w:r>
    </w:p>
    <w:p w14:paraId="2FB59BFA" w14:textId="72CC9797" w:rsidR="00C3204F" w:rsidRPr="00250F17" w:rsidRDefault="00435D79" w:rsidP="00EE7CA8">
      <w:pPr>
        <w:pStyle w:val="Heading2"/>
        <w:spacing w:line="480" w:lineRule="auto"/>
      </w:pPr>
      <w:r w:rsidRPr="00250F17">
        <w:t>C</w:t>
      </w:r>
      <w:r w:rsidR="005350FB" w:rsidRPr="00250F17">
        <w:t>onclusion</w:t>
      </w:r>
    </w:p>
    <w:p w14:paraId="4786E048" w14:textId="07487041" w:rsidR="00A44ADC" w:rsidRPr="00250F17" w:rsidRDefault="007819F2" w:rsidP="00EE7CA8">
      <w:pPr>
        <w:spacing w:line="480" w:lineRule="auto"/>
      </w:pPr>
      <w:r w:rsidRPr="00250F17">
        <w:t xml:space="preserve">The COVID-19 pandemic was a </w:t>
      </w:r>
      <w:r w:rsidR="009A2EDF" w:rsidRPr="00250F17">
        <w:t xml:space="preserve">generational </w:t>
      </w:r>
      <w:r w:rsidRPr="00250F17">
        <w:t>event</w:t>
      </w:r>
      <w:r w:rsidR="00246E44" w:rsidRPr="00250F17">
        <w:t>,</w:t>
      </w:r>
      <w:r w:rsidR="004F173F" w:rsidRPr="00250F17">
        <w:t xml:space="preserve"> but it is</w:t>
      </w:r>
      <w:r w:rsidR="00123888" w:rsidRPr="00250F17">
        <w:t xml:space="preserve"> </w:t>
      </w:r>
      <w:r w:rsidR="004A4169" w:rsidRPr="00250F17">
        <w:t xml:space="preserve">still </w:t>
      </w:r>
      <w:r w:rsidR="00FB4A5D" w:rsidRPr="00250F17">
        <w:t>important to examine</w:t>
      </w:r>
      <w:r w:rsidR="00123888" w:rsidRPr="00250F17">
        <w:t xml:space="preserve"> the response of the research community </w:t>
      </w:r>
      <w:r w:rsidR="00FB4A5D" w:rsidRPr="00250F17">
        <w:t>so that lessons can be learnt</w:t>
      </w:r>
      <w:r w:rsidR="00B11292" w:rsidRPr="00250F17">
        <w:t xml:space="preserve"> </w:t>
      </w:r>
      <w:r w:rsidR="00072600" w:rsidRPr="00250F17">
        <w:t>fo</w:t>
      </w:r>
      <w:r w:rsidR="00B92DD3" w:rsidRPr="00250F17">
        <w:t xml:space="preserve">r </w:t>
      </w:r>
      <w:r w:rsidR="00334C97" w:rsidRPr="00250F17">
        <w:t xml:space="preserve">future </w:t>
      </w:r>
      <w:r w:rsidR="00783ABF" w:rsidRPr="00250F17">
        <w:t>epidemic</w:t>
      </w:r>
      <w:r w:rsidR="00D01164" w:rsidRPr="00250F17">
        <w:t>s</w:t>
      </w:r>
      <w:r w:rsidR="00783ABF" w:rsidRPr="00250F17">
        <w:t xml:space="preserve"> and pandemic</w:t>
      </w:r>
      <w:r w:rsidR="00D01164" w:rsidRPr="00250F17">
        <w:t>s.</w:t>
      </w:r>
      <w:r w:rsidR="00A147FE" w:rsidRPr="00250F17">
        <w:t xml:space="preserve"> </w:t>
      </w:r>
      <w:r w:rsidR="00044583" w:rsidRPr="00250F17">
        <w:t>W</w:t>
      </w:r>
      <w:r w:rsidR="009248C3" w:rsidRPr="00250F17">
        <w:t xml:space="preserve">e </w:t>
      </w:r>
      <w:r w:rsidR="000B161C" w:rsidRPr="00250F17">
        <w:t>identif</w:t>
      </w:r>
      <w:r w:rsidR="009248C3" w:rsidRPr="00250F17">
        <w:t>ied</w:t>
      </w:r>
      <w:r w:rsidR="000B161C" w:rsidRPr="00250F17">
        <w:t xml:space="preserve"> </w:t>
      </w:r>
      <w:r w:rsidR="00C11155" w:rsidRPr="00250F17">
        <w:t>significant</w:t>
      </w:r>
      <w:r w:rsidR="009E43B0" w:rsidRPr="00250F17">
        <w:t xml:space="preserve"> </w:t>
      </w:r>
      <w:r w:rsidR="00A61007" w:rsidRPr="00250F17">
        <w:t>similarity</w:t>
      </w:r>
      <w:r w:rsidR="00816DC6" w:rsidRPr="00250F17">
        <w:t xml:space="preserve"> </w:t>
      </w:r>
      <w:r w:rsidR="00577BDB" w:rsidRPr="00250F17">
        <w:t xml:space="preserve">in the </w:t>
      </w:r>
      <w:r w:rsidR="00044583" w:rsidRPr="00250F17">
        <w:t xml:space="preserve">aims and </w:t>
      </w:r>
      <w:r w:rsidR="00577BDB" w:rsidRPr="00250F17">
        <w:t xml:space="preserve">key characteristics of </w:t>
      </w:r>
      <w:r w:rsidR="00044583" w:rsidRPr="00250F17">
        <w:t xml:space="preserve">112 </w:t>
      </w:r>
      <w:r w:rsidR="00577BDB" w:rsidRPr="00250F17">
        <w:t xml:space="preserve">reviews </w:t>
      </w:r>
      <w:r w:rsidR="00044583" w:rsidRPr="00250F17">
        <w:t xml:space="preserve">focused on the frequency and/or risk of Long COVID, which were published in the first three years of the pandemic. This </w:t>
      </w:r>
      <w:r w:rsidR="00A32179" w:rsidRPr="00250F17">
        <w:t xml:space="preserve">raises </w:t>
      </w:r>
      <w:r w:rsidR="00CA42F1" w:rsidRPr="00250F17">
        <w:t xml:space="preserve">concern </w:t>
      </w:r>
      <w:r w:rsidR="00A32179" w:rsidRPr="00250F17">
        <w:t xml:space="preserve">about </w:t>
      </w:r>
      <w:r w:rsidR="00F643C5" w:rsidRPr="00250F17">
        <w:t xml:space="preserve">unnecessary duplication and </w:t>
      </w:r>
      <w:r w:rsidR="00A32179" w:rsidRPr="00250F17">
        <w:t xml:space="preserve">the extent to which all reviews </w:t>
      </w:r>
      <w:r w:rsidR="004D5015" w:rsidRPr="00250F17">
        <w:t xml:space="preserve">will have added </w:t>
      </w:r>
      <w:r w:rsidR="00F31C64" w:rsidRPr="00250F17">
        <w:t>substantially to the knowledge base.</w:t>
      </w:r>
      <w:r w:rsidR="002902B8" w:rsidRPr="00250F17">
        <w:t xml:space="preserve"> </w:t>
      </w:r>
      <w:r w:rsidR="00266629" w:rsidRPr="00250F17">
        <w:t>Whilst some duplication is inevitable, r</w:t>
      </w:r>
      <w:r w:rsidR="00B72F07" w:rsidRPr="00250F17">
        <w:t xml:space="preserve">esearchers should </w:t>
      </w:r>
      <w:r w:rsidR="00B0185C" w:rsidRPr="00250F17">
        <w:t xml:space="preserve">seek to </w:t>
      </w:r>
      <w:r w:rsidR="00333095" w:rsidRPr="00250F17">
        <w:t>identif</w:t>
      </w:r>
      <w:r w:rsidR="00266629" w:rsidRPr="00250F17">
        <w:t>y</w:t>
      </w:r>
      <w:r w:rsidR="00333095" w:rsidRPr="00250F17">
        <w:t xml:space="preserve"> a </w:t>
      </w:r>
      <w:r w:rsidR="00D77EAF" w:rsidRPr="00250F17">
        <w:t>genuine and significant gap in knowledge</w:t>
      </w:r>
      <w:r w:rsidR="00EE201F" w:rsidRPr="00250F17">
        <w:t xml:space="preserve"> </w:t>
      </w:r>
      <w:r w:rsidR="00A97143" w:rsidRPr="00250F17">
        <w:t>before</w:t>
      </w:r>
      <w:r w:rsidR="00CA42F1" w:rsidRPr="00250F17">
        <w:t xml:space="preserve"> </w:t>
      </w:r>
      <w:r w:rsidR="005B6A79" w:rsidRPr="00250F17">
        <w:t>new review</w:t>
      </w:r>
      <w:r w:rsidR="00A43CDF" w:rsidRPr="00250F17">
        <w:t>s</w:t>
      </w:r>
      <w:r w:rsidR="005B6A79" w:rsidRPr="00250F17">
        <w:t xml:space="preserve"> </w:t>
      </w:r>
      <w:r w:rsidR="00A43CDF" w:rsidRPr="00250F17">
        <w:t>are</w:t>
      </w:r>
      <w:r w:rsidR="005B6A79" w:rsidRPr="00250F17">
        <w:t xml:space="preserve"> conducted</w:t>
      </w:r>
      <w:r w:rsidR="00333DF9" w:rsidRPr="00250F17">
        <w:t>.</w:t>
      </w:r>
    </w:p>
    <w:p w14:paraId="6628E8CF" w14:textId="77777777" w:rsidR="0032036B" w:rsidRPr="00250F17" w:rsidRDefault="0032036B" w:rsidP="00163F1E"/>
    <w:p w14:paraId="5CE365F9" w14:textId="6B8D2851" w:rsidR="00082FF9" w:rsidRPr="00250F17" w:rsidRDefault="00DC5E30" w:rsidP="00DC5E30">
      <w:pPr>
        <w:pStyle w:val="Heading2"/>
      </w:pPr>
      <w:r w:rsidRPr="00250F17">
        <w:lastRenderedPageBreak/>
        <w:t>Figure 1</w:t>
      </w:r>
      <w:r w:rsidR="005A246F" w:rsidRPr="00250F17">
        <w:t xml:space="preserve">: </w:t>
      </w:r>
      <w:r w:rsidR="00CD2FF0" w:rsidRPr="00250F17">
        <w:t>Date up to which searches were conducted</w:t>
      </w:r>
      <w:r w:rsidR="00F43AE1" w:rsidRPr="00250F17">
        <w:t xml:space="preserve"> (n=107)</w:t>
      </w:r>
    </w:p>
    <w:p w14:paraId="19B8DF80" w14:textId="1EF6FC67" w:rsidR="00BF44AB" w:rsidRPr="00250F17" w:rsidRDefault="00BF44AB" w:rsidP="00BF44AB">
      <w:r w:rsidRPr="00250F17">
        <w:rPr>
          <w:noProof/>
        </w:rPr>
        <w:drawing>
          <wp:inline distT="0" distB="0" distL="0" distR="0" wp14:anchorId="043DC048" wp14:editId="206DE249">
            <wp:extent cx="5731510" cy="3769360"/>
            <wp:effectExtent l="0" t="0" r="2540" b="2540"/>
            <wp:docPr id="469104165" name="Chart 1">
              <a:extLst xmlns:a="http://schemas.openxmlformats.org/drawingml/2006/main">
                <a:ext uri="{FF2B5EF4-FFF2-40B4-BE49-F238E27FC236}">
                  <a16:creationId xmlns:a16="http://schemas.microsoft.com/office/drawing/2014/main" id="{FBA38AD9-847E-81C7-5139-DA8440CFC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28AD4A7" w14:textId="128671C6" w:rsidR="00835AE9" w:rsidRPr="00250F17" w:rsidRDefault="00835AE9"/>
    <w:p w14:paraId="1E1E0641" w14:textId="3D1B5B9D" w:rsidR="00B76237" w:rsidRPr="00250F17" w:rsidRDefault="00B76237" w:rsidP="00695143"/>
    <w:p w14:paraId="6389FA63" w14:textId="77777777" w:rsidR="004B4B60" w:rsidRPr="00250F17" w:rsidRDefault="004B4B60" w:rsidP="00C51F11">
      <w:pPr>
        <w:pStyle w:val="Heading2"/>
      </w:pPr>
      <w:r w:rsidRPr="00250F17">
        <w:t>Declarations</w:t>
      </w:r>
    </w:p>
    <w:p w14:paraId="3F5790F1" w14:textId="77777777" w:rsidR="004B4B60" w:rsidRPr="00250F17" w:rsidRDefault="004B4B60" w:rsidP="004B4B60">
      <w:r w:rsidRPr="00250F17">
        <w:t>Ethics approval and consent to participate: Not applicable</w:t>
      </w:r>
    </w:p>
    <w:p w14:paraId="1D603363" w14:textId="77777777" w:rsidR="004B4B60" w:rsidRPr="00250F17" w:rsidRDefault="004B4B60" w:rsidP="004B4B60">
      <w:r w:rsidRPr="00250F17">
        <w:t>Consent for publication: Not applicable</w:t>
      </w:r>
    </w:p>
    <w:p w14:paraId="0EA01B89" w14:textId="77777777" w:rsidR="004B4B60" w:rsidRPr="00250F17" w:rsidRDefault="004B4B60" w:rsidP="004B4B60">
      <w:r w:rsidRPr="00250F17">
        <w:t>Availability of data and materials: Not applicable</w:t>
      </w:r>
    </w:p>
    <w:p w14:paraId="2F4CFD95" w14:textId="77777777" w:rsidR="004B4B60" w:rsidRPr="00250F17" w:rsidRDefault="004B4B60" w:rsidP="004B4B60">
      <w:r w:rsidRPr="00250F17">
        <w:t>Competing interests: The authors declare that they have no competing interests</w:t>
      </w:r>
    </w:p>
    <w:p w14:paraId="37A91A6A" w14:textId="6C31FA30" w:rsidR="004B4B60" w:rsidRPr="00250F17" w:rsidRDefault="004B4B60" w:rsidP="004B4B60">
      <w:r w:rsidRPr="00250F17">
        <w:t>Funding:</w:t>
      </w:r>
      <w:r w:rsidR="004678A5" w:rsidRPr="00250F17">
        <w:t xml:space="preserve"> </w:t>
      </w:r>
      <w:r w:rsidR="00C12E69" w:rsidRPr="00250F17">
        <w:t xml:space="preserve">This work </w:t>
      </w:r>
      <w:r w:rsidR="00F3150A" w:rsidRPr="00250F17">
        <w:t>received</w:t>
      </w:r>
      <w:r w:rsidR="00AD71C5" w:rsidRPr="00250F17">
        <w:t xml:space="preserve"> </w:t>
      </w:r>
      <w:r w:rsidR="00F3150A" w:rsidRPr="00250F17">
        <w:t xml:space="preserve">no </w:t>
      </w:r>
      <w:r w:rsidR="00AD71C5" w:rsidRPr="00250F17">
        <w:t>external fund</w:t>
      </w:r>
      <w:r w:rsidR="00F3150A" w:rsidRPr="00250F17">
        <w:t>ing</w:t>
      </w:r>
    </w:p>
    <w:p w14:paraId="21EB1437" w14:textId="068A4CD0" w:rsidR="00647127" w:rsidRPr="00250F17" w:rsidRDefault="004B4B60" w:rsidP="00695143">
      <w:r w:rsidRPr="00250F17">
        <w:t xml:space="preserve">Authors' contributions: </w:t>
      </w:r>
      <w:r w:rsidR="00EE5E31" w:rsidRPr="00250F17">
        <w:t>GR and CK b</w:t>
      </w:r>
      <w:r w:rsidR="00544EA5" w:rsidRPr="00250F17">
        <w:t>oth contributed to study conceptualisatio</w:t>
      </w:r>
      <w:r w:rsidR="00DB20CE" w:rsidRPr="00250F17">
        <w:t xml:space="preserve">n, </w:t>
      </w:r>
      <w:r w:rsidR="00544EA5" w:rsidRPr="00250F17">
        <w:t xml:space="preserve">screened papers for inclusion and extracted data. </w:t>
      </w:r>
      <w:r w:rsidR="00577763" w:rsidRPr="00250F17">
        <w:t>GR draft</w:t>
      </w:r>
      <w:r w:rsidR="00111076" w:rsidRPr="00250F17">
        <w:t>ed</w:t>
      </w:r>
      <w:r w:rsidR="00577763" w:rsidRPr="00250F17">
        <w:t xml:space="preserve"> the manuscript</w:t>
      </w:r>
      <w:r w:rsidR="00EE5E31" w:rsidRPr="00250F17">
        <w:t xml:space="preserve">, which was </w:t>
      </w:r>
      <w:r w:rsidR="00544EA5" w:rsidRPr="00250F17">
        <w:t>edit</w:t>
      </w:r>
      <w:r w:rsidR="00EE5E31" w:rsidRPr="00250F17">
        <w:t>ed and a</w:t>
      </w:r>
      <w:r w:rsidR="00544EA5" w:rsidRPr="00250F17">
        <w:t xml:space="preserve">pproved </w:t>
      </w:r>
      <w:r w:rsidR="00EE5E31" w:rsidRPr="00250F17">
        <w:t>by both authors.</w:t>
      </w:r>
    </w:p>
    <w:p w14:paraId="067644EE" w14:textId="23320257" w:rsidR="00B23998" w:rsidRPr="00250F17" w:rsidRDefault="00B23998" w:rsidP="00695143">
      <w:r w:rsidRPr="00250F17">
        <w:t>Acknowledgements: Not applicable</w:t>
      </w:r>
    </w:p>
    <w:p w14:paraId="293B36A7" w14:textId="77777777" w:rsidR="00647127" w:rsidRPr="00250F17" w:rsidRDefault="00647127" w:rsidP="00695143"/>
    <w:p w14:paraId="35904AAD" w14:textId="77777777" w:rsidR="00647127" w:rsidRPr="00250F17" w:rsidRDefault="00647127" w:rsidP="00695143"/>
    <w:p w14:paraId="05EFE4A1" w14:textId="77777777" w:rsidR="009A1D46" w:rsidRPr="00250F17" w:rsidRDefault="009A1D46" w:rsidP="00695143"/>
    <w:p w14:paraId="4F81412D" w14:textId="77777777" w:rsidR="009A1D46" w:rsidRPr="00250F17" w:rsidRDefault="009A1D46" w:rsidP="00695143"/>
    <w:p w14:paraId="35DE9A35" w14:textId="77777777" w:rsidR="009A1D46" w:rsidRPr="00250F17" w:rsidRDefault="009A1D46" w:rsidP="00695143"/>
    <w:p w14:paraId="1247473D" w14:textId="77777777" w:rsidR="009A1D46" w:rsidRPr="00250F17" w:rsidRDefault="009A1D46" w:rsidP="00695143"/>
    <w:p w14:paraId="49A20652" w14:textId="4EC2C87E" w:rsidR="001D69D9" w:rsidRPr="00250F17" w:rsidRDefault="00647127" w:rsidP="00647127">
      <w:pPr>
        <w:pStyle w:val="Heading2"/>
      </w:pPr>
      <w:r w:rsidRPr="00250F17">
        <w:lastRenderedPageBreak/>
        <w:t>References</w:t>
      </w:r>
    </w:p>
    <w:p w14:paraId="3C5B8424" w14:textId="35C9122B" w:rsidR="00DE631E" w:rsidRPr="00250F17" w:rsidRDefault="00DE631E" w:rsidP="005F4025">
      <w:pPr>
        <w:pStyle w:val="EndNoteBibliography"/>
        <w:spacing w:before="120" w:after="0"/>
      </w:pPr>
      <w:r w:rsidRPr="00250F17">
        <w:fldChar w:fldCharType="begin"/>
      </w:r>
      <w:r w:rsidRPr="00250F17">
        <w:instrText xml:space="preserve"> ADDIN EN.REFLIST </w:instrText>
      </w:r>
      <w:r w:rsidRPr="00250F17">
        <w:fldChar w:fldCharType="separate"/>
      </w:r>
      <w:r w:rsidRPr="00250F17">
        <w:t xml:space="preserve">1. National Institute for Health and Care Excellence (NICE), Scottish Intercollegiate Guidelines Network (SIGN), Royal College of General Practitioners. COVID-19 rapid guideline: managing the long-term effects of COVID-19. London: NICE; 2024. Available from: </w:t>
      </w:r>
      <w:hyperlink r:id="rId11" w:history="1">
        <w:r w:rsidRPr="00250F17">
          <w:rPr>
            <w:rStyle w:val="Hyperlink"/>
          </w:rPr>
          <w:t>https://www.nice.org.uk/guidance/ng188</w:t>
        </w:r>
      </w:hyperlink>
    </w:p>
    <w:p w14:paraId="6979F4EE" w14:textId="6C4163D6" w:rsidR="00DE631E" w:rsidRPr="00250F17" w:rsidRDefault="00DE631E" w:rsidP="005F4025">
      <w:pPr>
        <w:pStyle w:val="EndNoteBibliography"/>
        <w:spacing w:before="120" w:after="0"/>
      </w:pPr>
      <w:r w:rsidRPr="00250F17">
        <w:t xml:space="preserve">2. World Health Organization. A clinical case definition of post COVID-19 condition by a Delphi consensus; 2021 6 October 2021. Available from: </w:t>
      </w:r>
      <w:hyperlink r:id="rId12" w:history="1">
        <w:r w:rsidRPr="00250F17">
          <w:rPr>
            <w:rStyle w:val="Hyperlink"/>
          </w:rPr>
          <w:t>https://www.who.int/publications/i/item/WHO-2019-nCoV-Post_COVID-19_condition-Clinical_case_definition-2021.1</w:t>
        </w:r>
      </w:hyperlink>
    </w:p>
    <w:p w14:paraId="2C5F5E08" w14:textId="02C22667" w:rsidR="00DE631E" w:rsidRPr="00250F17" w:rsidRDefault="00DE631E" w:rsidP="005F4025">
      <w:pPr>
        <w:pStyle w:val="EndNoteBibliography"/>
        <w:spacing w:before="120" w:after="0"/>
      </w:pPr>
      <w:r w:rsidRPr="00250F17">
        <w:t xml:space="preserve">3. Raine G, Sutcliffe K, Sowden A. Reviews on Long COVID: A scope of the literature London: EPPI Centre, UCL Social Research Institute, UCL Institute of Education, University College London; 2021. Available from: </w:t>
      </w:r>
      <w:hyperlink r:id="rId13" w:history="1">
        <w:r w:rsidRPr="00250F17">
          <w:rPr>
            <w:rStyle w:val="Hyperlink"/>
          </w:rPr>
          <w:t>https://eppi.ioe.ac.uk/cms/Default.aspx?tabid=3860</w:t>
        </w:r>
      </w:hyperlink>
    </w:p>
    <w:p w14:paraId="2F8C953B" w14:textId="49E27CF3" w:rsidR="00DE631E" w:rsidRPr="00250F17" w:rsidRDefault="00DE631E" w:rsidP="005F4025">
      <w:pPr>
        <w:pStyle w:val="EndNoteBibliography"/>
        <w:spacing w:before="120" w:after="0"/>
      </w:pPr>
      <w:r w:rsidRPr="00250F17">
        <w:t xml:space="preserve">4. Raine G, Sutcliffe K, Sowden A. Reviews on Long COVID: A scope of the literature. Update April 2022. London: EPPI Centre, UCL Social Research Institute, UCL Institute of Education, University College London; 2022. Available from: </w:t>
      </w:r>
      <w:hyperlink r:id="rId14" w:history="1">
        <w:r w:rsidRPr="00250F17">
          <w:rPr>
            <w:rStyle w:val="Hyperlink"/>
          </w:rPr>
          <w:t>https://eppi.ioe.ac.uk/cms/Default.aspx?tabid=3860</w:t>
        </w:r>
      </w:hyperlink>
    </w:p>
    <w:p w14:paraId="46DA19BB" w14:textId="2EC2FDCA" w:rsidR="00DE631E" w:rsidRPr="00250F17" w:rsidRDefault="00DE631E" w:rsidP="005F4025">
      <w:pPr>
        <w:pStyle w:val="EndNoteBibliography"/>
        <w:spacing w:before="120" w:after="0"/>
      </w:pPr>
      <w:r w:rsidRPr="00250F17">
        <w:t xml:space="preserve">5. Raine G, Khouja C, Khatwa M, Sutcliffe K, Sowden A. Reviews on Long COVID: A scope of the literature. Update July 2022. London: EPPI Centre, UCL Social Research Institute, UCL Institute of Education, University College London 2022. Available from: </w:t>
      </w:r>
      <w:hyperlink r:id="rId15" w:history="1">
        <w:r w:rsidRPr="00250F17">
          <w:rPr>
            <w:rStyle w:val="Hyperlink"/>
          </w:rPr>
          <w:t>https://eppi.ioe.ac.uk/cms/Default.aspx?tabid=3860</w:t>
        </w:r>
      </w:hyperlink>
    </w:p>
    <w:p w14:paraId="2B706CB4" w14:textId="018CCE36" w:rsidR="00DE631E" w:rsidRPr="00250F17" w:rsidRDefault="00DE631E" w:rsidP="005F4025">
      <w:pPr>
        <w:pStyle w:val="EndNoteBibliography"/>
        <w:spacing w:before="120" w:after="0"/>
      </w:pPr>
      <w:r w:rsidRPr="00250F17">
        <w:t xml:space="preserve">6. Raine G, Khouja C, Khatwa M, Harden M, Sutcliffe K, Sowden A. Reviews on Long COVID: A scope of the literature. Update October 2022. London: EPPI Centre, UCL Social Research Institute, UCL Institute of Education, University College; 2022. Available from: </w:t>
      </w:r>
      <w:hyperlink r:id="rId16" w:history="1">
        <w:r w:rsidRPr="00250F17">
          <w:rPr>
            <w:rStyle w:val="Hyperlink"/>
          </w:rPr>
          <w:t>https://eppi.ioe.ac.uk/cms/Default.aspx?tabid=3860</w:t>
        </w:r>
      </w:hyperlink>
    </w:p>
    <w:p w14:paraId="7E9D1006" w14:textId="429F4F8A" w:rsidR="00DE631E" w:rsidRPr="00250F17" w:rsidRDefault="00DE631E" w:rsidP="005F4025">
      <w:pPr>
        <w:pStyle w:val="EndNoteBibliography"/>
        <w:spacing w:before="120" w:after="0"/>
      </w:pPr>
      <w:r w:rsidRPr="00250F17">
        <w:t xml:space="preserve">7. Raine G, Khouja C, Khatwa M, Harden M, Sutcliffe K, Sowden A. Reviews on Long COVID: A scope of the literature. Update January 2023. London: EPPI Centre, UCL Social Research Institute, UCL Institute of Education, University College London; 2023. Available from: </w:t>
      </w:r>
      <w:hyperlink r:id="rId17" w:history="1">
        <w:r w:rsidRPr="00250F17">
          <w:rPr>
            <w:rStyle w:val="Hyperlink"/>
          </w:rPr>
          <w:t>https://eppi.ioe.ac.uk/cms/Default.aspx?tabid=3860</w:t>
        </w:r>
      </w:hyperlink>
    </w:p>
    <w:p w14:paraId="112AA361" w14:textId="7C932C92" w:rsidR="00DE631E" w:rsidRPr="00250F17" w:rsidRDefault="00DE631E" w:rsidP="005F4025">
      <w:pPr>
        <w:pStyle w:val="EndNoteBibliography"/>
        <w:spacing w:before="120" w:after="0"/>
      </w:pPr>
      <w:r w:rsidRPr="00250F17">
        <w:t xml:space="preserve">8. Khouja C, Khatwa M, Raine G, Harden M, Sutcliffe K, Sowden A. Reviews on Long COVID: A scope of the literature. Update April 2023. London: EPPI Centre, UCL Social Research Institute, UCL Institute of Education, University College London; 2023. Available from: </w:t>
      </w:r>
      <w:hyperlink r:id="rId18" w:history="1">
        <w:r w:rsidRPr="00250F17">
          <w:rPr>
            <w:rStyle w:val="Hyperlink"/>
          </w:rPr>
          <w:t>https://eppi.ioe.ac.uk/cms/Default.aspx?tabid=3860</w:t>
        </w:r>
      </w:hyperlink>
    </w:p>
    <w:p w14:paraId="38B1392E" w14:textId="6997D0E6" w:rsidR="00DE631E" w:rsidRPr="00250F17" w:rsidRDefault="00DE631E" w:rsidP="005F4025">
      <w:pPr>
        <w:pStyle w:val="EndNoteBibliography"/>
        <w:spacing w:before="120" w:after="0"/>
      </w:pPr>
      <w:r w:rsidRPr="00250F17">
        <w:t xml:space="preserve">9. Khouja C, Raine G, Harden M, Sutcliffe K, Sowden A. Reviews on Long COVID: A scope of the literature. Update July 2023. London: EPPI Centre, UCL Social Research Institute, UCL Institute of Education, University College London; 2023. Available from: </w:t>
      </w:r>
      <w:hyperlink r:id="rId19" w:history="1">
        <w:r w:rsidRPr="00250F17">
          <w:rPr>
            <w:rStyle w:val="Hyperlink"/>
          </w:rPr>
          <w:t>https://eppi.ioe.ac.uk/cms/Default.aspx?tabid=3860</w:t>
        </w:r>
      </w:hyperlink>
    </w:p>
    <w:p w14:paraId="5CCA7B92" w14:textId="7EBA8BD4" w:rsidR="00DE631E" w:rsidRPr="00250F17" w:rsidRDefault="00DE631E" w:rsidP="005F4025">
      <w:pPr>
        <w:pStyle w:val="EndNoteBibliography"/>
        <w:spacing w:before="120" w:after="0"/>
      </w:pPr>
      <w:r w:rsidRPr="00250F17">
        <w:t xml:space="preserve">10. Khouja C, Raine G, Harden M, Sutcliffe K, Sowden A. Reviews on Long COVID: A scope of the literature. Update October 2023. London: EPPI Centre, UCL Social Research Institute, UCL Institute of Education, University College London; 2023. Available from: </w:t>
      </w:r>
      <w:hyperlink r:id="rId20" w:history="1">
        <w:r w:rsidRPr="00250F17">
          <w:rPr>
            <w:rStyle w:val="Hyperlink"/>
          </w:rPr>
          <w:t>https://eppi.ioe.ac.uk/cms/Default.aspx?tabid=3860</w:t>
        </w:r>
      </w:hyperlink>
    </w:p>
    <w:p w14:paraId="3C358EED" w14:textId="5657C110" w:rsidR="00DE631E" w:rsidRPr="00250F17" w:rsidRDefault="00DE631E" w:rsidP="005F4025">
      <w:pPr>
        <w:pStyle w:val="EndNoteBibliography"/>
        <w:spacing w:before="120" w:after="0"/>
      </w:pPr>
      <w:r w:rsidRPr="00250F17">
        <w:t xml:space="preserve">11. Khouja C, Raine G, Harden M, Sutcliffe K, Sowden A. Reviews on Long COVID: A scope of the literature. Update January 2024. London: EPPI Centre, UCL Social Research Institute, UCL Institute of Education, University College London; 2024. Available from: </w:t>
      </w:r>
      <w:hyperlink r:id="rId21" w:history="1">
        <w:r w:rsidRPr="00250F17">
          <w:rPr>
            <w:rStyle w:val="Hyperlink"/>
          </w:rPr>
          <w:t>https://eppi.ioe.ac.uk/cms/Default.aspx?tabid=3860</w:t>
        </w:r>
      </w:hyperlink>
    </w:p>
    <w:p w14:paraId="015ED836" w14:textId="576EE959" w:rsidR="00DE631E" w:rsidRPr="00250F17" w:rsidRDefault="00DE631E" w:rsidP="005F4025">
      <w:pPr>
        <w:pStyle w:val="EndNoteBibliography"/>
        <w:spacing w:before="120" w:after="0"/>
      </w:pPr>
      <w:r w:rsidRPr="00250F17">
        <w:t xml:space="preserve">12. Khouja C, Raine G, Harden M, Sutcliffe K, Sowden A. Reviews on Long COVID: A scope of the literature. Update April 2024. London: EPPI Centre, UCL Social Research Institute, UCL Institute of Education, University College London; 2024. Available from: </w:t>
      </w:r>
      <w:hyperlink r:id="rId22" w:history="1">
        <w:r w:rsidRPr="00250F17">
          <w:rPr>
            <w:rStyle w:val="Hyperlink"/>
          </w:rPr>
          <w:t>https://eppi.ioe.ac.uk/cms/Default.aspx?tabid=3860</w:t>
        </w:r>
      </w:hyperlink>
    </w:p>
    <w:p w14:paraId="4EE994FC" w14:textId="1072D4AD" w:rsidR="00DE631E" w:rsidRPr="00250F17" w:rsidRDefault="00DE631E" w:rsidP="005F4025">
      <w:pPr>
        <w:pStyle w:val="EndNoteBibliography"/>
        <w:spacing w:before="120" w:after="0"/>
      </w:pPr>
      <w:r w:rsidRPr="00250F17">
        <w:lastRenderedPageBreak/>
        <w:t xml:space="preserve">13. Khouja C, Raine G, Harden M, Sutcliffe K, Sowden A. Reviews on Long COVID: A scope of the literature. Update October 2024. London: EPPI Centre, UCL Social Research Institute, UCL Institute of Education, University College London; 2024. Available from: </w:t>
      </w:r>
      <w:hyperlink r:id="rId23" w:history="1">
        <w:r w:rsidRPr="00250F17">
          <w:rPr>
            <w:rStyle w:val="Hyperlink"/>
          </w:rPr>
          <w:t>https://eppi.ioe.ac.uk/cms/Default.aspx?tabid=3860</w:t>
        </w:r>
      </w:hyperlink>
    </w:p>
    <w:p w14:paraId="56B1BF64" w14:textId="77777777" w:rsidR="00DE631E" w:rsidRPr="00250F17" w:rsidRDefault="00DE631E" w:rsidP="005F4025">
      <w:pPr>
        <w:pStyle w:val="EndNoteBibliography"/>
        <w:spacing w:before="120" w:after="0"/>
      </w:pPr>
      <w:r w:rsidRPr="00250F17">
        <w:t>14. Tugwell P, Welch V, Karunananthan S, Maxwell L, Akl E, Avey M, et al. When to replicate systematic reviews of interventions: consensus checklist. British Medical Journal. 2020;370.</w:t>
      </w:r>
    </w:p>
    <w:p w14:paraId="5846C3B9" w14:textId="77777777" w:rsidR="00DE631E" w:rsidRPr="00250F17" w:rsidRDefault="00DE631E" w:rsidP="005F4025">
      <w:pPr>
        <w:pStyle w:val="EndNoteBibliography"/>
        <w:spacing w:before="120" w:after="0"/>
      </w:pPr>
      <w:r w:rsidRPr="00250F17">
        <w:t>15. Hoffmann F, Allers K, Rombey T, Helbach J, Hoffmann A, Mathes T, et al. Nearly 80 systematic reviews were published each day: Observational study on trends in epidemiology and reporting over the years 2000-2019. Journal of Clinical Epidemiology. 2021;138:1-11.</w:t>
      </w:r>
    </w:p>
    <w:p w14:paraId="72F66799" w14:textId="77777777" w:rsidR="00DE631E" w:rsidRPr="00250F17" w:rsidRDefault="00DE631E" w:rsidP="005F4025">
      <w:pPr>
        <w:pStyle w:val="EndNoteBibliography"/>
        <w:spacing w:before="120" w:after="0"/>
      </w:pPr>
      <w:r w:rsidRPr="00250F17">
        <w:t>16. Puljak L, Lund H. Definition, harms, and prevention of redundant systematic reviews. Systematic Reviews 2023;12 (1):63.</w:t>
      </w:r>
    </w:p>
    <w:p w14:paraId="4F4492AB" w14:textId="77777777" w:rsidR="00DE631E" w:rsidRPr="00250F17" w:rsidRDefault="00DE631E" w:rsidP="005F4025">
      <w:pPr>
        <w:pStyle w:val="EndNoteBibliography"/>
        <w:spacing w:before="120" w:after="0"/>
      </w:pPr>
      <w:r w:rsidRPr="00250F17">
        <w:t>17. Glasziou P, Sanders S, Hoffmann T. Waste in COVID-19 research. British Medical Journal. 2020;369:m1847.</w:t>
      </w:r>
    </w:p>
    <w:p w14:paraId="24B8D056" w14:textId="77777777" w:rsidR="00DE631E" w:rsidRPr="00250F17" w:rsidRDefault="00DE631E" w:rsidP="005F4025">
      <w:pPr>
        <w:pStyle w:val="EndNoteBibliography"/>
        <w:spacing w:before="120" w:after="0"/>
      </w:pPr>
      <w:r w:rsidRPr="00250F17">
        <w:t>18. Page M, Welch V, Haddaway N, Karunananthan S, Maxwell L, Tugwell P. "One more time": why replicating some syntheses of evidence relevant to COVID-19 makes sense. Journal of Clinical Epidemiology 2020;125:179-82.</w:t>
      </w:r>
    </w:p>
    <w:p w14:paraId="748D0EC2" w14:textId="77777777" w:rsidR="00DE631E" w:rsidRPr="00250F17" w:rsidRDefault="00DE631E" w:rsidP="005F4025">
      <w:pPr>
        <w:pStyle w:val="EndNoteBibliography"/>
        <w:spacing w:before="120" w:after="0"/>
      </w:pPr>
      <w:r w:rsidRPr="00250F17">
        <w:t>19. Park J, Mogg R, Smith G, Nakimuli-Mpungu E, Jehan F, Rayner C, et al. How COVID-19 has fundamentally changed clinical research in global health. Lancet Glob Health 2021;9:e711–20.</w:t>
      </w:r>
    </w:p>
    <w:p w14:paraId="4DEFA707" w14:textId="77777777" w:rsidR="00DE631E" w:rsidRPr="00250F17" w:rsidRDefault="00DE631E" w:rsidP="005F4025">
      <w:pPr>
        <w:pStyle w:val="EndNoteBibliography"/>
        <w:spacing w:before="120" w:after="0"/>
      </w:pPr>
      <w:r w:rsidRPr="00250F17">
        <w:t>20. Pearson H. How COVID broke the evidence pipeline. Nature. 2021;593(7858):182-85.</w:t>
      </w:r>
    </w:p>
    <w:p w14:paraId="0B1F0E12" w14:textId="5E5B8CA8" w:rsidR="00DE631E" w:rsidRPr="00250F17" w:rsidRDefault="00DE631E" w:rsidP="005F4025">
      <w:pPr>
        <w:pStyle w:val="EndNoteBibliography"/>
        <w:spacing w:before="120" w:after="0"/>
      </w:pPr>
      <w:r w:rsidRPr="00250F17">
        <w:t xml:space="preserve">21. Pérez-Gaxiola G, Verdugo-Paiva F, Rada G, Flórez I. Assessment of </w:t>
      </w:r>
      <w:r w:rsidR="00DD7A70" w:rsidRPr="00250F17">
        <w:t>d</w:t>
      </w:r>
      <w:r w:rsidRPr="00250F17">
        <w:t xml:space="preserve">uplicate </w:t>
      </w:r>
      <w:r w:rsidR="00DD7A70" w:rsidRPr="00250F17">
        <w:t>e</w:t>
      </w:r>
      <w:r w:rsidRPr="00250F17">
        <w:t xml:space="preserve">vidence in </w:t>
      </w:r>
      <w:r w:rsidR="00DD7A70" w:rsidRPr="00250F17">
        <w:t>s</w:t>
      </w:r>
      <w:r w:rsidRPr="00250F17">
        <w:t xml:space="preserve">ystematic </w:t>
      </w:r>
      <w:r w:rsidR="00DD7A70" w:rsidRPr="00250F17">
        <w:t>r</w:t>
      </w:r>
      <w:r w:rsidRPr="00250F17">
        <w:t xml:space="preserve">eviews of </w:t>
      </w:r>
      <w:r w:rsidR="00DD7A70" w:rsidRPr="00250F17">
        <w:t>i</w:t>
      </w:r>
      <w:r w:rsidRPr="00250F17">
        <w:t xml:space="preserve">maging </w:t>
      </w:r>
      <w:r w:rsidR="00DD7A70" w:rsidRPr="00250F17">
        <w:t>f</w:t>
      </w:r>
      <w:r w:rsidRPr="00250F17">
        <w:t xml:space="preserve">indings of </w:t>
      </w:r>
      <w:r w:rsidR="00DD7A70" w:rsidRPr="00250F17">
        <w:t>c</w:t>
      </w:r>
      <w:r w:rsidRPr="00250F17">
        <w:t xml:space="preserve">hildren </w:t>
      </w:r>
      <w:r w:rsidR="00DD7A70" w:rsidRPr="00250F17">
        <w:t>w</w:t>
      </w:r>
      <w:r w:rsidRPr="00250F17">
        <w:t>ith COVID-19. JAMA Netw Open. 2021;4(1):e2032690.</w:t>
      </w:r>
    </w:p>
    <w:p w14:paraId="7DD440A5" w14:textId="77777777" w:rsidR="00DE631E" w:rsidRPr="00250F17" w:rsidRDefault="00DE631E" w:rsidP="005F4025">
      <w:pPr>
        <w:pStyle w:val="EndNoteBibliography"/>
        <w:spacing w:before="120" w:after="0"/>
      </w:pPr>
      <w:r w:rsidRPr="00250F17">
        <w:t>22. Abbott R, Bethel A, Rogers M, Whear R, Orr N, Shaw L, et al. Characteristics, quality and volume of the first 5 months of the COVID-19 evidence synthesis infodemic: a meta-research study. BMJ Evidence-Based Medicine. 2022;27(3):169-77.</w:t>
      </w:r>
    </w:p>
    <w:p w14:paraId="20FB7AF3" w14:textId="77777777" w:rsidR="00DE631E" w:rsidRPr="00250F17" w:rsidRDefault="00DE631E" w:rsidP="005F4025">
      <w:pPr>
        <w:pStyle w:val="EndNoteBibliography"/>
        <w:spacing w:before="120" w:after="0"/>
      </w:pPr>
      <w:r w:rsidRPr="00250F17">
        <w:t>23. Yogendrakumar  V, Dewar B, Michaeline McGuinty M, Dowlatshahi D, Dyason C, Kwok E, et al. Many trials of hydroxychloroquine for SARS-CoV-2 were redundant and potentially unethical: an analysis of the NIH clinical trials registry. Journal of Clinical Epidemiology. 2022;143:73-80.</w:t>
      </w:r>
    </w:p>
    <w:p w14:paraId="302E2A29" w14:textId="77777777" w:rsidR="00DE631E" w:rsidRPr="00250F17" w:rsidRDefault="00DE631E" w:rsidP="005F4025">
      <w:pPr>
        <w:pStyle w:val="EndNoteBibliography"/>
        <w:spacing w:before="120" w:after="0"/>
      </w:pPr>
      <w:r w:rsidRPr="00250F17">
        <w:t>24. Beresford L, Walker R, Stewart L. Extent and nature of duplication in PROSPERO using COVID-19-related registrations: a retrospective investigation and survey. BMJ Open. 2022;12(12):e061862.</w:t>
      </w:r>
    </w:p>
    <w:p w14:paraId="3D26F841" w14:textId="77777777" w:rsidR="00DE631E" w:rsidRPr="00250F17" w:rsidRDefault="00DE631E" w:rsidP="005F4025">
      <w:pPr>
        <w:pStyle w:val="EndNoteBibliography"/>
        <w:spacing w:before="120" w:after="0"/>
      </w:pPr>
      <w:r w:rsidRPr="00250F17">
        <w:t>25. Helliwell J, Thompson J, Smart N, Jayne D, Chapman S. Duplication and nonregistration of COVID-19 systematic reviews: Bibliometric review. Health Science Reports. 2022;5(3):e541.</w:t>
      </w:r>
    </w:p>
    <w:p w14:paraId="1B0C623B" w14:textId="77777777" w:rsidR="00DE631E" w:rsidRPr="00250F17" w:rsidRDefault="00DE631E" w:rsidP="005F4025">
      <w:pPr>
        <w:pStyle w:val="EndNoteBibliography"/>
        <w:spacing w:before="120" w:after="0"/>
      </w:pPr>
      <w:r w:rsidRPr="00250F17">
        <w:t>26. McDonald S, Turner S, Page M, Turner T. Most published systematic reviews of remdesivir for COVID-19 were redundant and lacked currency. Journal of Clinical Epidemiology. 2022;146:22-31.</w:t>
      </w:r>
    </w:p>
    <w:p w14:paraId="2B36DE2D" w14:textId="49FED995" w:rsidR="00DE631E" w:rsidRPr="00250F17" w:rsidRDefault="00DE631E" w:rsidP="005F4025">
      <w:pPr>
        <w:pStyle w:val="EndNoteBibliography"/>
        <w:spacing w:before="120" w:after="0"/>
      </w:pPr>
      <w:r w:rsidRPr="00250F17">
        <w:t xml:space="preserve">27. Alexandri E, Brooke A, Thoung C, Milne R. The economic burden of Long COVID in the UK. Cambridge: Cambridge Econometrics; 2024. Available from: </w:t>
      </w:r>
      <w:hyperlink r:id="rId24" w:history="1">
        <w:r w:rsidRPr="00250F17">
          <w:rPr>
            <w:rStyle w:val="Hyperlink"/>
          </w:rPr>
          <w:t>https://www.camecon.com/wp-content/uploads/2024/03/The-Economic-Burden-of-Long-Covid-in-the-UK_Cambridge-Econometrics_V1.1_March2024.pdf</w:t>
        </w:r>
      </w:hyperlink>
    </w:p>
    <w:p w14:paraId="3F4E2A4D" w14:textId="77777777" w:rsidR="00DE631E" w:rsidRPr="00250F17" w:rsidRDefault="00DE631E" w:rsidP="005F4025">
      <w:pPr>
        <w:pStyle w:val="EndNoteBibliography"/>
        <w:spacing w:before="120" w:after="0"/>
      </w:pPr>
      <w:r w:rsidRPr="00250F17">
        <w:t>28. Kwon J, Milne R, Rayner C, Rocha Lawrence R, Mullard J, Mir G, et al. Impact of Long COVID on productivity and informal caregiving. The European Journal of Health Economics. 2024;25(7):1095-115.</w:t>
      </w:r>
    </w:p>
    <w:p w14:paraId="0BDAF852" w14:textId="5A686133" w:rsidR="00DE631E" w:rsidRPr="00250F17" w:rsidRDefault="00DE631E" w:rsidP="005F4025">
      <w:pPr>
        <w:pStyle w:val="EndNoteBibliography"/>
        <w:spacing w:before="120" w:after="0"/>
      </w:pPr>
      <w:r w:rsidRPr="00250F17">
        <w:t xml:space="preserve">29. Scott S, Salvatelli R, Court P, Davies H, Lloyd S, Munford L, et al. Navigating the </w:t>
      </w:r>
      <w:r w:rsidR="000B12E3" w:rsidRPr="00250F17">
        <w:t>l</w:t>
      </w:r>
      <w:r w:rsidRPr="00250F17">
        <w:t xml:space="preserve">ong </w:t>
      </w:r>
      <w:r w:rsidR="000B12E3" w:rsidRPr="00250F17">
        <w:t>h</w:t>
      </w:r>
      <w:r w:rsidRPr="00250F17">
        <w:t xml:space="preserve">aul: </w:t>
      </w:r>
      <w:r w:rsidR="000B12E3" w:rsidRPr="00250F17">
        <w:t>u</w:t>
      </w:r>
      <w:r w:rsidRPr="00250F17">
        <w:t xml:space="preserve">nderstanding Long COVID in Northern England. Newcastle: Health Equity North; 2024. Available from: </w:t>
      </w:r>
      <w:hyperlink r:id="rId25" w:history="1">
        <w:r w:rsidRPr="00250F17">
          <w:rPr>
            <w:rStyle w:val="Hyperlink"/>
          </w:rPr>
          <w:t>https://www.healthequitynorth.co.uk/app/uploads/LONG-COVID-REPORT-2024-FINAL.pdf</w:t>
        </w:r>
      </w:hyperlink>
    </w:p>
    <w:p w14:paraId="555605EA" w14:textId="77777777" w:rsidR="00DE631E" w:rsidRPr="00250F17" w:rsidRDefault="00DE631E" w:rsidP="005F4025">
      <w:pPr>
        <w:pStyle w:val="EndNoteBibliography"/>
        <w:spacing w:before="120" w:after="0"/>
      </w:pPr>
      <w:r w:rsidRPr="00250F17">
        <w:lastRenderedPageBreak/>
        <w:t>30. Wang J, Goodfellow H, Walker S, Blandford A, Pfeffer P, Hurst J, et al. Trajectories of functional limitations, health-related quality of life and societal costs in individuals with Long COVID: a population-based longitudinal cohort study. BMJ Open. 2024;14(11):e088538.</w:t>
      </w:r>
    </w:p>
    <w:p w14:paraId="0200C731" w14:textId="4AA7C30F" w:rsidR="00DE631E" w:rsidRPr="00250F17" w:rsidRDefault="00DE631E" w:rsidP="005F4025">
      <w:pPr>
        <w:pStyle w:val="EndNoteBibliography"/>
        <w:spacing w:before="120" w:after="0"/>
      </w:pPr>
      <w:r w:rsidRPr="00250F17">
        <w:t xml:space="preserve">31. Khouja C, Raine G, Harden M, Sutcliffe K, Sowden A. Reviews on Long COVID: A scope of the literature. Update July 2024 London: EPPI Centre, UCL Social Research Institute, UCL Institute of Education, University College London; 2024. Available from: </w:t>
      </w:r>
      <w:hyperlink r:id="rId26" w:history="1">
        <w:r w:rsidRPr="00250F17">
          <w:rPr>
            <w:rStyle w:val="Hyperlink"/>
          </w:rPr>
          <w:t>https://eppi.ioe.ac.uk/cms/Default.aspx?tabid=3860</w:t>
        </w:r>
      </w:hyperlink>
    </w:p>
    <w:p w14:paraId="0BA23B49" w14:textId="77777777" w:rsidR="00DE631E" w:rsidRPr="00250F17" w:rsidRDefault="00DE631E" w:rsidP="005F4025">
      <w:pPr>
        <w:pStyle w:val="EndNoteBibliography"/>
        <w:spacing w:before="120" w:after="0"/>
      </w:pPr>
      <w:r w:rsidRPr="00250F17">
        <w:t>32. Moher D. The problem of duplicate systematic reviews. British Medical Journal. 2013;347 f5040.</w:t>
      </w:r>
    </w:p>
    <w:p w14:paraId="45659E19" w14:textId="77777777" w:rsidR="00DE631E" w:rsidRPr="00250F17" w:rsidRDefault="00DE631E" w:rsidP="005F4025">
      <w:pPr>
        <w:pStyle w:val="EndNoteBibliography"/>
        <w:spacing w:before="120" w:after="0"/>
      </w:pPr>
      <w:r w:rsidRPr="00250F17">
        <w:t>33. Puljak L, Pieper D. Replicability in the context of systematic reviews: A call for a framework with considerations regarding duplication, overlap, and intentionality. Journal of Clinical Epidemiology 2022;142:313-14.</w:t>
      </w:r>
    </w:p>
    <w:p w14:paraId="4C58C858" w14:textId="77777777" w:rsidR="00DE631E" w:rsidRPr="00250F17" w:rsidRDefault="00DE631E" w:rsidP="005F4025">
      <w:pPr>
        <w:pStyle w:val="EndNoteBibliography"/>
        <w:spacing w:before="120" w:after="0"/>
      </w:pPr>
      <w:r w:rsidRPr="00250F17">
        <w:t>34. Moher D, Booth A, Stewart L. How to reduce unnecessary duplication: use PROSPERO. BJOG. 2014;121:784–86.</w:t>
      </w:r>
    </w:p>
    <w:p w14:paraId="7A7859A3" w14:textId="77777777" w:rsidR="00DE631E" w:rsidRPr="00250F17" w:rsidRDefault="00DE631E" w:rsidP="005F4025">
      <w:pPr>
        <w:pStyle w:val="EndNoteBibliography"/>
        <w:spacing w:before="120" w:after="0"/>
      </w:pPr>
      <w:r w:rsidRPr="00250F17">
        <w:t xml:space="preserve">35. Pieper D, Rombey T. Where to prospectively register a systematic review. Systematic Reviews. 2022;11(1):8 </w:t>
      </w:r>
    </w:p>
    <w:p w14:paraId="60E803F1" w14:textId="77777777" w:rsidR="00DE631E" w:rsidRPr="00250F17" w:rsidRDefault="00DE631E" w:rsidP="005F4025">
      <w:pPr>
        <w:pStyle w:val="EndNoteBibliography"/>
        <w:spacing w:before="120" w:after="0"/>
      </w:pPr>
      <w:r w:rsidRPr="00250F17">
        <w:t>36. Stern C, Hines S, J. L-B, Slyer J, Wilson S, Carrier J, et al. Attack of zombie reviews? JBI Evidence Synthesis editors discuss the commentary "Definition, harms, and prevention of redundant systematic reviews". JBI Evidence Sythnesis. 2024;22(3):359-63.</w:t>
      </w:r>
    </w:p>
    <w:p w14:paraId="3BB98CB7" w14:textId="77777777" w:rsidR="00DE631E" w:rsidRPr="00250F17" w:rsidRDefault="00DE631E" w:rsidP="005F4025">
      <w:pPr>
        <w:pStyle w:val="EndNoteBibliography"/>
        <w:spacing w:before="120"/>
      </w:pPr>
      <w:r w:rsidRPr="00250F17">
        <w:t>37. Andrade R, Pereira R, Weir A, Ardern C, Espregueira-Mendes J. Zombie reviews taking over the PROSPERO systematic review registry. It's time to fight back! British Journal of Sports Medicine. 2019;53(15):919-21.</w:t>
      </w:r>
    </w:p>
    <w:p w14:paraId="7A2A57E9" w14:textId="621E33E4" w:rsidR="00CA5DA6" w:rsidRDefault="00DE631E" w:rsidP="005F4025">
      <w:pPr>
        <w:spacing w:before="120" w:after="120"/>
      </w:pPr>
      <w:r w:rsidRPr="00250F17">
        <w:fldChar w:fldCharType="end"/>
      </w:r>
    </w:p>
    <w:sectPr w:rsidR="00CA5DA6" w:rsidSect="005939BC">
      <w:footerReference w:type="default" r:id="rId2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586AE2" w14:textId="77777777" w:rsidR="001B2F33" w:rsidRDefault="001B2F33" w:rsidP="000531B7">
      <w:pPr>
        <w:spacing w:after="0" w:line="240" w:lineRule="auto"/>
      </w:pPr>
      <w:r>
        <w:separator/>
      </w:r>
    </w:p>
  </w:endnote>
  <w:endnote w:type="continuationSeparator" w:id="0">
    <w:p w14:paraId="3B2FD2B9" w14:textId="77777777" w:rsidR="001B2F33" w:rsidRDefault="001B2F33" w:rsidP="00053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4675549"/>
      <w:docPartObj>
        <w:docPartGallery w:val="Page Numbers (Bottom of Page)"/>
        <w:docPartUnique/>
      </w:docPartObj>
    </w:sdtPr>
    <w:sdtEndPr>
      <w:rPr>
        <w:noProof/>
      </w:rPr>
    </w:sdtEndPr>
    <w:sdtContent>
      <w:p w14:paraId="566E45E5" w14:textId="0CDCCC0C" w:rsidR="006E6D90" w:rsidRDefault="006E6D9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8140C62" w14:textId="77777777" w:rsidR="006E6D90" w:rsidRDefault="006E6D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6B8813" w14:textId="77777777" w:rsidR="001B2F33" w:rsidRDefault="001B2F33" w:rsidP="000531B7">
      <w:pPr>
        <w:spacing w:after="0" w:line="240" w:lineRule="auto"/>
      </w:pPr>
      <w:r>
        <w:separator/>
      </w:r>
    </w:p>
  </w:footnote>
  <w:footnote w:type="continuationSeparator" w:id="0">
    <w:p w14:paraId="096C0230" w14:textId="77777777" w:rsidR="001B2F33" w:rsidRDefault="001B2F33" w:rsidP="000531B7">
      <w:pPr>
        <w:spacing w:after="0" w:line="240" w:lineRule="auto"/>
      </w:pPr>
      <w:r>
        <w:continuationSeparator/>
      </w:r>
    </w:p>
  </w:footnote>
  <w:footnote w:id="1">
    <w:p w14:paraId="32FBBB30" w14:textId="037F6D41" w:rsidR="00712028" w:rsidRPr="00712028" w:rsidRDefault="00712028">
      <w:pPr>
        <w:pStyle w:val="FootnoteText"/>
        <w:rPr>
          <w:lang w:val="en-US"/>
        </w:rPr>
      </w:pPr>
      <w:r>
        <w:rPr>
          <w:rStyle w:val="FootnoteReference"/>
        </w:rPr>
        <w:footnoteRef/>
      </w:r>
      <w:r>
        <w:t xml:space="preserve"> </w:t>
      </w:r>
      <w:r w:rsidRPr="00712028">
        <w:t>https://www.ncbi.nlm.nih.gov/research/coronavirus/</w:t>
      </w:r>
    </w:p>
  </w:footnote>
  <w:footnote w:id="2">
    <w:p w14:paraId="06DAB0A9" w14:textId="44822F93" w:rsidR="003B729A" w:rsidRDefault="003B729A">
      <w:pPr>
        <w:pStyle w:val="FootnoteText"/>
      </w:pPr>
      <w:r>
        <w:rPr>
          <w:rStyle w:val="FootnoteReference"/>
        </w:rPr>
        <w:footnoteRef/>
      </w:r>
      <w:r>
        <w:t xml:space="preserve"> </w:t>
      </w:r>
      <w:r w:rsidR="00FC01C0" w:rsidRPr="001220C4">
        <w:t>https://icite.od.nih.gov/covid19/searc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A23DF"/>
    <w:multiLevelType w:val="hybridMultilevel"/>
    <w:tmpl w:val="AA62EC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DB2588"/>
    <w:multiLevelType w:val="hybridMultilevel"/>
    <w:tmpl w:val="0D3E4E8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3B13486"/>
    <w:multiLevelType w:val="hybridMultilevel"/>
    <w:tmpl w:val="9A90FA3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5FA57A5"/>
    <w:multiLevelType w:val="hybridMultilevel"/>
    <w:tmpl w:val="C9EC0E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F4168B"/>
    <w:multiLevelType w:val="hybridMultilevel"/>
    <w:tmpl w:val="561CFA98"/>
    <w:lvl w:ilvl="0" w:tplc="0404835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9F21CA"/>
    <w:multiLevelType w:val="hybridMultilevel"/>
    <w:tmpl w:val="E75660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752CF9"/>
    <w:multiLevelType w:val="hybridMultilevel"/>
    <w:tmpl w:val="0722E5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632E7F"/>
    <w:multiLevelType w:val="hybridMultilevel"/>
    <w:tmpl w:val="AFB2ABE4"/>
    <w:lvl w:ilvl="0" w:tplc="8A08EE5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F57AFB"/>
    <w:multiLevelType w:val="hybridMultilevel"/>
    <w:tmpl w:val="CD98C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C97F69"/>
    <w:multiLevelType w:val="hybridMultilevel"/>
    <w:tmpl w:val="CAE8B9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C361A5E"/>
    <w:multiLevelType w:val="hybridMultilevel"/>
    <w:tmpl w:val="0E52A906"/>
    <w:lvl w:ilvl="0" w:tplc="DB04E00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D865A6"/>
    <w:multiLevelType w:val="hybridMultilevel"/>
    <w:tmpl w:val="869229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D574DF8"/>
    <w:multiLevelType w:val="hybridMultilevel"/>
    <w:tmpl w:val="BE123D1E"/>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039669A"/>
    <w:multiLevelType w:val="hybridMultilevel"/>
    <w:tmpl w:val="F3CEE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9D63171"/>
    <w:multiLevelType w:val="hybridMultilevel"/>
    <w:tmpl w:val="0D3E4E8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B017F14"/>
    <w:multiLevelType w:val="hybridMultilevel"/>
    <w:tmpl w:val="0DE69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18C11A5"/>
    <w:multiLevelType w:val="hybridMultilevel"/>
    <w:tmpl w:val="D77668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21631FC"/>
    <w:multiLevelType w:val="hybridMultilevel"/>
    <w:tmpl w:val="BB3675B0"/>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6EC2CC5"/>
    <w:multiLevelType w:val="hybridMultilevel"/>
    <w:tmpl w:val="CBEEF1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222045"/>
    <w:multiLevelType w:val="hybridMultilevel"/>
    <w:tmpl w:val="EF040BEC"/>
    <w:lvl w:ilvl="0" w:tplc="1E0ACDE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CB94675"/>
    <w:multiLevelType w:val="hybridMultilevel"/>
    <w:tmpl w:val="9F9A74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0955F40"/>
    <w:multiLevelType w:val="hybridMultilevel"/>
    <w:tmpl w:val="6770B10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1E76AFC"/>
    <w:multiLevelType w:val="hybridMultilevel"/>
    <w:tmpl w:val="3730B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B053244"/>
    <w:multiLevelType w:val="hybridMultilevel"/>
    <w:tmpl w:val="9F9A74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CF231DB"/>
    <w:multiLevelType w:val="hybridMultilevel"/>
    <w:tmpl w:val="1F50830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9619714">
    <w:abstractNumId w:val="4"/>
  </w:num>
  <w:num w:numId="2" w16cid:durableId="908079274">
    <w:abstractNumId w:val="19"/>
  </w:num>
  <w:num w:numId="3" w16cid:durableId="53554008">
    <w:abstractNumId w:val="7"/>
  </w:num>
  <w:num w:numId="4" w16cid:durableId="1613123792">
    <w:abstractNumId w:val="10"/>
  </w:num>
  <w:num w:numId="5" w16cid:durableId="447238920">
    <w:abstractNumId w:val="8"/>
  </w:num>
  <w:num w:numId="6" w16cid:durableId="1424300005">
    <w:abstractNumId w:val="22"/>
  </w:num>
  <w:num w:numId="7" w16cid:durableId="2021076925">
    <w:abstractNumId w:val="3"/>
  </w:num>
  <w:num w:numId="8" w16cid:durableId="560294155">
    <w:abstractNumId w:val="16"/>
  </w:num>
  <w:num w:numId="9" w16cid:durableId="197620420">
    <w:abstractNumId w:val="12"/>
  </w:num>
  <w:num w:numId="10" w16cid:durableId="799884228">
    <w:abstractNumId w:val="17"/>
  </w:num>
  <w:num w:numId="11" w16cid:durableId="1563711968">
    <w:abstractNumId w:val="24"/>
  </w:num>
  <w:num w:numId="12" w16cid:durableId="201869112">
    <w:abstractNumId w:val="18"/>
  </w:num>
  <w:num w:numId="13" w16cid:durableId="181869042">
    <w:abstractNumId w:val="2"/>
  </w:num>
  <w:num w:numId="14" w16cid:durableId="581254630">
    <w:abstractNumId w:val="20"/>
  </w:num>
  <w:num w:numId="15" w16cid:durableId="1682704764">
    <w:abstractNumId w:val="23"/>
  </w:num>
  <w:num w:numId="16" w16cid:durableId="1282567590">
    <w:abstractNumId w:val="14"/>
  </w:num>
  <w:num w:numId="17" w16cid:durableId="16546034">
    <w:abstractNumId w:val="1"/>
  </w:num>
  <w:num w:numId="18" w16cid:durableId="2063286570">
    <w:abstractNumId w:val="11"/>
  </w:num>
  <w:num w:numId="19" w16cid:durableId="328752828">
    <w:abstractNumId w:val="21"/>
  </w:num>
  <w:num w:numId="20" w16cid:durableId="765804381">
    <w:abstractNumId w:val="9"/>
  </w:num>
  <w:num w:numId="21" w16cid:durableId="684289606">
    <w:abstractNumId w:val="0"/>
  </w:num>
  <w:num w:numId="22" w16cid:durableId="1447505098">
    <w:abstractNumId w:val="6"/>
  </w:num>
  <w:num w:numId="23" w16cid:durableId="1588347468">
    <w:abstractNumId w:val="15"/>
  </w:num>
  <w:num w:numId="24" w16cid:durableId="616182580">
    <w:abstractNumId w:val="5"/>
  </w:num>
  <w:num w:numId="25" w16cid:durableId="18559994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R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erxdsxkpaztaex9dn5vz25epawss52vrs9&quot;&gt;LC_paper&lt;record-ids&gt;&lt;item&gt;64&lt;/item&gt;&lt;item&gt;65&lt;/item&gt;&lt;item&gt;68&lt;/item&gt;&lt;item&gt;69&lt;/item&gt;&lt;item&gt;70&lt;/item&gt;&lt;item&gt;71&lt;/item&gt;&lt;item&gt;72&lt;/item&gt;&lt;item&gt;73&lt;/item&gt;&lt;item&gt;77&lt;/item&gt;&lt;item&gt;84&lt;/item&gt;&lt;item&gt;87&lt;/item&gt;&lt;item&gt;90&lt;/item&gt;&lt;item&gt;92&lt;/item&gt;&lt;item&gt;93&lt;/item&gt;&lt;item&gt;95&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60&lt;/item&gt;&lt;item&gt;561&lt;/item&gt;&lt;item&gt;562&lt;/item&gt;&lt;item&gt;563&lt;/item&gt;&lt;item&gt;564&lt;/item&gt;&lt;/record-ids&gt;&lt;/item&gt;&lt;/Libraries&gt;"/>
  </w:docVars>
  <w:rsids>
    <w:rsidRoot w:val="007C3928"/>
    <w:rsid w:val="0000032A"/>
    <w:rsid w:val="0000084E"/>
    <w:rsid w:val="00000A2E"/>
    <w:rsid w:val="00000AC2"/>
    <w:rsid w:val="00000E86"/>
    <w:rsid w:val="00001098"/>
    <w:rsid w:val="000011AD"/>
    <w:rsid w:val="0000184F"/>
    <w:rsid w:val="00001958"/>
    <w:rsid w:val="00001AA9"/>
    <w:rsid w:val="00001C58"/>
    <w:rsid w:val="00001CF4"/>
    <w:rsid w:val="00001E48"/>
    <w:rsid w:val="00001FF3"/>
    <w:rsid w:val="0000205F"/>
    <w:rsid w:val="000021EF"/>
    <w:rsid w:val="000022B9"/>
    <w:rsid w:val="0000240A"/>
    <w:rsid w:val="000024C4"/>
    <w:rsid w:val="0000277C"/>
    <w:rsid w:val="0000307C"/>
    <w:rsid w:val="000030BA"/>
    <w:rsid w:val="0000350A"/>
    <w:rsid w:val="00003864"/>
    <w:rsid w:val="00003E8B"/>
    <w:rsid w:val="00003ED8"/>
    <w:rsid w:val="000042B6"/>
    <w:rsid w:val="00004486"/>
    <w:rsid w:val="00004818"/>
    <w:rsid w:val="00004C33"/>
    <w:rsid w:val="00004D1A"/>
    <w:rsid w:val="00004DB8"/>
    <w:rsid w:val="00004DCE"/>
    <w:rsid w:val="00005212"/>
    <w:rsid w:val="000052FF"/>
    <w:rsid w:val="000058FD"/>
    <w:rsid w:val="00005B2C"/>
    <w:rsid w:val="00005D10"/>
    <w:rsid w:val="00005E55"/>
    <w:rsid w:val="000065B3"/>
    <w:rsid w:val="0000679E"/>
    <w:rsid w:val="00006861"/>
    <w:rsid w:val="00006B5E"/>
    <w:rsid w:val="00006B7E"/>
    <w:rsid w:val="00006DC4"/>
    <w:rsid w:val="00006DD0"/>
    <w:rsid w:val="00007272"/>
    <w:rsid w:val="00007336"/>
    <w:rsid w:val="00007561"/>
    <w:rsid w:val="0000783D"/>
    <w:rsid w:val="0000784B"/>
    <w:rsid w:val="0001080C"/>
    <w:rsid w:val="00010D3D"/>
    <w:rsid w:val="00011106"/>
    <w:rsid w:val="00011417"/>
    <w:rsid w:val="0001176B"/>
    <w:rsid w:val="00011A2B"/>
    <w:rsid w:val="00011B17"/>
    <w:rsid w:val="00011E00"/>
    <w:rsid w:val="00011F3D"/>
    <w:rsid w:val="00011FCC"/>
    <w:rsid w:val="00012407"/>
    <w:rsid w:val="00012825"/>
    <w:rsid w:val="00012D4E"/>
    <w:rsid w:val="00012D94"/>
    <w:rsid w:val="00012E5B"/>
    <w:rsid w:val="00013154"/>
    <w:rsid w:val="00013241"/>
    <w:rsid w:val="0001334B"/>
    <w:rsid w:val="000135A0"/>
    <w:rsid w:val="000136C0"/>
    <w:rsid w:val="000136EC"/>
    <w:rsid w:val="000140A3"/>
    <w:rsid w:val="0001450C"/>
    <w:rsid w:val="0001456D"/>
    <w:rsid w:val="0001478B"/>
    <w:rsid w:val="00014F87"/>
    <w:rsid w:val="00014F8C"/>
    <w:rsid w:val="00015036"/>
    <w:rsid w:val="00015112"/>
    <w:rsid w:val="000151C5"/>
    <w:rsid w:val="00015D6C"/>
    <w:rsid w:val="000162B6"/>
    <w:rsid w:val="000165DC"/>
    <w:rsid w:val="00016627"/>
    <w:rsid w:val="000166FE"/>
    <w:rsid w:val="0001689C"/>
    <w:rsid w:val="00016AAC"/>
    <w:rsid w:val="0001733B"/>
    <w:rsid w:val="0001745B"/>
    <w:rsid w:val="00017558"/>
    <w:rsid w:val="000178A8"/>
    <w:rsid w:val="00017A42"/>
    <w:rsid w:val="00020078"/>
    <w:rsid w:val="000201C4"/>
    <w:rsid w:val="0002042C"/>
    <w:rsid w:val="000206FD"/>
    <w:rsid w:val="0002075F"/>
    <w:rsid w:val="00020E1C"/>
    <w:rsid w:val="00020E4D"/>
    <w:rsid w:val="0002119C"/>
    <w:rsid w:val="00021357"/>
    <w:rsid w:val="000219F7"/>
    <w:rsid w:val="00021AD1"/>
    <w:rsid w:val="00021D79"/>
    <w:rsid w:val="00021D83"/>
    <w:rsid w:val="00022316"/>
    <w:rsid w:val="00022607"/>
    <w:rsid w:val="00022666"/>
    <w:rsid w:val="00022756"/>
    <w:rsid w:val="0002359B"/>
    <w:rsid w:val="00023811"/>
    <w:rsid w:val="00023D08"/>
    <w:rsid w:val="00023D59"/>
    <w:rsid w:val="00023DFF"/>
    <w:rsid w:val="000241EE"/>
    <w:rsid w:val="0002452B"/>
    <w:rsid w:val="0002493C"/>
    <w:rsid w:val="00024AC2"/>
    <w:rsid w:val="00024ADA"/>
    <w:rsid w:val="00024AE6"/>
    <w:rsid w:val="00025869"/>
    <w:rsid w:val="00025AAC"/>
    <w:rsid w:val="00025B7E"/>
    <w:rsid w:val="00026528"/>
    <w:rsid w:val="00026786"/>
    <w:rsid w:val="000267E7"/>
    <w:rsid w:val="00026C70"/>
    <w:rsid w:val="000270AC"/>
    <w:rsid w:val="000270EC"/>
    <w:rsid w:val="00027150"/>
    <w:rsid w:val="00027521"/>
    <w:rsid w:val="000276AB"/>
    <w:rsid w:val="00027853"/>
    <w:rsid w:val="000278DF"/>
    <w:rsid w:val="00027A44"/>
    <w:rsid w:val="00027C3E"/>
    <w:rsid w:val="00027F11"/>
    <w:rsid w:val="00030348"/>
    <w:rsid w:val="00030BFA"/>
    <w:rsid w:val="000314A4"/>
    <w:rsid w:val="0003186F"/>
    <w:rsid w:val="00031B6A"/>
    <w:rsid w:val="00032118"/>
    <w:rsid w:val="0003273C"/>
    <w:rsid w:val="00033027"/>
    <w:rsid w:val="0003347A"/>
    <w:rsid w:val="00033589"/>
    <w:rsid w:val="0003381E"/>
    <w:rsid w:val="000343AA"/>
    <w:rsid w:val="0003492B"/>
    <w:rsid w:val="00034B18"/>
    <w:rsid w:val="00034BE9"/>
    <w:rsid w:val="00035124"/>
    <w:rsid w:val="000355D1"/>
    <w:rsid w:val="0003585B"/>
    <w:rsid w:val="0003598A"/>
    <w:rsid w:val="00035DB5"/>
    <w:rsid w:val="00035FB2"/>
    <w:rsid w:val="00036011"/>
    <w:rsid w:val="00036054"/>
    <w:rsid w:val="0003608E"/>
    <w:rsid w:val="000361DD"/>
    <w:rsid w:val="00036376"/>
    <w:rsid w:val="00036704"/>
    <w:rsid w:val="00036C47"/>
    <w:rsid w:val="00037323"/>
    <w:rsid w:val="00037776"/>
    <w:rsid w:val="000379E1"/>
    <w:rsid w:val="00040292"/>
    <w:rsid w:val="00040533"/>
    <w:rsid w:val="000406C9"/>
    <w:rsid w:val="0004090B"/>
    <w:rsid w:val="00041427"/>
    <w:rsid w:val="00041732"/>
    <w:rsid w:val="00041896"/>
    <w:rsid w:val="00041CF3"/>
    <w:rsid w:val="00041F16"/>
    <w:rsid w:val="00041F2C"/>
    <w:rsid w:val="00042009"/>
    <w:rsid w:val="00042056"/>
    <w:rsid w:val="00042332"/>
    <w:rsid w:val="000423AA"/>
    <w:rsid w:val="00042CCB"/>
    <w:rsid w:val="00042FAB"/>
    <w:rsid w:val="00043695"/>
    <w:rsid w:val="00043975"/>
    <w:rsid w:val="000439C6"/>
    <w:rsid w:val="00043A72"/>
    <w:rsid w:val="00044583"/>
    <w:rsid w:val="0004509A"/>
    <w:rsid w:val="0004547E"/>
    <w:rsid w:val="000454E4"/>
    <w:rsid w:val="00045F15"/>
    <w:rsid w:val="0004649E"/>
    <w:rsid w:val="0004660C"/>
    <w:rsid w:val="0004669F"/>
    <w:rsid w:val="00046846"/>
    <w:rsid w:val="00046875"/>
    <w:rsid w:val="00046A46"/>
    <w:rsid w:val="00046A85"/>
    <w:rsid w:val="00046B42"/>
    <w:rsid w:val="00046B60"/>
    <w:rsid w:val="00046D89"/>
    <w:rsid w:val="00046E3A"/>
    <w:rsid w:val="000470AC"/>
    <w:rsid w:val="000472BB"/>
    <w:rsid w:val="000475AB"/>
    <w:rsid w:val="000475DD"/>
    <w:rsid w:val="0004797F"/>
    <w:rsid w:val="000479B8"/>
    <w:rsid w:val="00047C26"/>
    <w:rsid w:val="00047C55"/>
    <w:rsid w:val="00050000"/>
    <w:rsid w:val="0005038F"/>
    <w:rsid w:val="000503D6"/>
    <w:rsid w:val="000506CD"/>
    <w:rsid w:val="00050710"/>
    <w:rsid w:val="0005095C"/>
    <w:rsid w:val="00050EB8"/>
    <w:rsid w:val="000510F2"/>
    <w:rsid w:val="00051472"/>
    <w:rsid w:val="000515DE"/>
    <w:rsid w:val="000517D2"/>
    <w:rsid w:val="00051B70"/>
    <w:rsid w:val="00051D29"/>
    <w:rsid w:val="00051E54"/>
    <w:rsid w:val="00051EA3"/>
    <w:rsid w:val="0005210E"/>
    <w:rsid w:val="0005211A"/>
    <w:rsid w:val="000526C8"/>
    <w:rsid w:val="0005290F"/>
    <w:rsid w:val="00052A31"/>
    <w:rsid w:val="00052EE4"/>
    <w:rsid w:val="000531B7"/>
    <w:rsid w:val="000531BC"/>
    <w:rsid w:val="00053353"/>
    <w:rsid w:val="000533A6"/>
    <w:rsid w:val="000536A6"/>
    <w:rsid w:val="00054003"/>
    <w:rsid w:val="00054343"/>
    <w:rsid w:val="00054D22"/>
    <w:rsid w:val="00054D23"/>
    <w:rsid w:val="0005512E"/>
    <w:rsid w:val="0005536C"/>
    <w:rsid w:val="000554E6"/>
    <w:rsid w:val="000564E1"/>
    <w:rsid w:val="00056B5C"/>
    <w:rsid w:val="00056FA9"/>
    <w:rsid w:val="0005727F"/>
    <w:rsid w:val="00057436"/>
    <w:rsid w:val="00057778"/>
    <w:rsid w:val="00057A70"/>
    <w:rsid w:val="0006015A"/>
    <w:rsid w:val="000602E9"/>
    <w:rsid w:val="00060551"/>
    <w:rsid w:val="00060579"/>
    <w:rsid w:val="00060B62"/>
    <w:rsid w:val="00060FC8"/>
    <w:rsid w:val="00060FE5"/>
    <w:rsid w:val="00061A13"/>
    <w:rsid w:val="00061ABA"/>
    <w:rsid w:val="00061B80"/>
    <w:rsid w:val="00061D16"/>
    <w:rsid w:val="00062172"/>
    <w:rsid w:val="000621B0"/>
    <w:rsid w:val="000621CF"/>
    <w:rsid w:val="00062375"/>
    <w:rsid w:val="000625F1"/>
    <w:rsid w:val="0006263D"/>
    <w:rsid w:val="0006289E"/>
    <w:rsid w:val="00062F54"/>
    <w:rsid w:val="00062FDD"/>
    <w:rsid w:val="0006316A"/>
    <w:rsid w:val="000637BB"/>
    <w:rsid w:val="0006380C"/>
    <w:rsid w:val="000638C1"/>
    <w:rsid w:val="00063931"/>
    <w:rsid w:val="00063BC4"/>
    <w:rsid w:val="00063CE5"/>
    <w:rsid w:val="00063EFD"/>
    <w:rsid w:val="0006418D"/>
    <w:rsid w:val="00064508"/>
    <w:rsid w:val="0006476D"/>
    <w:rsid w:val="00064785"/>
    <w:rsid w:val="00064CB6"/>
    <w:rsid w:val="00064D12"/>
    <w:rsid w:val="00065395"/>
    <w:rsid w:val="0006551F"/>
    <w:rsid w:val="00065815"/>
    <w:rsid w:val="000658D9"/>
    <w:rsid w:val="00066074"/>
    <w:rsid w:val="00066108"/>
    <w:rsid w:val="000665C0"/>
    <w:rsid w:val="000667EE"/>
    <w:rsid w:val="00066A4D"/>
    <w:rsid w:val="00066A90"/>
    <w:rsid w:val="00066D9F"/>
    <w:rsid w:val="00066DAD"/>
    <w:rsid w:val="00066E60"/>
    <w:rsid w:val="00066FE5"/>
    <w:rsid w:val="00067BC2"/>
    <w:rsid w:val="00067D2E"/>
    <w:rsid w:val="00067DDF"/>
    <w:rsid w:val="00067F85"/>
    <w:rsid w:val="00070039"/>
    <w:rsid w:val="00070410"/>
    <w:rsid w:val="000705B2"/>
    <w:rsid w:val="000705BB"/>
    <w:rsid w:val="000707EF"/>
    <w:rsid w:val="00070817"/>
    <w:rsid w:val="00070C92"/>
    <w:rsid w:val="00071499"/>
    <w:rsid w:val="000715EB"/>
    <w:rsid w:val="0007171E"/>
    <w:rsid w:val="000718C3"/>
    <w:rsid w:val="00071F2C"/>
    <w:rsid w:val="0007217F"/>
    <w:rsid w:val="000723D4"/>
    <w:rsid w:val="000723EA"/>
    <w:rsid w:val="000724B3"/>
    <w:rsid w:val="00072600"/>
    <w:rsid w:val="000729BD"/>
    <w:rsid w:val="00072D6C"/>
    <w:rsid w:val="00072E94"/>
    <w:rsid w:val="000732D0"/>
    <w:rsid w:val="0007338B"/>
    <w:rsid w:val="00073443"/>
    <w:rsid w:val="00073888"/>
    <w:rsid w:val="000739D1"/>
    <w:rsid w:val="00073E2F"/>
    <w:rsid w:val="0007450A"/>
    <w:rsid w:val="00074807"/>
    <w:rsid w:val="00074AFF"/>
    <w:rsid w:val="00074B79"/>
    <w:rsid w:val="00074DCE"/>
    <w:rsid w:val="00074E57"/>
    <w:rsid w:val="0007500D"/>
    <w:rsid w:val="00075336"/>
    <w:rsid w:val="000753E1"/>
    <w:rsid w:val="0007553D"/>
    <w:rsid w:val="0007588A"/>
    <w:rsid w:val="00075CFA"/>
    <w:rsid w:val="00075D2F"/>
    <w:rsid w:val="0007609A"/>
    <w:rsid w:val="0007646E"/>
    <w:rsid w:val="000766F4"/>
    <w:rsid w:val="00076730"/>
    <w:rsid w:val="00076A64"/>
    <w:rsid w:val="00076E5C"/>
    <w:rsid w:val="00076EEB"/>
    <w:rsid w:val="000771E1"/>
    <w:rsid w:val="00077311"/>
    <w:rsid w:val="0007746C"/>
    <w:rsid w:val="000774A2"/>
    <w:rsid w:val="00077678"/>
    <w:rsid w:val="000778ED"/>
    <w:rsid w:val="00077F5C"/>
    <w:rsid w:val="00080362"/>
    <w:rsid w:val="000806AD"/>
    <w:rsid w:val="00080890"/>
    <w:rsid w:val="000810C5"/>
    <w:rsid w:val="00081103"/>
    <w:rsid w:val="00081605"/>
    <w:rsid w:val="00081797"/>
    <w:rsid w:val="00081C03"/>
    <w:rsid w:val="00081CAD"/>
    <w:rsid w:val="00081CD6"/>
    <w:rsid w:val="00081E82"/>
    <w:rsid w:val="0008213A"/>
    <w:rsid w:val="00082198"/>
    <w:rsid w:val="00082904"/>
    <w:rsid w:val="00082B62"/>
    <w:rsid w:val="00082BCB"/>
    <w:rsid w:val="00082BFE"/>
    <w:rsid w:val="00082DD6"/>
    <w:rsid w:val="00082E73"/>
    <w:rsid w:val="00082F86"/>
    <w:rsid w:val="00082FF9"/>
    <w:rsid w:val="00083789"/>
    <w:rsid w:val="0008427D"/>
    <w:rsid w:val="000842F7"/>
    <w:rsid w:val="000844DD"/>
    <w:rsid w:val="000844DF"/>
    <w:rsid w:val="0008459F"/>
    <w:rsid w:val="00084861"/>
    <w:rsid w:val="00084B22"/>
    <w:rsid w:val="00084E40"/>
    <w:rsid w:val="00084EE7"/>
    <w:rsid w:val="00085124"/>
    <w:rsid w:val="00085181"/>
    <w:rsid w:val="00085401"/>
    <w:rsid w:val="000854B3"/>
    <w:rsid w:val="0008568B"/>
    <w:rsid w:val="00085B5B"/>
    <w:rsid w:val="00086438"/>
    <w:rsid w:val="000864AA"/>
    <w:rsid w:val="000869E0"/>
    <w:rsid w:val="00086CF8"/>
    <w:rsid w:val="00086EFA"/>
    <w:rsid w:val="000874F8"/>
    <w:rsid w:val="0008766A"/>
    <w:rsid w:val="00087C4A"/>
    <w:rsid w:val="00087D6A"/>
    <w:rsid w:val="00087FB8"/>
    <w:rsid w:val="00090154"/>
    <w:rsid w:val="0009018D"/>
    <w:rsid w:val="00090376"/>
    <w:rsid w:val="000906CC"/>
    <w:rsid w:val="0009078F"/>
    <w:rsid w:val="00090794"/>
    <w:rsid w:val="000908AD"/>
    <w:rsid w:val="00090AFE"/>
    <w:rsid w:val="00091449"/>
    <w:rsid w:val="00091AB0"/>
    <w:rsid w:val="00092221"/>
    <w:rsid w:val="00092492"/>
    <w:rsid w:val="00092716"/>
    <w:rsid w:val="00092A73"/>
    <w:rsid w:val="00092E83"/>
    <w:rsid w:val="00092EB0"/>
    <w:rsid w:val="000930C1"/>
    <w:rsid w:val="00093188"/>
    <w:rsid w:val="0009327C"/>
    <w:rsid w:val="000937E5"/>
    <w:rsid w:val="000938CF"/>
    <w:rsid w:val="00093DB9"/>
    <w:rsid w:val="00093EB0"/>
    <w:rsid w:val="0009443B"/>
    <w:rsid w:val="000945A3"/>
    <w:rsid w:val="00094661"/>
    <w:rsid w:val="00094C14"/>
    <w:rsid w:val="0009532F"/>
    <w:rsid w:val="00095848"/>
    <w:rsid w:val="00095D48"/>
    <w:rsid w:val="00095FB4"/>
    <w:rsid w:val="000960DD"/>
    <w:rsid w:val="00096122"/>
    <w:rsid w:val="00096446"/>
    <w:rsid w:val="00096746"/>
    <w:rsid w:val="00096893"/>
    <w:rsid w:val="00096982"/>
    <w:rsid w:val="00096DAE"/>
    <w:rsid w:val="00096DFB"/>
    <w:rsid w:val="000971BF"/>
    <w:rsid w:val="0009723F"/>
    <w:rsid w:val="000973D7"/>
    <w:rsid w:val="000978C5"/>
    <w:rsid w:val="00097B7D"/>
    <w:rsid w:val="000A0513"/>
    <w:rsid w:val="000A1431"/>
    <w:rsid w:val="000A16BA"/>
    <w:rsid w:val="000A1762"/>
    <w:rsid w:val="000A1F27"/>
    <w:rsid w:val="000A1F8D"/>
    <w:rsid w:val="000A20A2"/>
    <w:rsid w:val="000A2219"/>
    <w:rsid w:val="000A2561"/>
    <w:rsid w:val="000A2872"/>
    <w:rsid w:val="000A2EB2"/>
    <w:rsid w:val="000A300F"/>
    <w:rsid w:val="000A3024"/>
    <w:rsid w:val="000A3026"/>
    <w:rsid w:val="000A3090"/>
    <w:rsid w:val="000A317E"/>
    <w:rsid w:val="000A3482"/>
    <w:rsid w:val="000A3807"/>
    <w:rsid w:val="000A386F"/>
    <w:rsid w:val="000A3890"/>
    <w:rsid w:val="000A38F5"/>
    <w:rsid w:val="000A3B5E"/>
    <w:rsid w:val="000A3B66"/>
    <w:rsid w:val="000A3B84"/>
    <w:rsid w:val="000A3BBB"/>
    <w:rsid w:val="000A3D1E"/>
    <w:rsid w:val="000A3D73"/>
    <w:rsid w:val="000A3D7C"/>
    <w:rsid w:val="000A4169"/>
    <w:rsid w:val="000A421A"/>
    <w:rsid w:val="000A4236"/>
    <w:rsid w:val="000A438E"/>
    <w:rsid w:val="000A473D"/>
    <w:rsid w:val="000A4B69"/>
    <w:rsid w:val="000A4C6D"/>
    <w:rsid w:val="000A5636"/>
    <w:rsid w:val="000A57F5"/>
    <w:rsid w:val="000A6189"/>
    <w:rsid w:val="000A66C0"/>
    <w:rsid w:val="000A697C"/>
    <w:rsid w:val="000A6CB1"/>
    <w:rsid w:val="000A6D82"/>
    <w:rsid w:val="000A6F83"/>
    <w:rsid w:val="000A7DAD"/>
    <w:rsid w:val="000A7F4B"/>
    <w:rsid w:val="000B02DF"/>
    <w:rsid w:val="000B0633"/>
    <w:rsid w:val="000B064D"/>
    <w:rsid w:val="000B07FC"/>
    <w:rsid w:val="000B0988"/>
    <w:rsid w:val="000B0990"/>
    <w:rsid w:val="000B09CE"/>
    <w:rsid w:val="000B0AA5"/>
    <w:rsid w:val="000B0D65"/>
    <w:rsid w:val="000B0D73"/>
    <w:rsid w:val="000B0E4D"/>
    <w:rsid w:val="000B1046"/>
    <w:rsid w:val="000B109B"/>
    <w:rsid w:val="000B12E3"/>
    <w:rsid w:val="000B15E6"/>
    <w:rsid w:val="000B161C"/>
    <w:rsid w:val="000B16EF"/>
    <w:rsid w:val="000B17B7"/>
    <w:rsid w:val="000B1CD7"/>
    <w:rsid w:val="000B1F58"/>
    <w:rsid w:val="000B2341"/>
    <w:rsid w:val="000B23EE"/>
    <w:rsid w:val="000B2413"/>
    <w:rsid w:val="000B2490"/>
    <w:rsid w:val="000B2AE5"/>
    <w:rsid w:val="000B2B32"/>
    <w:rsid w:val="000B2B5D"/>
    <w:rsid w:val="000B2F20"/>
    <w:rsid w:val="000B3261"/>
    <w:rsid w:val="000B3394"/>
    <w:rsid w:val="000B3524"/>
    <w:rsid w:val="000B39BB"/>
    <w:rsid w:val="000B39E0"/>
    <w:rsid w:val="000B3A1F"/>
    <w:rsid w:val="000B3D48"/>
    <w:rsid w:val="000B4139"/>
    <w:rsid w:val="000B435C"/>
    <w:rsid w:val="000B4436"/>
    <w:rsid w:val="000B4694"/>
    <w:rsid w:val="000B4874"/>
    <w:rsid w:val="000B49AB"/>
    <w:rsid w:val="000B4A11"/>
    <w:rsid w:val="000B4BF7"/>
    <w:rsid w:val="000B4DA7"/>
    <w:rsid w:val="000B5042"/>
    <w:rsid w:val="000B507D"/>
    <w:rsid w:val="000B5B88"/>
    <w:rsid w:val="000B5CB1"/>
    <w:rsid w:val="000B5E21"/>
    <w:rsid w:val="000B61C1"/>
    <w:rsid w:val="000B62E5"/>
    <w:rsid w:val="000B6A5B"/>
    <w:rsid w:val="000B6AF0"/>
    <w:rsid w:val="000B6E5A"/>
    <w:rsid w:val="000B732D"/>
    <w:rsid w:val="000B7A43"/>
    <w:rsid w:val="000B7ED6"/>
    <w:rsid w:val="000C0296"/>
    <w:rsid w:val="000C08D5"/>
    <w:rsid w:val="000C0D47"/>
    <w:rsid w:val="000C0DD0"/>
    <w:rsid w:val="000C0E41"/>
    <w:rsid w:val="000C0ECD"/>
    <w:rsid w:val="000C104A"/>
    <w:rsid w:val="000C1216"/>
    <w:rsid w:val="000C1833"/>
    <w:rsid w:val="000C242B"/>
    <w:rsid w:val="000C2ADA"/>
    <w:rsid w:val="000C3230"/>
    <w:rsid w:val="000C3384"/>
    <w:rsid w:val="000C36CD"/>
    <w:rsid w:val="000C381D"/>
    <w:rsid w:val="000C3A0A"/>
    <w:rsid w:val="000C3FBA"/>
    <w:rsid w:val="000C40A5"/>
    <w:rsid w:val="000C4383"/>
    <w:rsid w:val="000C45EB"/>
    <w:rsid w:val="000C475A"/>
    <w:rsid w:val="000C481A"/>
    <w:rsid w:val="000C4BBA"/>
    <w:rsid w:val="000C503B"/>
    <w:rsid w:val="000C50C7"/>
    <w:rsid w:val="000C57E4"/>
    <w:rsid w:val="000C58C5"/>
    <w:rsid w:val="000C5B21"/>
    <w:rsid w:val="000C5D5E"/>
    <w:rsid w:val="000C5DBA"/>
    <w:rsid w:val="000C6661"/>
    <w:rsid w:val="000C66F3"/>
    <w:rsid w:val="000C6714"/>
    <w:rsid w:val="000C6FF0"/>
    <w:rsid w:val="000C7003"/>
    <w:rsid w:val="000C7480"/>
    <w:rsid w:val="000C74DC"/>
    <w:rsid w:val="000C76F3"/>
    <w:rsid w:val="000C7732"/>
    <w:rsid w:val="000C7FF5"/>
    <w:rsid w:val="000D001A"/>
    <w:rsid w:val="000D012A"/>
    <w:rsid w:val="000D029F"/>
    <w:rsid w:val="000D0337"/>
    <w:rsid w:val="000D0636"/>
    <w:rsid w:val="000D0808"/>
    <w:rsid w:val="000D0EAC"/>
    <w:rsid w:val="000D126B"/>
    <w:rsid w:val="000D1BFC"/>
    <w:rsid w:val="000D22D1"/>
    <w:rsid w:val="000D23D2"/>
    <w:rsid w:val="000D2516"/>
    <w:rsid w:val="000D2E0B"/>
    <w:rsid w:val="000D2ECA"/>
    <w:rsid w:val="000D3021"/>
    <w:rsid w:val="000D37B0"/>
    <w:rsid w:val="000D3B5C"/>
    <w:rsid w:val="000D3C23"/>
    <w:rsid w:val="000D3DB8"/>
    <w:rsid w:val="000D4180"/>
    <w:rsid w:val="000D51F0"/>
    <w:rsid w:val="000D535A"/>
    <w:rsid w:val="000D5B29"/>
    <w:rsid w:val="000D5B40"/>
    <w:rsid w:val="000D5C5C"/>
    <w:rsid w:val="000D5F63"/>
    <w:rsid w:val="000D5FEB"/>
    <w:rsid w:val="000D62E0"/>
    <w:rsid w:val="000D655D"/>
    <w:rsid w:val="000D6A5A"/>
    <w:rsid w:val="000D6D92"/>
    <w:rsid w:val="000D7051"/>
    <w:rsid w:val="000D731B"/>
    <w:rsid w:val="000D7322"/>
    <w:rsid w:val="000D771C"/>
    <w:rsid w:val="000D7772"/>
    <w:rsid w:val="000E05AB"/>
    <w:rsid w:val="000E082A"/>
    <w:rsid w:val="000E0867"/>
    <w:rsid w:val="000E09C7"/>
    <w:rsid w:val="000E0B19"/>
    <w:rsid w:val="000E0E0B"/>
    <w:rsid w:val="000E0E79"/>
    <w:rsid w:val="000E10B5"/>
    <w:rsid w:val="000E1151"/>
    <w:rsid w:val="000E12CB"/>
    <w:rsid w:val="000E12FA"/>
    <w:rsid w:val="000E13D7"/>
    <w:rsid w:val="000E1438"/>
    <w:rsid w:val="000E14BF"/>
    <w:rsid w:val="000E1542"/>
    <w:rsid w:val="000E1916"/>
    <w:rsid w:val="000E1C5F"/>
    <w:rsid w:val="000E1CDF"/>
    <w:rsid w:val="000E1D50"/>
    <w:rsid w:val="000E1D78"/>
    <w:rsid w:val="000E20D7"/>
    <w:rsid w:val="000E221E"/>
    <w:rsid w:val="000E2506"/>
    <w:rsid w:val="000E2563"/>
    <w:rsid w:val="000E28C2"/>
    <w:rsid w:val="000E2B55"/>
    <w:rsid w:val="000E2B8A"/>
    <w:rsid w:val="000E2C0F"/>
    <w:rsid w:val="000E2FCF"/>
    <w:rsid w:val="000E39E0"/>
    <w:rsid w:val="000E3B27"/>
    <w:rsid w:val="000E3DFF"/>
    <w:rsid w:val="000E41FA"/>
    <w:rsid w:val="000E4491"/>
    <w:rsid w:val="000E467C"/>
    <w:rsid w:val="000E47DA"/>
    <w:rsid w:val="000E4A92"/>
    <w:rsid w:val="000E4AEA"/>
    <w:rsid w:val="000E500A"/>
    <w:rsid w:val="000E5109"/>
    <w:rsid w:val="000E51B4"/>
    <w:rsid w:val="000E54B8"/>
    <w:rsid w:val="000E572C"/>
    <w:rsid w:val="000E57F1"/>
    <w:rsid w:val="000E59D4"/>
    <w:rsid w:val="000E5AFE"/>
    <w:rsid w:val="000E5BBB"/>
    <w:rsid w:val="000E5BD9"/>
    <w:rsid w:val="000E60D0"/>
    <w:rsid w:val="000E64AD"/>
    <w:rsid w:val="000E67EB"/>
    <w:rsid w:val="000E683E"/>
    <w:rsid w:val="000E698E"/>
    <w:rsid w:val="000E6A44"/>
    <w:rsid w:val="000E6DC9"/>
    <w:rsid w:val="000E6E39"/>
    <w:rsid w:val="000E7002"/>
    <w:rsid w:val="000E7239"/>
    <w:rsid w:val="000E7407"/>
    <w:rsid w:val="000E775D"/>
    <w:rsid w:val="000E782D"/>
    <w:rsid w:val="000E79D1"/>
    <w:rsid w:val="000E7D5C"/>
    <w:rsid w:val="000E7F2D"/>
    <w:rsid w:val="000F008C"/>
    <w:rsid w:val="000F018C"/>
    <w:rsid w:val="000F020B"/>
    <w:rsid w:val="000F0501"/>
    <w:rsid w:val="000F0C29"/>
    <w:rsid w:val="000F0DB2"/>
    <w:rsid w:val="000F0EBC"/>
    <w:rsid w:val="000F0EE8"/>
    <w:rsid w:val="000F1141"/>
    <w:rsid w:val="000F18AF"/>
    <w:rsid w:val="000F2217"/>
    <w:rsid w:val="000F26BC"/>
    <w:rsid w:val="000F28AA"/>
    <w:rsid w:val="000F2B90"/>
    <w:rsid w:val="000F2F60"/>
    <w:rsid w:val="000F31A8"/>
    <w:rsid w:val="000F33BD"/>
    <w:rsid w:val="000F36F4"/>
    <w:rsid w:val="000F3B8B"/>
    <w:rsid w:val="000F3FD5"/>
    <w:rsid w:val="000F43DF"/>
    <w:rsid w:val="000F44E5"/>
    <w:rsid w:val="000F4C69"/>
    <w:rsid w:val="000F4EB6"/>
    <w:rsid w:val="000F5160"/>
    <w:rsid w:val="000F5302"/>
    <w:rsid w:val="000F53CA"/>
    <w:rsid w:val="000F5530"/>
    <w:rsid w:val="000F5627"/>
    <w:rsid w:val="000F5B50"/>
    <w:rsid w:val="000F6809"/>
    <w:rsid w:val="000F6897"/>
    <w:rsid w:val="000F695F"/>
    <w:rsid w:val="000F6D00"/>
    <w:rsid w:val="000F712F"/>
    <w:rsid w:val="0010012C"/>
    <w:rsid w:val="001002BE"/>
    <w:rsid w:val="00100321"/>
    <w:rsid w:val="001004FC"/>
    <w:rsid w:val="0010083B"/>
    <w:rsid w:val="001008D1"/>
    <w:rsid w:val="00100BB3"/>
    <w:rsid w:val="00100C1F"/>
    <w:rsid w:val="00100C51"/>
    <w:rsid w:val="00101243"/>
    <w:rsid w:val="00101284"/>
    <w:rsid w:val="0010164B"/>
    <w:rsid w:val="00101712"/>
    <w:rsid w:val="00101CBE"/>
    <w:rsid w:val="00101DC9"/>
    <w:rsid w:val="00101DE5"/>
    <w:rsid w:val="00102103"/>
    <w:rsid w:val="0010257A"/>
    <w:rsid w:val="00102B78"/>
    <w:rsid w:val="00102ED2"/>
    <w:rsid w:val="00103215"/>
    <w:rsid w:val="0010369D"/>
    <w:rsid w:val="00103710"/>
    <w:rsid w:val="00103785"/>
    <w:rsid w:val="001041CD"/>
    <w:rsid w:val="001048C3"/>
    <w:rsid w:val="00104DD5"/>
    <w:rsid w:val="00104ED1"/>
    <w:rsid w:val="001053EC"/>
    <w:rsid w:val="001054A9"/>
    <w:rsid w:val="001055A9"/>
    <w:rsid w:val="00105610"/>
    <w:rsid w:val="001056C1"/>
    <w:rsid w:val="00105740"/>
    <w:rsid w:val="001059AC"/>
    <w:rsid w:val="0010600E"/>
    <w:rsid w:val="001066C3"/>
    <w:rsid w:val="00106972"/>
    <w:rsid w:val="00106B13"/>
    <w:rsid w:val="00106CBC"/>
    <w:rsid w:val="00106F0F"/>
    <w:rsid w:val="00106F50"/>
    <w:rsid w:val="00107154"/>
    <w:rsid w:val="0010743E"/>
    <w:rsid w:val="00107B6F"/>
    <w:rsid w:val="00107C96"/>
    <w:rsid w:val="00110016"/>
    <w:rsid w:val="00110E1E"/>
    <w:rsid w:val="00110E90"/>
    <w:rsid w:val="00111076"/>
    <w:rsid w:val="001110E9"/>
    <w:rsid w:val="00111646"/>
    <w:rsid w:val="00111AEE"/>
    <w:rsid w:val="00111DDA"/>
    <w:rsid w:val="00111ECF"/>
    <w:rsid w:val="00112104"/>
    <w:rsid w:val="0011217B"/>
    <w:rsid w:val="0011274A"/>
    <w:rsid w:val="0011282A"/>
    <w:rsid w:val="00112CC4"/>
    <w:rsid w:val="001131A1"/>
    <w:rsid w:val="00113673"/>
    <w:rsid w:val="001136AD"/>
    <w:rsid w:val="001136C2"/>
    <w:rsid w:val="00114029"/>
    <w:rsid w:val="00114127"/>
    <w:rsid w:val="00114182"/>
    <w:rsid w:val="00114200"/>
    <w:rsid w:val="00114324"/>
    <w:rsid w:val="00114508"/>
    <w:rsid w:val="00114520"/>
    <w:rsid w:val="00114EA9"/>
    <w:rsid w:val="001154A6"/>
    <w:rsid w:val="0011555B"/>
    <w:rsid w:val="00115BEC"/>
    <w:rsid w:val="00115CA8"/>
    <w:rsid w:val="00115E5D"/>
    <w:rsid w:val="00115FA4"/>
    <w:rsid w:val="00116050"/>
    <w:rsid w:val="0011613C"/>
    <w:rsid w:val="00116201"/>
    <w:rsid w:val="00116289"/>
    <w:rsid w:val="001163C6"/>
    <w:rsid w:val="00116488"/>
    <w:rsid w:val="0011658B"/>
    <w:rsid w:val="00116C9E"/>
    <w:rsid w:val="00116D6C"/>
    <w:rsid w:val="00116EF7"/>
    <w:rsid w:val="00117281"/>
    <w:rsid w:val="0011785F"/>
    <w:rsid w:val="001179BC"/>
    <w:rsid w:val="00117D65"/>
    <w:rsid w:val="00117F94"/>
    <w:rsid w:val="00120819"/>
    <w:rsid w:val="00120C83"/>
    <w:rsid w:val="0012119B"/>
    <w:rsid w:val="001218AF"/>
    <w:rsid w:val="00121E7F"/>
    <w:rsid w:val="00121FF9"/>
    <w:rsid w:val="001220C4"/>
    <w:rsid w:val="00122255"/>
    <w:rsid w:val="00122960"/>
    <w:rsid w:val="00122BBC"/>
    <w:rsid w:val="0012376A"/>
    <w:rsid w:val="0012383F"/>
    <w:rsid w:val="00123868"/>
    <w:rsid w:val="00123888"/>
    <w:rsid w:val="00123C8D"/>
    <w:rsid w:val="00123F87"/>
    <w:rsid w:val="00124779"/>
    <w:rsid w:val="001248C7"/>
    <w:rsid w:val="00124973"/>
    <w:rsid w:val="001249C7"/>
    <w:rsid w:val="00124CE4"/>
    <w:rsid w:val="0012566A"/>
    <w:rsid w:val="00125A9A"/>
    <w:rsid w:val="00125D8D"/>
    <w:rsid w:val="0012603F"/>
    <w:rsid w:val="0012609A"/>
    <w:rsid w:val="0012621C"/>
    <w:rsid w:val="0012630B"/>
    <w:rsid w:val="00126342"/>
    <w:rsid w:val="001263A9"/>
    <w:rsid w:val="00126827"/>
    <w:rsid w:val="00126A98"/>
    <w:rsid w:val="00127025"/>
    <w:rsid w:val="00127220"/>
    <w:rsid w:val="00127332"/>
    <w:rsid w:val="001275A2"/>
    <w:rsid w:val="00127619"/>
    <w:rsid w:val="001277F3"/>
    <w:rsid w:val="00127913"/>
    <w:rsid w:val="00127A20"/>
    <w:rsid w:val="00127C64"/>
    <w:rsid w:val="00127F96"/>
    <w:rsid w:val="001301BF"/>
    <w:rsid w:val="001302BC"/>
    <w:rsid w:val="001306C4"/>
    <w:rsid w:val="00130A8B"/>
    <w:rsid w:val="00130BC1"/>
    <w:rsid w:val="00130C6D"/>
    <w:rsid w:val="00131215"/>
    <w:rsid w:val="00131246"/>
    <w:rsid w:val="00131396"/>
    <w:rsid w:val="00131434"/>
    <w:rsid w:val="001314F0"/>
    <w:rsid w:val="001316EF"/>
    <w:rsid w:val="00131AB0"/>
    <w:rsid w:val="00131B5B"/>
    <w:rsid w:val="00131E0B"/>
    <w:rsid w:val="00131ECF"/>
    <w:rsid w:val="00132B88"/>
    <w:rsid w:val="00132BFD"/>
    <w:rsid w:val="00132C11"/>
    <w:rsid w:val="00132D8D"/>
    <w:rsid w:val="00132DA8"/>
    <w:rsid w:val="00132DF0"/>
    <w:rsid w:val="00132E47"/>
    <w:rsid w:val="00132F39"/>
    <w:rsid w:val="0013302C"/>
    <w:rsid w:val="00133134"/>
    <w:rsid w:val="00133428"/>
    <w:rsid w:val="001336D3"/>
    <w:rsid w:val="001337B0"/>
    <w:rsid w:val="00133C93"/>
    <w:rsid w:val="00133D9B"/>
    <w:rsid w:val="00133EA3"/>
    <w:rsid w:val="001344B1"/>
    <w:rsid w:val="0013450D"/>
    <w:rsid w:val="0013479F"/>
    <w:rsid w:val="00134ADB"/>
    <w:rsid w:val="00134B3C"/>
    <w:rsid w:val="00134EFB"/>
    <w:rsid w:val="00135575"/>
    <w:rsid w:val="00135679"/>
    <w:rsid w:val="00135A21"/>
    <w:rsid w:val="00135F16"/>
    <w:rsid w:val="001361BB"/>
    <w:rsid w:val="001364DE"/>
    <w:rsid w:val="00136884"/>
    <w:rsid w:val="00136CCF"/>
    <w:rsid w:val="00136F3A"/>
    <w:rsid w:val="00136FBF"/>
    <w:rsid w:val="00137AFD"/>
    <w:rsid w:val="00137FDC"/>
    <w:rsid w:val="00140040"/>
    <w:rsid w:val="0014016B"/>
    <w:rsid w:val="001407CD"/>
    <w:rsid w:val="001408B7"/>
    <w:rsid w:val="00140B4B"/>
    <w:rsid w:val="00140B5D"/>
    <w:rsid w:val="00140D22"/>
    <w:rsid w:val="00141316"/>
    <w:rsid w:val="0014139F"/>
    <w:rsid w:val="00141482"/>
    <w:rsid w:val="00141501"/>
    <w:rsid w:val="00141932"/>
    <w:rsid w:val="00141AC4"/>
    <w:rsid w:val="001421C4"/>
    <w:rsid w:val="001425F7"/>
    <w:rsid w:val="001426E8"/>
    <w:rsid w:val="001429B6"/>
    <w:rsid w:val="00142F74"/>
    <w:rsid w:val="0014333C"/>
    <w:rsid w:val="001433CB"/>
    <w:rsid w:val="00143E8A"/>
    <w:rsid w:val="001440BF"/>
    <w:rsid w:val="0014412F"/>
    <w:rsid w:val="001442B5"/>
    <w:rsid w:val="0014431C"/>
    <w:rsid w:val="00144531"/>
    <w:rsid w:val="001445D3"/>
    <w:rsid w:val="00144669"/>
    <w:rsid w:val="001448DB"/>
    <w:rsid w:val="00144BCC"/>
    <w:rsid w:val="00144E5F"/>
    <w:rsid w:val="00144E79"/>
    <w:rsid w:val="001451B3"/>
    <w:rsid w:val="00145239"/>
    <w:rsid w:val="001452DA"/>
    <w:rsid w:val="0014578C"/>
    <w:rsid w:val="00145966"/>
    <w:rsid w:val="00145A74"/>
    <w:rsid w:val="00145B14"/>
    <w:rsid w:val="00145DE6"/>
    <w:rsid w:val="00145DF7"/>
    <w:rsid w:val="001461CC"/>
    <w:rsid w:val="0014636D"/>
    <w:rsid w:val="0014677B"/>
    <w:rsid w:val="00146D69"/>
    <w:rsid w:val="00146FF2"/>
    <w:rsid w:val="001476C7"/>
    <w:rsid w:val="001478A4"/>
    <w:rsid w:val="00147903"/>
    <w:rsid w:val="00147C45"/>
    <w:rsid w:val="00147D1F"/>
    <w:rsid w:val="00147D42"/>
    <w:rsid w:val="001505DC"/>
    <w:rsid w:val="00150675"/>
    <w:rsid w:val="001506E8"/>
    <w:rsid w:val="00150969"/>
    <w:rsid w:val="0015099C"/>
    <w:rsid w:val="001513C4"/>
    <w:rsid w:val="001517A9"/>
    <w:rsid w:val="001518C6"/>
    <w:rsid w:val="00151AB0"/>
    <w:rsid w:val="00152308"/>
    <w:rsid w:val="00152491"/>
    <w:rsid w:val="00152540"/>
    <w:rsid w:val="00152643"/>
    <w:rsid w:val="00152D16"/>
    <w:rsid w:val="00153218"/>
    <w:rsid w:val="0015375A"/>
    <w:rsid w:val="0015388E"/>
    <w:rsid w:val="00153B36"/>
    <w:rsid w:val="00153E7C"/>
    <w:rsid w:val="0015467A"/>
    <w:rsid w:val="0015468C"/>
    <w:rsid w:val="00154879"/>
    <w:rsid w:val="001548EF"/>
    <w:rsid w:val="00154E1B"/>
    <w:rsid w:val="0015532B"/>
    <w:rsid w:val="00155501"/>
    <w:rsid w:val="001556E3"/>
    <w:rsid w:val="00155F4A"/>
    <w:rsid w:val="001561CE"/>
    <w:rsid w:val="001561DA"/>
    <w:rsid w:val="001562FD"/>
    <w:rsid w:val="001563BD"/>
    <w:rsid w:val="001565DC"/>
    <w:rsid w:val="0015677B"/>
    <w:rsid w:val="00156937"/>
    <w:rsid w:val="00156ED9"/>
    <w:rsid w:val="001570B0"/>
    <w:rsid w:val="001577E6"/>
    <w:rsid w:val="00157A3B"/>
    <w:rsid w:val="00157FA3"/>
    <w:rsid w:val="00160014"/>
    <w:rsid w:val="001600C4"/>
    <w:rsid w:val="0016042F"/>
    <w:rsid w:val="001608A3"/>
    <w:rsid w:val="001609C3"/>
    <w:rsid w:val="00161054"/>
    <w:rsid w:val="001613ED"/>
    <w:rsid w:val="001614D8"/>
    <w:rsid w:val="001618E6"/>
    <w:rsid w:val="00161D5B"/>
    <w:rsid w:val="00161F59"/>
    <w:rsid w:val="001626A5"/>
    <w:rsid w:val="0016272A"/>
    <w:rsid w:val="00162787"/>
    <w:rsid w:val="00162A8D"/>
    <w:rsid w:val="00162B35"/>
    <w:rsid w:val="00162C34"/>
    <w:rsid w:val="001630C7"/>
    <w:rsid w:val="001638B4"/>
    <w:rsid w:val="00163928"/>
    <w:rsid w:val="00163A74"/>
    <w:rsid w:val="00163E1B"/>
    <w:rsid w:val="00163F1E"/>
    <w:rsid w:val="00164043"/>
    <w:rsid w:val="00164244"/>
    <w:rsid w:val="00164546"/>
    <w:rsid w:val="0016488B"/>
    <w:rsid w:val="00164ADB"/>
    <w:rsid w:val="00164FE6"/>
    <w:rsid w:val="00165140"/>
    <w:rsid w:val="001657AB"/>
    <w:rsid w:val="0016594C"/>
    <w:rsid w:val="00165BD2"/>
    <w:rsid w:val="00165D23"/>
    <w:rsid w:val="00166278"/>
    <w:rsid w:val="00166AD5"/>
    <w:rsid w:val="00166D1A"/>
    <w:rsid w:val="001670D4"/>
    <w:rsid w:val="0016739F"/>
    <w:rsid w:val="00167509"/>
    <w:rsid w:val="001677B9"/>
    <w:rsid w:val="001679DB"/>
    <w:rsid w:val="00170317"/>
    <w:rsid w:val="00170F9D"/>
    <w:rsid w:val="0017110F"/>
    <w:rsid w:val="00171226"/>
    <w:rsid w:val="00171252"/>
    <w:rsid w:val="00171922"/>
    <w:rsid w:val="00171A0A"/>
    <w:rsid w:val="00171F46"/>
    <w:rsid w:val="00172047"/>
    <w:rsid w:val="00172208"/>
    <w:rsid w:val="0017249C"/>
    <w:rsid w:val="0017268C"/>
    <w:rsid w:val="001728F3"/>
    <w:rsid w:val="00172999"/>
    <w:rsid w:val="00172A17"/>
    <w:rsid w:val="00172A57"/>
    <w:rsid w:val="00173102"/>
    <w:rsid w:val="0017369E"/>
    <w:rsid w:val="00173A72"/>
    <w:rsid w:val="00173CF6"/>
    <w:rsid w:val="00173D50"/>
    <w:rsid w:val="00173D59"/>
    <w:rsid w:val="00173D98"/>
    <w:rsid w:val="00174309"/>
    <w:rsid w:val="0017444E"/>
    <w:rsid w:val="0017479D"/>
    <w:rsid w:val="00174866"/>
    <w:rsid w:val="00174E56"/>
    <w:rsid w:val="00174E8A"/>
    <w:rsid w:val="00175343"/>
    <w:rsid w:val="001754AE"/>
    <w:rsid w:val="0017555E"/>
    <w:rsid w:val="00175848"/>
    <w:rsid w:val="00175944"/>
    <w:rsid w:val="001759AE"/>
    <w:rsid w:val="00175EC9"/>
    <w:rsid w:val="001763CA"/>
    <w:rsid w:val="00176731"/>
    <w:rsid w:val="00176785"/>
    <w:rsid w:val="00176C33"/>
    <w:rsid w:val="00176CB7"/>
    <w:rsid w:val="00176F66"/>
    <w:rsid w:val="00177281"/>
    <w:rsid w:val="00177EA6"/>
    <w:rsid w:val="00177F1E"/>
    <w:rsid w:val="00180087"/>
    <w:rsid w:val="00180721"/>
    <w:rsid w:val="00180902"/>
    <w:rsid w:val="00181310"/>
    <w:rsid w:val="00181640"/>
    <w:rsid w:val="00181845"/>
    <w:rsid w:val="00181864"/>
    <w:rsid w:val="00181D0D"/>
    <w:rsid w:val="00181E46"/>
    <w:rsid w:val="001822FD"/>
    <w:rsid w:val="00182477"/>
    <w:rsid w:val="001828A2"/>
    <w:rsid w:val="00182978"/>
    <w:rsid w:val="00182B0B"/>
    <w:rsid w:val="0018323A"/>
    <w:rsid w:val="00183438"/>
    <w:rsid w:val="0018365E"/>
    <w:rsid w:val="00183766"/>
    <w:rsid w:val="001847B1"/>
    <w:rsid w:val="001849F2"/>
    <w:rsid w:val="00184B2A"/>
    <w:rsid w:val="00184F97"/>
    <w:rsid w:val="00185193"/>
    <w:rsid w:val="00185262"/>
    <w:rsid w:val="001852EE"/>
    <w:rsid w:val="00185504"/>
    <w:rsid w:val="00185859"/>
    <w:rsid w:val="00185938"/>
    <w:rsid w:val="00185CD6"/>
    <w:rsid w:val="00185F6F"/>
    <w:rsid w:val="00185F95"/>
    <w:rsid w:val="0018624E"/>
    <w:rsid w:val="001864F0"/>
    <w:rsid w:val="00186616"/>
    <w:rsid w:val="0018783E"/>
    <w:rsid w:val="00187BB2"/>
    <w:rsid w:val="00187E60"/>
    <w:rsid w:val="00187EEB"/>
    <w:rsid w:val="0019050F"/>
    <w:rsid w:val="00190B08"/>
    <w:rsid w:val="00191518"/>
    <w:rsid w:val="00191799"/>
    <w:rsid w:val="001918C9"/>
    <w:rsid w:val="00191B51"/>
    <w:rsid w:val="00191C01"/>
    <w:rsid w:val="00191DD3"/>
    <w:rsid w:val="00191EA8"/>
    <w:rsid w:val="00191F8D"/>
    <w:rsid w:val="0019298A"/>
    <w:rsid w:val="00192A4F"/>
    <w:rsid w:val="00192BE1"/>
    <w:rsid w:val="00192F75"/>
    <w:rsid w:val="001934F1"/>
    <w:rsid w:val="00193884"/>
    <w:rsid w:val="00193CFF"/>
    <w:rsid w:val="0019436E"/>
    <w:rsid w:val="00194B6B"/>
    <w:rsid w:val="00194C38"/>
    <w:rsid w:val="00194DD8"/>
    <w:rsid w:val="001951A0"/>
    <w:rsid w:val="001951AE"/>
    <w:rsid w:val="0019534B"/>
    <w:rsid w:val="00195482"/>
    <w:rsid w:val="0019592F"/>
    <w:rsid w:val="00195CE2"/>
    <w:rsid w:val="00195DEF"/>
    <w:rsid w:val="00195E63"/>
    <w:rsid w:val="00195EA6"/>
    <w:rsid w:val="00196294"/>
    <w:rsid w:val="00196523"/>
    <w:rsid w:val="00196538"/>
    <w:rsid w:val="001966B2"/>
    <w:rsid w:val="00196CC0"/>
    <w:rsid w:val="00196CF9"/>
    <w:rsid w:val="00196D11"/>
    <w:rsid w:val="00196E82"/>
    <w:rsid w:val="00197063"/>
    <w:rsid w:val="001971A2"/>
    <w:rsid w:val="00197373"/>
    <w:rsid w:val="0019760B"/>
    <w:rsid w:val="00197F0B"/>
    <w:rsid w:val="001A01B8"/>
    <w:rsid w:val="001A02A2"/>
    <w:rsid w:val="001A02B8"/>
    <w:rsid w:val="001A0355"/>
    <w:rsid w:val="001A0405"/>
    <w:rsid w:val="001A071F"/>
    <w:rsid w:val="001A0D0D"/>
    <w:rsid w:val="001A0EA2"/>
    <w:rsid w:val="001A0EB2"/>
    <w:rsid w:val="001A14F6"/>
    <w:rsid w:val="001A17A7"/>
    <w:rsid w:val="001A1AB1"/>
    <w:rsid w:val="001A1B23"/>
    <w:rsid w:val="001A1ED1"/>
    <w:rsid w:val="001A1ED5"/>
    <w:rsid w:val="001A22BF"/>
    <w:rsid w:val="001A244F"/>
    <w:rsid w:val="001A2537"/>
    <w:rsid w:val="001A258D"/>
    <w:rsid w:val="001A260B"/>
    <w:rsid w:val="001A27EF"/>
    <w:rsid w:val="001A2AAF"/>
    <w:rsid w:val="001A2B37"/>
    <w:rsid w:val="001A2DD0"/>
    <w:rsid w:val="001A2E2B"/>
    <w:rsid w:val="001A3293"/>
    <w:rsid w:val="001A32B4"/>
    <w:rsid w:val="001A36D5"/>
    <w:rsid w:val="001A37CE"/>
    <w:rsid w:val="001A3BD8"/>
    <w:rsid w:val="001A3C5B"/>
    <w:rsid w:val="001A3C68"/>
    <w:rsid w:val="001A4043"/>
    <w:rsid w:val="001A4263"/>
    <w:rsid w:val="001A456C"/>
    <w:rsid w:val="001A48BC"/>
    <w:rsid w:val="001A4A28"/>
    <w:rsid w:val="001A529A"/>
    <w:rsid w:val="001A5538"/>
    <w:rsid w:val="001A5994"/>
    <w:rsid w:val="001A59E5"/>
    <w:rsid w:val="001A5B52"/>
    <w:rsid w:val="001A5C0A"/>
    <w:rsid w:val="001A60AD"/>
    <w:rsid w:val="001A625D"/>
    <w:rsid w:val="001A6B12"/>
    <w:rsid w:val="001A6EFC"/>
    <w:rsid w:val="001A6FA6"/>
    <w:rsid w:val="001A79E8"/>
    <w:rsid w:val="001A7DFF"/>
    <w:rsid w:val="001A7E82"/>
    <w:rsid w:val="001A7F35"/>
    <w:rsid w:val="001B01AA"/>
    <w:rsid w:val="001B0474"/>
    <w:rsid w:val="001B0BDF"/>
    <w:rsid w:val="001B0E8A"/>
    <w:rsid w:val="001B0EC6"/>
    <w:rsid w:val="001B0F70"/>
    <w:rsid w:val="001B0FE6"/>
    <w:rsid w:val="001B1059"/>
    <w:rsid w:val="001B13E7"/>
    <w:rsid w:val="001B1465"/>
    <w:rsid w:val="001B14BC"/>
    <w:rsid w:val="001B180B"/>
    <w:rsid w:val="001B1A29"/>
    <w:rsid w:val="001B1C5C"/>
    <w:rsid w:val="001B1C6F"/>
    <w:rsid w:val="001B1E28"/>
    <w:rsid w:val="001B2788"/>
    <w:rsid w:val="001B294A"/>
    <w:rsid w:val="001B2F33"/>
    <w:rsid w:val="001B3065"/>
    <w:rsid w:val="001B328C"/>
    <w:rsid w:val="001B38E6"/>
    <w:rsid w:val="001B3C1A"/>
    <w:rsid w:val="001B43BB"/>
    <w:rsid w:val="001B4543"/>
    <w:rsid w:val="001B460B"/>
    <w:rsid w:val="001B4965"/>
    <w:rsid w:val="001B4E07"/>
    <w:rsid w:val="001B4E16"/>
    <w:rsid w:val="001B50BB"/>
    <w:rsid w:val="001B51F4"/>
    <w:rsid w:val="001B5219"/>
    <w:rsid w:val="001B5430"/>
    <w:rsid w:val="001B547A"/>
    <w:rsid w:val="001B5740"/>
    <w:rsid w:val="001B59F0"/>
    <w:rsid w:val="001B5C77"/>
    <w:rsid w:val="001B5D70"/>
    <w:rsid w:val="001B60F9"/>
    <w:rsid w:val="001B6597"/>
    <w:rsid w:val="001B6ACF"/>
    <w:rsid w:val="001B6C37"/>
    <w:rsid w:val="001B6CC1"/>
    <w:rsid w:val="001B70C4"/>
    <w:rsid w:val="001B733B"/>
    <w:rsid w:val="001B7568"/>
    <w:rsid w:val="001B75C2"/>
    <w:rsid w:val="001B76CA"/>
    <w:rsid w:val="001B78B8"/>
    <w:rsid w:val="001B7B01"/>
    <w:rsid w:val="001B7FCC"/>
    <w:rsid w:val="001C00EF"/>
    <w:rsid w:val="001C0344"/>
    <w:rsid w:val="001C038D"/>
    <w:rsid w:val="001C0490"/>
    <w:rsid w:val="001C0A05"/>
    <w:rsid w:val="001C0C64"/>
    <w:rsid w:val="001C0DE9"/>
    <w:rsid w:val="001C12F7"/>
    <w:rsid w:val="001C15BD"/>
    <w:rsid w:val="001C189C"/>
    <w:rsid w:val="001C1A27"/>
    <w:rsid w:val="001C1DB0"/>
    <w:rsid w:val="001C2105"/>
    <w:rsid w:val="001C237F"/>
    <w:rsid w:val="001C24BE"/>
    <w:rsid w:val="001C2AE6"/>
    <w:rsid w:val="001C2B2C"/>
    <w:rsid w:val="001C2BBB"/>
    <w:rsid w:val="001C3237"/>
    <w:rsid w:val="001C337B"/>
    <w:rsid w:val="001C3AD0"/>
    <w:rsid w:val="001C3B2E"/>
    <w:rsid w:val="001C3DD0"/>
    <w:rsid w:val="001C3E69"/>
    <w:rsid w:val="001C3ED6"/>
    <w:rsid w:val="001C4136"/>
    <w:rsid w:val="001C4149"/>
    <w:rsid w:val="001C4501"/>
    <w:rsid w:val="001C45E4"/>
    <w:rsid w:val="001C4B2D"/>
    <w:rsid w:val="001C4D7D"/>
    <w:rsid w:val="001C536E"/>
    <w:rsid w:val="001C58DC"/>
    <w:rsid w:val="001C5C8A"/>
    <w:rsid w:val="001C5CC9"/>
    <w:rsid w:val="001C5D9A"/>
    <w:rsid w:val="001C5EFE"/>
    <w:rsid w:val="001C6092"/>
    <w:rsid w:val="001C61C4"/>
    <w:rsid w:val="001C627E"/>
    <w:rsid w:val="001C65EF"/>
    <w:rsid w:val="001C6CFA"/>
    <w:rsid w:val="001C7078"/>
    <w:rsid w:val="001C76ED"/>
    <w:rsid w:val="001C7791"/>
    <w:rsid w:val="001C79CB"/>
    <w:rsid w:val="001C7A00"/>
    <w:rsid w:val="001C7AFA"/>
    <w:rsid w:val="001C7B8E"/>
    <w:rsid w:val="001C7DDF"/>
    <w:rsid w:val="001C7E79"/>
    <w:rsid w:val="001D01BC"/>
    <w:rsid w:val="001D03FC"/>
    <w:rsid w:val="001D05BA"/>
    <w:rsid w:val="001D0687"/>
    <w:rsid w:val="001D0A90"/>
    <w:rsid w:val="001D0AFC"/>
    <w:rsid w:val="001D0C8C"/>
    <w:rsid w:val="001D1611"/>
    <w:rsid w:val="001D1894"/>
    <w:rsid w:val="001D1D6F"/>
    <w:rsid w:val="001D2427"/>
    <w:rsid w:val="001D24F2"/>
    <w:rsid w:val="001D2568"/>
    <w:rsid w:val="001D2625"/>
    <w:rsid w:val="001D2829"/>
    <w:rsid w:val="001D28BD"/>
    <w:rsid w:val="001D2B71"/>
    <w:rsid w:val="001D30B3"/>
    <w:rsid w:val="001D3122"/>
    <w:rsid w:val="001D31C8"/>
    <w:rsid w:val="001D3237"/>
    <w:rsid w:val="001D3245"/>
    <w:rsid w:val="001D3FE8"/>
    <w:rsid w:val="001D40BA"/>
    <w:rsid w:val="001D417D"/>
    <w:rsid w:val="001D435E"/>
    <w:rsid w:val="001D4477"/>
    <w:rsid w:val="001D485A"/>
    <w:rsid w:val="001D4902"/>
    <w:rsid w:val="001D50EA"/>
    <w:rsid w:val="001D51BE"/>
    <w:rsid w:val="001D5295"/>
    <w:rsid w:val="001D5533"/>
    <w:rsid w:val="001D5667"/>
    <w:rsid w:val="001D56F7"/>
    <w:rsid w:val="001D5A7A"/>
    <w:rsid w:val="001D5C1D"/>
    <w:rsid w:val="001D6185"/>
    <w:rsid w:val="001D6415"/>
    <w:rsid w:val="001D697F"/>
    <w:rsid w:val="001D69D9"/>
    <w:rsid w:val="001D6ABE"/>
    <w:rsid w:val="001D6BBD"/>
    <w:rsid w:val="001D6F82"/>
    <w:rsid w:val="001D6F86"/>
    <w:rsid w:val="001D717E"/>
    <w:rsid w:val="001D74C5"/>
    <w:rsid w:val="001D778A"/>
    <w:rsid w:val="001D7A26"/>
    <w:rsid w:val="001D7AA4"/>
    <w:rsid w:val="001D7B52"/>
    <w:rsid w:val="001D7D6B"/>
    <w:rsid w:val="001D7D7D"/>
    <w:rsid w:val="001D7F65"/>
    <w:rsid w:val="001D7FC5"/>
    <w:rsid w:val="001E049A"/>
    <w:rsid w:val="001E04E0"/>
    <w:rsid w:val="001E07EF"/>
    <w:rsid w:val="001E0C7C"/>
    <w:rsid w:val="001E0CE0"/>
    <w:rsid w:val="001E1286"/>
    <w:rsid w:val="001E139B"/>
    <w:rsid w:val="001E13D5"/>
    <w:rsid w:val="001E145C"/>
    <w:rsid w:val="001E1880"/>
    <w:rsid w:val="001E1CE1"/>
    <w:rsid w:val="001E20BA"/>
    <w:rsid w:val="001E20D8"/>
    <w:rsid w:val="001E254F"/>
    <w:rsid w:val="001E2830"/>
    <w:rsid w:val="001E2B84"/>
    <w:rsid w:val="001E2BA7"/>
    <w:rsid w:val="001E2E2F"/>
    <w:rsid w:val="001E3763"/>
    <w:rsid w:val="001E3D59"/>
    <w:rsid w:val="001E3E44"/>
    <w:rsid w:val="001E4179"/>
    <w:rsid w:val="001E42DC"/>
    <w:rsid w:val="001E44F9"/>
    <w:rsid w:val="001E4739"/>
    <w:rsid w:val="001E47B3"/>
    <w:rsid w:val="001E47F0"/>
    <w:rsid w:val="001E4896"/>
    <w:rsid w:val="001E48E3"/>
    <w:rsid w:val="001E4BF6"/>
    <w:rsid w:val="001E4F4E"/>
    <w:rsid w:val="001E5434"/>
    <w:rsid w:val="001E54C6"/>
    <w:rsid w:val="001E54F8"/>
    <w:rsid w:val="001E5618"/>
    <w:rsid w:val="001E568D"/>
    <w:rsid w:val="001E588D"/>
    <w:rsid w:val="001E59AB"/>
    <w:rsid w:val="001E5C9C"/>
    <w:rsid w:val="001E5D97"/>
    <w:rsid w:val="001E5E06"/>
    <w:rsid w:val="001E5F35"/>
    <w:rsid w:val="001E6068"/>
    <w:rsid w:val="001E607A"/>
    <w:rsid w:val="001E6481"/>
    <w:rsid w:val="001E67B6"/>
    <w:rsid w:val="001E68D3"/>
    <w:rsid w:val="001E6944"/>
    <w:rsid w:val="001E6BF5"/>
    <w:rsid w:val="001E733A"/>
    <w:rsid w:val="001E7905"/>
    <w:rsid w:val="001E791A"/>
    <w:rsid w:val="001E7D7F"/>
    <w:rsid w:val="001F0168"/>
    <w:rsid w:val="001F02B5"/>
    <w:rsid w:val="001F0558"/>
    <w:rsid w:val="001F0801"/>
    <w:rsid w:val="001F0843"/>
    <w:rsid w:val="001F0E24"/>
    <w:rsid w:val="001F106D"/>
    <w:rsid w:val="001F1384"/>
    <w:rsid w:val="001F1714"/>
    <w:rsid w:val="001F1A6C"/>
    <w:rsid w:val="001F2255"/>
    <w:rsid w:val="001F2509"/>
    <w:rsid w:val="001F2C6A"/>
    <w:rsid w:val="001F2EC6"/>
    <w:rsid w:val="001F32A2"/>
    <w:rsid w:val="001F333C"/>
    <w:rsid w:val="001F349B"/>
    <w:rsid w:val="001F35F2"/>
    <w:rsid w:val="001F3973"/>
    <w:rsid w:val="001F39AB"/>
    <w:rsid w:val="001F3A6A"/>
    <w:rsid w:val="001F3B38"/>
    <w:rsid w:val="001F43A6"/>
    <w:rsid w:val="001F43BE"/>
    <w:rsid w:val="001F464C"/>
    <w:rsid w:val="001F46EE"/>
    <w:rsid w:val="001F481B"/>
    <w:rsid w:val="001F4A05"/>
    <w:rsid w:val="001F4D72"/>
    <w:rsid w:val="001F4E87"/>
    <w:rsid w:val="001F52EA"/>
    <w:rsid w:val="001F57F8"/>
    <w:rsid w:val="001F5B6D"/>
    <w:rsid w:val="001F5D2E"/>
    <w:rsid w:val="001F5D3B"/>
    <w:rsid w:val="001F6675"/>
    <w:rsid w:val="001F7017"/>
    <w:rsid w:val="001F71A2"/>
    <w:rsid w:val="001F75E6"/>
    <w:rsid w:val="001F7617"/>
    <w:rsid w:val="001F78CF"/>
    <w:rsid w:val="001F7B71"/>
    <w:rsid w:val="00200785"/>
    <w:rsid w:val="0020085B"/>
    <w:rsid w:val="00200B21"/>
    <w:rsid w:val="00200D16"/>
    <w:rsid w:val="00200DA5"/>
    <w:rsid w:val="0020105A"/>
    <w:rsid w:val="00201173"/>
    <w:rsid w:val="0020127E"/>
    <w:rsid w:val="00201B38"/>
    <w:rsid w:val="00201F76"/>
    <w:rsid w:val="00201FB1"/>
    <w:rsid w:val="00202077"/>
    <w:rsid w:val="00202358"/>
    <w:rsid w:val="002029AB"/>
    <w:rsid w:val="00202B02"/>
    <w:rsid w:val="00202E91"/>
    <w:rsid w:val="0020316C"/>
    <w:rsid w:val="00203431"/>
    <w:rsid w:val="0020345A"/>
    <w:rsid w:val="002034A8"/>
    <w:rsid w:val="002034EA"/>
    <w:rsid w:val="00203A60"/>
    <w:rsid w:val="00203AEE"/>
    <w:rsid w:val="00203BB9"/>
    <w:rsid w:val="00203BC1"/>
    <w:rsid w:val="00203E30"/>
    <w:rsid w:val="002042FB"/>
    <w:rsid w:val="00204593"/>
    <w:rsid w:val="002045AD"/>
    <w:rsid w:val="002045F2"/>
    <w:rsid w:val="00204C99"/>
    <w:rsid w:val="00205877"/>
    <w:rsid w:val="0020588D"/>
    <w:rsid w:val="00205D9B"/>
    <w:rsid w:val="00205FDB"/>
    <w:rsid w:val="00205FDE"/>
    <w:rsid w:val="00205FFF"/>
    <w:rsid w:val="0020607F"/>
    <w:rsid w:val="00206440"/>
    <w:rsid w:val="00206BB6"/>
    <w:rsid w:val="00206DFB"/>
    <w:rsid w:val="00207A0E"/>
    <w:rsid w:val="00207AE6"/>
    <w:rsid w:val="00207B21"/>
    <w:rsid w:val="00207C0B"/>
    <w:rsid w:val="00207CB6"/>
    <w:rsid w:val="00207F4F"/>
    <w:rsid w:val="002101F5"/>
    <w:rsid w:val="00211974"/>
    <w:rsid w:val="00212141"/>
    <w:rsid w:val="00212504"/>
    <w:rsid w:val="00212510"/>
    <w:rsid w:val="00212A49"/>
    <w:rsid w:val="00212C8F"/>
    <w:rsid w:val="0021322C"/>
    <w:rsid w:val="00213329"/>
    <w:rsid w:val="002133FD"/>
    <w:rsid w:val="002134E6"/>
    <w:rsid w:val="002139C5"/>
    <w:rsid w:val="00213BBD"/>
    <w:rsid w:val="00214032"/>
    <w:rsid w:val="0021449C"/>
    <w:rsid w:val="00214523"/>
    <w:rsid w:val="0021466E"/>
    <w:rsid w:val="002147BF"/>
    <w:rsid w:val="00214827"/>
    <w:rsid w:val="0021491D"/>
    <w:rsid w:val="00214C4D"/>
    <w:rsid w:val="00214CEA"/>
    <w:rsid w:val="00215311"/>
    <w:rsid w:val="00215776"/>
    <w:rsid w:val="0021588C"/>
    <w:rsid w:val="002159FA"/>
    <w:rsid w:val="00215C29"/>
    <w:rsid w:val="00215CCF"/>
    <w:rsid w:val="00215E84"/>
    <w:rsid w:val="002161BD"/>
    <w:rsid w:val="002163A2"/>
    <w:rsid w:val="00216591"/>
    <w:rsid w:val="00216798"/>
    <w:rsid w:val="00216849"/>
    <w:rsid w:val="00216A37"/>
    <w:rsid w:val="00216AE0"/>
    <w:rsid w:val="00216DAF"/>
    <w:rsid w:val="00216E42"/>
    <w:rsid w:val="00216F16"/>
    <w:rsid w:val="00217007"/>
    <w:rsid w:val="00217047"/>
    <w:rsid w:val="00217289"/>
    <w:rsid w:val="002174A6"/>
    <w:rsid w:val="00217933"/>
    <w:rsid w:val="0021796E"/>
    <w:rsid w:val="00217DEA"/>
    <w:rsid w:val="00217DF1"/>
    <w:rsid w:val="00220118"/>
    <w:rsid w:val="00220254"/>
    <w:rsid w:val="002202F3"/>
    <w:rsid w:val="00220321"/>
    <w:rsid w:val="0022050D"/>
    <w:rsid w:val="00220559"/>
    <w:rsid w:val="002207E0"/>
    <w:rsid w:val="00220893"/>
    <w:rsid w:val="00220AC4"/>
    <w:rsid w:val="00220D17"/>
    <w:rsid w:val="00221176"/>
    <w:rsid w:val="00221785"/>
    <w:rsid w:val="002219F1"/>
    <w:rsid w:val="00221AC6"/>
    <w:rsid w:val="00221C8F"/>
    <w:rsid w:val="00221F02"/>
    <w:rsid w:val="00222415"/>
    <w:rsid w:val="00222487"/>
    <w:rsid w:val="002225C8"/>
    <w:rsid w:val="00222829"/>
    <w:rsid w:val="00222917"/>
    <w:rsid w:val="0022302C"/>
    <w:rsid w:val="00223216"/>
    <w:rsid w:val="0022334A"/>
    <w:rsid w:val="00223589"/>
    <w:rsid w:val="00223CCF"/>
    <w:rsid w:val="00223CDE"/>
    <w:rsid w:val="00223E30"/>
    <w:rsid w:val="00223F1B"/>
    <w:rsid w:val="002244A7"/>
    <w:rsid w:val="002244D3"/>
    <w:rsid w:val="00224825"/>
    <w:rsid w:val="00224CF5"/>
    <w:rsid w:val="00225118"/>
    <w:rsid w:val="00225228"/>
    <w:rsid w:val="00225579"/>
    <w:rsid w:val="00225C9A"/>
    <w:rsid w:val="00225E68"/>
    <w:rsid w:val="002263F0"/>
    <w:rsid w:val="002268D1"/>
    <w:rsid w:val="00226A12"/>
    <w:rsid w:val="00226D73"/>
    <w:rsid w:val="00226DB0"/>
    <w:rsid w:val="00226DDA"/>
    <w:rsid w:val="0022731D"/>
    <w:rsid w:val="0022794F"/>
    <w:rsid w:val="0023078E"/>
    <w:rsid w:val="0023084F"/>
    <w:rsid w:val="00230F78"/>
    <w:rsid w:val="00230FAD"/>
    <w:rsid w:val="00231321"/>
    <w:rsid w:val="002315EA"/>
    <w:rsid w:val="00231650"/>
    <w:rsid w:val="002319F5"/>
    <w:rsid w:val="00231B2D"/>
    <w:rsid w:val="00231B40"/>
    <w:rsid w:val="00231BA9"/>
    <w:rsid w:val="00231E47"/>
    <w:rsid w:val="00231E7C"/>
    <w:rsid w:val="002320D2"/>
    <w:rsid w:val="00232352"/>
    <w:rsid w:val="002323E6"/>
    <w:rsid w:val="002328B7"/>
    <w:rsid w:val="00232B2A"/>
    <w:rsid w:val="0023304A"/>
    <w:rsid w:val="0023320B"/>
    <w:rsid w:val="0023331F"/>
    <w:rsid w:val="002334D1"/>
    <w:rsid w:val="0023356C"/>
    <w:rsid w:val="00233590"/>
    <w:rsid w:val="002338B6"/>
    <w:rsid w:val="002338BF"/>
    <w:rsid w:val="0023392B"/>
    <w:rsid w:val="00233F86"/>
    <w:rsid w:val="00234351"/>
    <w:rsid w:val="002343FE"/>
    <w:rsid w:val="00234978"/>
    <w:rsid w:val="00234A6D"/>
    <w:rsid w:val="00234B6A"/>
    <w:rsid w:val="00234CBD"/>
    <w:rsid w:val="002352B8"/>
    <w:rsid w:val="002352F2"/>
    <w:rsid w:val="00235308"/>
    <w:rsid w:val="002353A7"/>
    <w:rsid w:val="00236443"/>
    <w:rsid w:val="0023686E"/>
    <w:rsid w:val="0023686F"/>
    <w:rsid w:val="00236ACD"/>
    <w:rsid w:val="00236BAF"/>
    <w:rsid w:val="00236CAD"/>
    <w:rsid w:val="00237214"/>
    <w:rsid w:val="002372CF"/>
    <w:rsid w:val="002373A4"/>
    <w:rsid w:val="002374C2"/>
    <w:rsid w:val="002378B9"/>
    <w:rsid w:val="00237ADB"/>
    <w:rsid w:val="00237BFA"/>
    <w:rsid w:val="00237D83"/>
    <w:rsid w:val="0024020F"/>
    <w:rsid w:val="00240658"/>
    <w:rsid w:val="002407AD"/>
    <w:rsid w:val="00240D17"/>
    <w:rsid w:val="0024106B"/>
    <w:rsid w:val="00241090"/>
    <w:rsid w:val="002412ED"/>
    <w:rsid w:val="0024131F"/>
    <w:rsid w:val="00241391"/>
    <w:rsid w:val="002413D0"/>
    <w:rsid w:val="002418B1"/>
    <w:rsid w:val="0024197E"/>
    <w:rsid w:val="00241A97"/>
    <w:rsid w:val="0024225E"/>
    <w:rsid w:val="002426DD"/>
    <w:rsid w:val="002427AA"/>
    <w:rsid w:val="0024282B"/>
    <w:rsid w:val="0024350B"/>
    <w:rsid w:val="00243AC2"/>
    <w:rsid w:val="0024400F"/>
    <w:rsid w:val="0024412E"/>
    <w:rsid w:val="0024496E"/>
    <w:rsid w:val="00244977"/>
    <w:rsid w:val="00244A25"/>
    <w:rsid w:val="00244A9C"/>
    <w:rsid w:val="00244ADA"/>
    <w:rsid w:val="002450FA"/>
    <w:rsid w:val="00245190"/>
    <w:rsid w:val="00245769"/>
    <w:rsid w:val="002464AE"/>
    <w:rsid w:val="0024650D"/>
    <w:rsid w:val="0024663A"/>
    <w:rsid w:val="00246B4E"/>
    <w:rsid w:val="00246D0B"/>
    <w:rsid w:val="00246DC4"/>
    <w:rsid w:val="00246E44"/>
    <w:rsid w:val="002471FA"/>
    <w:rsid w:val="00247293"/>
    <w:rsid w:val="00247619"/>
    <w:rsid w:val="0024785A"/>
    <w:rsid w:val="00247A73"/>
    <w:rsid w:val="00247D64"/>
    <w:rsid w:val="00247EA0"/>
    <w:rsid w:val="00250425"/>
    <w:rsid w:val="00250491"/>
    <w:rsid w:val="00250552"/>
    <w:rsid w:val="002508CC"/>
    <w:rsid w:val="00250AAC"/>
    <w:rsid w:val="00250F17"/>
    <w:rsid w:val="0025131D"/>
    <w:rsid w:val="0025145B"/>
    <w:rsid w:val="00251732"/>
    <w:rsid w:val="00251746"/>
    <w:rsid w:val="00251A32"/>
    <w:rsid w:val="00251CA4"/>
    <w:rsid w:val="00251D94"/>
    <w:rsid w:val="00251F46"/>
    <w:rsid w:val="00252043"/>
    <w:rsid w:val="0025226C"/>
    <w:rsid w:val="00252595"/>
    <w:rsid w:val="002525B5"/>
    <w:rsid w:val="002526B8"/>
    <w:rsid w:val="002528C2"/>
    <w:rsid w:val="00252B20"/>
    <w:rsid w:val="00252B4A"/>
    <w:rsid w:val="00253051"/>
    <w:rsid w:val="0025306E"/>
    <w:rsid w:val="0025308E"/>
    <w:rsid w:val="00253784"/>
    <w:rsid w:val="002539EF"/>
    <w:rsid w:val="00253A34"/>
    <w:rsid w:val="00253C88"/>
    <w:rsid w:val="00253D75"/>
    <w:rsid w:val="00254088"/>
    <w:rsid w:val="00254AA2"/>
    <w:rsid w:val="00254ABF"/>
    <w:rsid w:val="00254CAB"/>
    <w:rsid w:val="0025501D"/>
    <w:rsid w:val="00255092"/>
    <w:rsid w:val="0025544F"/>
    <w:rsid w:val="00255499"/>
    <w:rsid w:val="00255744"/>
    <w:rsid w:val="00255D30"/>
    <w:rsid w:val="00255DBF"/>
    <w:rsid w:val="002564FD"/>
    <w:rsid w:val="00256AB6"/>
    <w:rsid w:val="00256D38"/>
    <w:rsid w:val="002577D1"/>
    <w:rsid w:val="002578A0"/>
    <w:rsid w:val="00260204"/>
    <w:rsid w:val="002603BA"/>
    <w:rsid w:val="00260645"/>
    <w:rsid w:val="002606BB"/>
    <w:rsid w:val="002606E7"/>
    <w:rsid w:val="002609A1"/>
    <w:rsid w:val="00260B5D"/>
    <w:rsid w:val="00260E5E"/>
    <w:rsid w:val="00260F3F"/>
    <w:rsid w:val="00261617"/>
    <w:rsid w:val="00261636"/>
    <w:rsid w:val="0026190F"/>
    <w:rsid w:val="0026250E"/>
    <w:rsid w:val="0026296A"/>
    <w:rsid w:val="0026312A"/>
    <w:rsid w:val="002634B1"/>
    <w:rsid w:val="002635BE"/>
    <w:rsid w:val="00263996"/>
    <w:rsid w:val="00263C3F"/>
    <w:rsid w:val="0026410E"/>
    <w:rsid w:val="0026428F"/>
    <w:rsid w:val="002644E7"/>
    <w:rsid w:val="0026455C"/>
    <w:rsid w:val="00264633"/>
    <w:rsid w:val="00264B24"/>
    <w:rsid w:val="00264C3B"/>
    <w:rsid w:val="00264C7C"/>
    <w:rsid w:val="00264E28"/>
    <w:rsid w:val="00264E9B"/>
    <w:rsid w:val="002652F5"/>
    <w:rsid w:val="00265373"/>
    <w:rsid w:val="0026561D"/>
    <w:rsid w:val="0026585B"/>
    <w:rsid w:val="00265ADA"/>
    <w:rsid w:val="00266629"/>
    <w:rsid w:val="00266638"/>
    <w:rsid w:val="0026665D"/>
    <w:rsid w:val="002668F7"/>
    <w:rsid w:val="00266ACF"/>
    <w:rsid w:val="00266B12"/>
    <w:rsid w:val="00266B8E"/>
    <w:rsid w:val="00266C34"/>
    <w:rsid w:val="00266D02"/>
    <w:rsid w:val="00266FD3"/>
    <w:rsid w:val="002673FA"/>
    <w:rsid w:val="0026768F"/>
    <w:rsid w:val="002678B8"/>
    <w:rsid w:val="002678FA"/>
    <w:rsid w:val="00267BCD"/>
    <w:rsid w:val="00267FF1"/>
    <w:rsid w:val="0027009B"/>
    <w:rsid w:val="002703BB"/>
    <w:rsid w:val="00270447"/>
    <w:rsid w:val="00270902"/>
    <w:rsid w:val="0027109A"/>
    <w:rsid w:val="00271104"/>
    <w:rsid w:val="00271514"/>
    <w:rsid w:val="00271B15"/>
    <w:rsid w:val="00271B3F"/>
    <w:rsid w:val="00271B48"/>
    <w:rsid w:val="00271E78"/>
    <w:rsid w:val="00271E97"/>
    <w:rsid w:val="00272654"/>
    <w:rsid w:val="00272A13"/>
    <w:rsid w:val="00272E8B"/>
    <w:rsid w:val="00273043"/>
    <w:rsid w:val="002734CA"/>
    <w:rsid w:val="0027378B"/>
    <w:rsid w:val="00273E45"/>
    <w:rsid w:val="002743D0"/>
    <w:rsid w:val="00274C02"/>
    <w:rsid w:val="00274CF6"/>
    <w:rsid w:val="00275263"/>
    <w:rsid w:val="002755E3"/>
    <w:rsid w:val="0027563F"/>
    <w:rsid w:val="0027568E"/>
    <w:rsid w:val="00275D09"/>
    <w:rsid w:val="00275D83"/>
    <w:rsid w:val="00275E1A"/>
    <w:rsid w:val="00275E1C"/>
    <w:rsid w:val="00275F3A"/>
    <w:rsid w:val="00276AEA"/>
    <w:rsid w:val="00277444"/>
    <w:rsid w:val="00277683"/>
    <w:rsid w:val="00277690"/>
    <w:rsid w:val="002776E6"/>
    <w:rsid w:val="00277BDA"/>
    <w:rsid w:val="00277E00"/>
    <w:rsid w:val="00277EC8"/>
    <w:rsid w:val="00277F73"/>
    <w:rsid w:val="00280035"/>
    <w:rsid w:val="00280112"/>
    <w:rsid w:val="00280753"/>
    <w:rsid w:val="00280952"/>
    <w:rsid w:val="00280A7E"/>
    <w:rsid w:val="00280C6D"/>
    <w:rsid w:val="00280D30"/>
    <w:rsid w:val="00280E47"/>
    <w:rsid w:val="0028107B"/>
    <w:rsid w:val="002815EA"/>
    <w:rsid w:val="0028171F"/>
    <w:rsid w:val="00281767"/>
    <w:rsid w:val="00281A59"/>
    <w:rsid w:val="00282213"/>
    <w:rsid w:val="0028237D"/>
    <w:rsid w:val="0028244E"/>
    <w:rsid w:val="002826BF"/>
    <w:rsid w:val="00282929"/>
    <w:rsid w:val="00282A44"/>
    <w:rsid w:val="00283231"/>
    <w:rsid w:val="002833B3"/>
    <w:rsid w:val="002834E1"/>
    <w:rsid w:val="00283637"/>
    <w:rsid w:val="00283882"/>
    <w:rsid w:val="00283AE5"/>
    <w:rsid w:val="00283B5F"/>
    <w:rsid w:val="00283DE5"/>
    <w:rsid w:val="00283DFC"/>
    <w:rsid w:val="00283E52"/>
    <w:rsid w:val="002841FE"/>
    <w:rsid w:val="002844A8"/>
    <w:rsid w:val="002847AC"/>
    <w:rsid w:val="00284B40"/>
    <w:rsid w:val="00284CDC"/>
    <w:rsid w:val="00284CE6"/>
    <w:rsid w:val="00285109"/>
    <w:rsid w:val="002858C7"/>
    <w:rsid w:val="0028592E"/>
    <w:rsid w:val="002859E3"/>
    <w:rsid w:val="00285C4E"/>
    <w:rsid w:val="00285D1F"/>
    <w:rsid w:val="00286054"/>
    <w:rsid w:val="002863C8"/>
    <w:rsid w:val="002867D7"/>
    <w:rsid w:val="00286BB3"/>
    <w:rsid w:val="00286F89"/>
    <w:rsid w:val="0028710E"/>
    <w:rsid w:val="002873B5"/>
    <w:rsid w:val="0028749A"/>
    <w:rsid w:val="00287978"/>
    <w:rsid w:val="00287E5C"/>
    <w:rsid w:val="002902B8"/>
    <w:rsid w:val="002908BB"/>
    <w:rsid w:val="00290A44"/>
    <w:rsid w:val="00291173"/>
    <w:rsid w:val="00291345"/>
    <w:rsid w:val="00291418"/>
    <w:rsid w:val="0029198F"/>
    <w:rsid w:val="00291B6C"/>
    <w:rsid w:val="00291CC1"/>
    <w:rsid w:val="00291CD0"/>
    <w:rsid w:val="0029268E"/>
    <w:rsid w:val="002926F9"/>
    <w:rsid w:val="0029270B"/>
    <w:rsid w:val="00292763"/>
    <w:rsid w:val="0029292F"/>
    <w:rsid w:val="00292C37"/>
    <w:rsid w:val="0029310B"/>
    <w:rsid w:val="002931C7"/>
    <w:rsid w:val="0029336C"/>
    <w:rsid w:val="00293C5A"/>
    <w:rsid w:val="00294022"/>
    <w:rsid w:val="00294026"/>
    <w:rsid w:val="00294320"/>
    <w:rsid w:val="0029441F"/>
    <w:rsid w:val="00294702"/>
    <w:rsid w:val="002948C3"/>
    <w:rsid w:val="002949E0"/>
    <w:rsid w:val="00294A48"/>
    <w:rsid w:val="00294BA4"/>
    <w:rsid w:val="00294E9A"/>
    <w:rsid w:val="00294FFA"/>
    <w:rsid w:val="002952B6"/>
    <w:rsid w:val="00295B9A"/>
    <w:rsid w:val="00295C95"/>
    <w:rsid w:val="00295CD8"/>
    <w:rsid w:val="00295F64"/>
    <w:rsid w:val="00296370"/>
    <w:rsid w:val="00296B9E"/>
    <w:rsid w:val="00296D7C"/>
    <w:rsid w:val="00296E48"/>
    <w:rsid w:val="00296EFA"/>
    <w:rsid w:val="00297030"/>
    <w:rsid w:val="0029736D"/>
    <w:rsid w:val="00297580"/>
    <w:rsid w:val="002979A4"/>
    <w:rsid w:val="002A06DA"/>
    <w:rsid w:val="002A06DC"/>
    <w:rsid w:val="002A0884"/>
    <w:rsid w:val="002A0BE7"/>
    <w:rsid w:val="002A0CDF"/>
    <w:rsid w:val="002A0D01"/>
    <w:rsid w:val="002A12FC"/>
    <w:rsid w:val="002A13D3"/>
    <w:rsid w:val="002A15E6"/>
    <w:rsid w:val="002A1AB5"/>
    <w:rsid w:val="002A23B4"/>
    <w:rsid w:val="002A257D"/>
    <w:rsid w:val="002A25B8"/>
    <w:rsid w:val="002A26C2"/>
    <w:rsid w:val="002A339F"/>
    <w:rsid w:val="002A37E2"/>
    <w:rsid w:val="002A37E5"/>
    <w:rsid w:val="002A3D5E"/>
    <w:rsid w:val="002A3D6D"/>
    <w:rsid w:val="002A3D73"/>
    <w:rsid w:val="002A3E97"/>
    <w:rsid w:val="002A3F30"/>
    <w:rsid w:val="002A3F4F"/>
    <w:rsid w:val="002A3F97"/>
    <w:rsid w:val="002A410F"/>
    <w:rsid w:val="002A436D"/>
    <w:rsid w:val="002A45CB"/>
    <w:rsid w:val="002A4909"/>
    <w:rsid w:val="002A4C98"/>
    <w:rsid w:val="002A4CA6"/>
    <w:rsid w:val="002A4E9F"/>
    <w:rsid w:val="002A5112"/>
    <w:rsid w:val="002A54D4"/>
    <w:rsid w:val="002A5A2C"/>
    <w:rsid w:val="002A5CB2"/>
    <w:rsid w:val="002A6181"/>
    <w:rsid w:val="002A66DE"/>
    <w:rsid w:val="002A67B5"/>
    <w:rsid w:val="002A6938"/>
    <w:rsid w:val="002A6C44"/>
    <w:rsid w:val="002A6E41"/>
    <w:rsid w:val="002A6F42"/>
    <w:rsid w:val="002A6F59"/>
    <w:rsid w:val="002A705C"/>
    <w:rsid w:val="002A7681"/>
    <w:rsid w:val="002A7860"/>
    <w:rsid w:val="002A7C50"/>
    <w:rsid w:val="002A7D09"/>
    <w:rsid w:val="002A7E8A"/>
    <w:rsid w:val="002A7EC3"/>
    <w:rsid w:val="002A7FE8"/>
    <w:rsid w:val="002B0131"/>
    <w:rsid w:val="002B02D5"/>
    <w:rsid w:val="002B034F"/>
    <w:rsid w:val="002B0372"/>
    <w:rsid w:val="002B043B"/>
    <w:rsid w:val="002B049E"/>
    <w:rsid w:val="002B05FA"/>
    <w:rsid w:val="002B0BF7"/>
    <w:rsid w:val="002B0C53"/>
    <w:rsid w:val="002B0CE3"/>
    <w:rsid w:val="002B0F52"/>
    <w:rsid w:val="002B158E"/>
    <w:rsid w:val="002B16CE"/>
    <w:rsid w:val="002B196C"/>
    <w:rsid w:val="002B1C80"/>
    <w:rsid w:val="002B1E7B"/>
    <w:rsid w:val="002B243E"/>
    <w:rsid w:val="002B25D9"/>
    <w:rsid w:val="002B2955"/>
    <w:rsid w:val="002B2BC0"/>
    <w:rsid w:val="002B2C53"/>
    <w:rsid w:val="002B2E85"/>
    <w:rsid w:val="002B38C3"/>
    <w:rsid w:val="002B3EDA"/>
    <w:rsid w:val="002B3F86"/>
    <w:rsid w:val="002B402A"/>
    <w:rsid w:val="002B42BF"/>
    <w:rsid w:val="002B441D"/>
    <w:rsid w:val="002B44AA"/>
    <w:rsid w:val="002B4BBA"/>
    <w:rsid w:val="002B4E6F"/>
    <w:rsid w:val="002B554F"/>
    <w:rsid w:val="002B59EA"/>
    <w:rsid w:val="002B5EB2"/>
    <w:rsid w:val="002B6164"/>
    <w:rsid w:val="002B61E5"/>
    <w:rsid w:val="002B61FF"/>
    <w:rsid w:val="002B64A8"/>
    <w:rsid w:val="002B67F4"/>
    <w:rsid w:val="002B6CEE"/>
    <w:rsid w:val="002B6E0A"/>
    <w:rsid w:val="002B73AB"/>
    <w:rsid w:val="002B7612"/>
    <w:rsid w:val="002B76A5"/>
    <w:rsid w:val="002B7D11"/>
    <w:rsid w:val="002C027D"/>
    <w:rsid w:val="002C099A"/>
    <w:rsid w:val="002C0B51"/>
    <w:rsid w:val="002C109F"/>
    <w:rsid w:val="002C154A"/>
    <w:rsid w:val="002C15F9"/>
    <w:rsid w:val="002C1A08"/>
    <w:rsid w:val="002C1B9B"/>
    <w:rsid w:val="002C1D81"/>
    <w:rsid w:val="002C1E60"/>
    <w:rsid w:val="002C1FFC"/>
    <w:rsid w:val="002C29FA"/>
    <w:rsid w:val="002C2C26"/>
    <w:rsid w:val="002C2FB0"/>
    <w:rsid w:val="002C3330"/>
    <w:rsid w:val="002C336C"/>
    <w:rsid w:val="002C37E6"/>
    <w:rsid w:val="002C37FE"/>
    <w:rsid w:val="002C3ECE"/>
    <w:rsid w:val="002C413A"/>
    <w:rsid w:val="002C471E"/>
    <w:rsid w:val="002C47E9"/>
    <w:rsid w:val="002C47EB"/>
    <w:rsid w:val="002C4B04"/>
    <w:rsid w:val="002C4B6B"/>
    <w:rsid w:val="002C4D01"/>
    <w:rsid w:val="002C4E2A"/>
    <w:rsid w:val="002C51F3"/>
    <w:rsid w:val="002C525E"/>
    <w:rsid w:val="002C5346"/>
    <w:rsid w:val="002C5408"/>
    <w:rsid w:val="002C54D0"/>
    <w:rsid w:val="002C5572"/>
    <w:rsid w:val="002C5976"/>
    <w:rsid w:val="002C5CD6"/>
    <w:rsid w:val="002C5E35"/>
    <w:rsid w:val="002C619E"/>
    <w:rsid w:val="002C68F7"/>
    <w:rsid w:val="002C6A4F"/>
    <w:rsid w:val="002C6B4F"/>
    <w:rsid w:val="002C6D9C"/>
    <w:rsid w:val="002C72DF"/>
    <w:rsid w:val="002C7406"/>
    <w:rsid w:val="002C77C5"/>
    <w:rsid w:val="002C79AC"/>
    <w:rsid w:val="002D0214"/>
    <w:rsid w:val="002D1F51"/>
    <w:rsid w:val="002D208C"/>
    <w:rsid w:val="002D23BD"/>
    <w:rsid w:val="002D298B"/>
    <w:rsid w:val="002D2C83"/>
    <w:rsid w:val="002D312F"/>
    <w:rsid w:val="002D358A"/>
    <w:rsid w:val="002D384A"/>
    <w:rsid w:val="002D3A36"/>
    <w:rsid w:val="002D3B9F"/>
    <w:rsid w:val="002D3E4D"/>
    <w:rsid w:val="002D50A9"/>
    <w:rsid w:val="002D606F"/>
    <w:rsid w:val="002D6491"/>
    <w:rsid w:val="002D6939"/>
    <w:rsid w:val="002D6B29"/>
    <w:rsid w:val="002D703D"/>
    <w:rsid w:val="002D7423"/>
    <w:rsid w:val="002D7571"/>
    <w:rsid w:val="002D7640"/>
    <w:rsid w:val="002D7783"/>
    <w:rsid w:val="002D7B84"/>
    <w:rsid w:val="002D7CFD"/>
    <w:rsid w:val="002E017F"/>
    <w:rsid w:val="002E0317"/>
    <w:rsid w:val="002E03D1"/>
    <w:rsid w:val="002E05C6"/>
    <w:rsid w:val="002E07D6"/>
    <w:rsid w:val="002E0984"/>
    <w:rsid w:val="002E0AE2"/>
    <w:rsid w:val="002E0F5B"/>
    <w:rsid w:val="002E12DF"/>
    <w:rsid w:val="002E12E0"/>
    <w:rsid w:val="002E1412"/>
    <w:rsid w:val="002E141B"/>
    <w:rsid w:val="002E1496"/>
    <w:rsid w:val="002E1607"/>
    <w:rsid w:val="002E16D6"/>
    <w:rsid w:val="002E17EB"/>
    <w:rsid w:val="002E1CBB"/>
    <w:rsid w:val="002E1FEA"/>
    <w:rsid w:val="002E27D7"/>
    <w:rsid w:val="002E2808"/>
    <w:rsid w:val="002E2882"/>
    <w:rsid w:val="002E29D7"/>
    <w:rsid w:val="002E3118"/>
    <w:rsid w:val="002E35D9"/>
    <w:rsid w:val="002E3749"/>
    <w:rsid w:val="002E37D0"/>
    <w:rsid w:val="002E3B48"/>
    <w:rsid w:val="002E3CE6"/>
    <w:rsid w:val="002E3F6C"/>
    <w:rsid w:val="002E416C"/>
    <w:rsid w:val="002E42DF"/>
    <w:rsid w:val="002E46A2"/>
    <w:rsid w:val="002E47A8"/>
    <w:rsid w:val="002E49F7"/>
    <w:rsid w:val="002E4D5F"/>
    <w:rsid w:val="002E4DFD"/>
    <w:rsid w:val="002E4F02"/>
    <w:rsid w:val="002E4F64"/>
    <w:rsid w:val="002E5534"/>
    <w:rsid w:val="002E5602"/>
    <w:rsid w:val="002E5CDD"/>
    <w:rsid w:val="002E60E8"/>
    <w:rsid w:val="002E6431"/>
    <w:rsid w:val="002E64D3"/>
    <w:rsid w:val="002E66CC"/>
    <w:rsid w:val="002E683E"/>
    <w:rsid w:val="002E68D1"/>
    <w:rsid w:val="002E6A6C"/>
    <w:rsid w:val="002E6AB1"/>
    <w:rsid w:val="002E74DF"/>
    <w:rsid w:val="002E77C6"/>
    <w:rsid w:val="002E7930"/>
    <w:rsid w:val="002E7BD5"/>
    <w:rsid w:val="002E7C92"/>
    <w:rsid w:val="002E7D83"/>
    <w:rsid w:val="002E7DB6"/>
    <w:rsid w:val="002F00AA"/>
    <w:rsid w:val="002F02C8"/>
    <w:rsid w:val="002F05E3"/>
    <w:rsid w:val="002F06FC"/>
    <w:rsid w:val="002F0958"/>
    <w:rsid w:val="002F0BDA"/>
    <w:rsid w:val="002F1105"/>
    <w:rsid w:val="002F1283"/>
    <w:rsid w:val="002F130F"/>
    <w:rsid w:val="002F13D1"/>
    <w:rsid w:val="002F1960"/>
    <w:rsid w:val="002F1AF7"/>
    <w:rsid w:val="002F1DFD"/>
    <w:rsid w:val="002F1F23"/>
    <w:rsid w:val="002F1F90"/>
    <w:rsid w:val="002F1FB3"/>
    <w:rsid w:val="002F20F7"/>
    <w:rsid w:val="002F2100"/>
    <w:rsid w:val="002F29B2"/>
    <w:rsid w:val="002F2C27"/>
    <w:rsid w:val="002F3492"/>
    <w:rsid w:val="002F3523"/>
    <w:rsid w:val="002F3850"/>
    <w:rsid w:val="002F3869"/>
    <w:rsid w:val="002F4016"/>
    <w:rsid w:val="002F40DB"/>
    <w:rsid w:val="002F4531"/>
    <w:rsid w:val="002F46B0"/>
    <w:rsid w:val="002F46C2"/>
    <w:rsid w:val="002F487B"/>
    <w:rsid w:val="002F5510"/>
    <w:rsid w:val="002F55CA"/>
    <w:rsid w:val="002F57FC"/>
    <w:rsid w:val="002F5814"/>
    <w:rsid w:val="002F5836"/>
    <w:rsid w:val="002F58FD"/>
    <w:rsid w:val="002F5C37"/>
    <w:rsid w:val="002F5FAC"/>
    <w:rsid w:val="002F60A9"/>
    <w:rsid w:val="002F65FC"/>
    <w:rsid w:val="002F66D6"/>
    <w:rsid w:val="002F66ED"/>
    <w:rsid w:val="002F6948"/>
    <w:rsid w:val="002F6AF6"/>
    <w:rsid w:val="002F6B67"/>
    <w:rsid w:val="002F6BF2"/>
    <w:rsid w:val="002F6C76"/>
    <w:rsid w:val="002F6DDC"/>
    <w:rsid w:val="002F737D"/>
    <w:rsid w:val="002F794A"/>
    <w:rsid w:val="002F7B27"/>
    <w:rsid w:val="0030001C"/>
    <w:rsid w:val="00300044"/>
    <w:rsid w:val="0030021D"/>
    <w:rsid w:val="00300348"/>
    <w:rsid w:val="003004EE"/>
    <w:rsid w:val="003005A5"/>
    <w:rsid w:val="003005DB"/>
    <w:rsid w:val="003007B3"/>
    <w:rsid w:val="00300815"/>
    <w:rsid w:val="0030091E"/>
    <w:rsid w:val="00300FEF"/>
    <w:rsid w:val="003013D9"/>
    <w:rsid w:val="00301ABB"/>
    <w:rsid w:val="00301F3A"/>
    <w:rsid w:val="00301FEA"/>
    <w:rsid w:val="00303364"/>
    <w:rsid w:val="00303548"/>
    <w:rsid w:val="00303C60"/>
    <w:rsid w:val="00303D04"/>
    <w:rsid w:val="0030416C"/>
    <w:rsid w:val="003042D0"/>
    <w:rsid w:val="00304677"/>
    <w:rsid w:val="00304777"/>
    <w:rsid w:val="00304C21"/>
    <w:rsid w:val="00304CE9"/>
    <w:rsid w:val="00304EB0"/>
    <w:rsid w:val="0030513D"/>
    <w:rsid w:val="00305306"/>
    <w:rsid w:val="003056DE"/>
    <w:rsid w:val="0030583F"/>
    <w:rsid w:val="00305B75"/>
    <w:rsid w:val="00305B9A"/>
    <w:rsid w:val="00305EC4"/>
    <w:rsid w:val="00305F41"/>
    <w:rsid w:val="00305FFD"/>
    <w:rsid w:val="00306554"/>
    <w:rsid w:val="003065CD"/>
    <w:rsid w:val="003067BD"/>
    <w:rsid w:val="0030684B"/>
    <w:rsid w:val="00306B17"/>
    <w:rsid w:val="00307175"/>
    <w:rsid w:val="003075A9"/>
    <w:rsid w:val="003076AF"/>
    <w:rsid w:val="00307CF9"/>
    <w:rsid w:val="00307FB0"/>
    <w:rsid w:val="0031015D"/>
    <w:rsid w:val="003103B4"/>
    <w:rsid w:val="00310828"/>
    <w:rsid w:val="00310965"/>
    <w:rsid w:val="00310A4F"/>
    <w:rsid w:val="003114DF"/>
    <w:rsid w:val="00311F47"/>
    <w:rsid w:val="00312645"/>
    <w:rsid w:val="0031291D"/>
    <w:rsid w:val="00312C48"/>
    <w:rsid w:val="00313240"/>
    <w:rsid w:val="0031359C"/>
    <w:rsid w:val="00313694"/>
    <w:rsid w:val="003138AB"/>
    <w:rsid w:val="00314056"/>
    <w:rsid w:val="003145C9"/>
    <w:rsid w:val="00314772"/>
    <w:rsid w:val="00314AC1"/>
    <w:rsid w:val="00314C18"/>
    <w:rsid w:val="00314D03"/>
    <w:rsid w:val="00314DD7"/>
    <w:rsid w:val="00314FFE"/>
    <w:rsid w:val="00315177"/>
    <w:rsid w:val="00315511"/>
    <w:rsid w:val="0031553F"/>
    <w:rsid w:val="003156CB"/>
    <w:rsid w:val="00315B4B"/>
    <w:rsid w:val="00315DB2"/>
    <w:rsid w:val="00315E05"/>
    <w:rsid w:val="003163F5"/>
    <w:rsid w:val="0031640F"/>
    <w:rsid w:val="00316706"/>
    <w:rsid w:val="00316818"/>
    <w:rsid w:val="00316AC3"/>
    <w:rsid w:val="00316C52"/>
    <w:rsid w:val="0031731D"/>
    <w:rsid w:val="00317650"/>
    <w:rsid w:val="00317A57"/>
    <w:rsid w:val="00317AA4"/>
    <w:rsid w:val="00317AB8"/>
    <w:rsid w:val="00317BAE"/>
    <w:rsid w:val="003200D9"/>
    <w:rsid w:val="0032036B"/>
    <w:rsid w:val="00320665"/>
    <w:rsid w:val="00320807"/>
    <w:rsid w:val="0032092C"/>
    <w:rsid w:val="00320E6F"/>
    <w:rsid w:val="00321416"/>
    <w:rsid w:val="00321854"/>
    <w:rsid w:val="003218A8"/>
    <w:rsid w:val="00321A8E"/>
    <w:rsid w:val="00321AB5"/>
    <w:rsid w:val="00321E5F"/>
    <w:rsid w:val="003221BD"/>
    <w:rsid w:val="0032270D"/>
    <w:rsid w:val="00322818"/>
    <w:rsid w:val="00322981"/>
    <w:rsid w:val="003229A9"/>
    <w:rsid w:val="00322B54"/>
    <w:rsid w:val="00322B87"/>
    <w:rsid w:val="00322C1C"/>
    <w:rsid w:val="00322D95"/>
    <w:rsid w:val="00323301"/>
    <w:rsid w:val="003237FC"/>
    <w:rsid w:val="0032396E"/>
    <w:rsid w:val="00323A96"/>
    <w:rsid w:val="00323BB9"/>
    <w:rsid w:val="00323C64"/>
    <w:rsid w:val="00323D11"/>
    <w:rsid w:val="0032410C"/>
    <w:rsid w:val="003241B1"/>
    <w:rsid w:val="00324236"/>
    <w:rsid w:val="00324271"/>
    <w:rsid w:val="0032428F"/>
    <w:rsid w:val="00324291"/>
    <w:rsid w:val="003242B7"/>
    <w:rsid w:val="00324822"/>
    <w:rsid w:val="003248BC"/>
    <w:rsid w:val="00324ADC"/>
    <w:rsid w:val="003256AA"/>
    <w:rsid w:val="00325714"/>
    <w:rsid w:val="0032572D"/>
    <w:rsid w:val="00325BE7"/>
    <w:rsid w:val="00325DC8"/>
    <w:rsid w:val="00325E5B"/>
    <w:rsid w:val="0032645F"/>
    <w:rsid w:val="003265DA"/>
    <w:rsid w:val="0032699E"/>
    <w:rsid w:val="00326BBC"/>
    <w:rsid w:val="00326D5A"/>
    <w:rsid w:val="00326EAB"/>
    <w:rsid w:val="00326FAA"/>
    <w:rsid w:val="0032726F"/>
    <w:rsid w:val="003273CA"/>
    <w:rsid w:val="003275CF"/>
    <w:rsid w:val="00327ECE"/>
    <w:rsid w:val="00327FAD"/>
    <w:rsid w:val="00327FC6"/>
    <w:rsid w:val="0033019A"/>
    <w:rsid w:val="003301EA"/>
    <w:rsid w:val="0033031E"/>
    <w:rsid w:val="003307AB"/>
    <w:rsid w:val="00330805"/>
    <w:rsid w:val="00330D8D"/>
    <w:rsid w:val="00330EE3"/>
    <w:rsid w:val="00331148"/>
    <w:rsid w:val="003311D4"/>
    <w:rsid w:val="00331604"/>
    <w:rsid w:val="003318C5"/>
    <w:rsid w:val="003319A8"/>
    <w:rsid w:val="00331CF9"/>
    <w:rsid w:val="00331D8D"/>
    <w:rsid w:val="00331FF0"/>
    <w:rsid w:val="003326FB"/>
    <w:rsid w:val="00332BEA"/>
    <w:rsid w:val="00333095"/>
    <w:rsid w:val="003330AD"/>
    <w:rsid w:val="003331A1"/>
    <w:rsid w:val="00333349"/>
    <w:rsid w:val="00333507"/>
    <w:rsid w:val="0033368F"/>
    <w:rsid w:val="003339C1"/>
    <w:rsid w:val="003339DF"/>
    <w:rsid w:val="00333DF9"/>
    <w:rsid w:val="00333E26"/>
    <w:rsid w:val="00333E96"/>
    <w:rsid w:val="00333F1A"/>
    <w:rsid w:val="003341DB"/>
    <w:rsid w:val="003346E4"/>
    <w:rsid w:val="003349A2"/>
    <w:rsid w:val="00334B3B"/>
    <w:rsid w:val="00334C97"/>
    <w:rsid w:val="00334E09"/>
    <w:rsid w:val="0033560B"/>
    <w:rsid w:val="0033566C"/>
    <w:rsid w:val="00335781"/>
    <w:rsid w:val="00335862"/>
    <w:rsid w:val="00335894"/>
    <w:rsid w:val="00335BDF"/>
    <w:rsid w:val="003360BD"/>
    <w:rsid w:val="00336537"/>
    <w:rsid w:val="003366F6"/>
    <w:rsid w:val="00336974"/>
    <w:rsid w:val="00336E7F"/>
    <w:rsid w:val="003378F5"/>
    <w:rsid w:val="00337CAC"/>
    <w:rsid w:val="003403BB"/>
    <w:rsid w:val="00340556"/>
    <w:rsid w:val="00340AB1"/>
    <w:rsid w:val="00341372"/>
    <w:rsid w:val="003413F0"/>
    <w:rsid w:val="00341BAF"/>
    <w:rsid w:val="00341C2F"/>
    <w:rsid w:val="00341CD7"/>
    <w:rsid w:val="00341D85"/>
    <w:rsid w:val="00341E08"/>
    <w:rsid w:val="00342057"/>
    <w:rsid w:val="00342121"/>
    <w:rsid w:val="00342133"/>
    <w:rsid w:val="003421AE"/>
    <w:rsid w:val="00342ABE"/>
    <w:rsid w:val="00342ECC"/>
    <w:rsid w:val="00343482"/>
    <w:rsid w:val="00343536"/>
    <w:rsid w:val="003437DB"/>
    <w:rsid w:val="00343C16"/>
    <w:rsid w:val="00344161"/>
    <w:rsid w:val="00344183"/>
    <w:rsid w:val="00344409"/>
    <w:rsid w:val="0034441E"/>
    <w:rsid w:val="003446C4"/>
    <w:rsid w:val="00344B04"/>
    <w:rsid w:val="00344DEE"/>
    <w:rsid w:val="0034517F"/>
    <w:rsid w:val="003454D7"/>
    <w:rsid w:val="00345651"/>
    <w:rsid w:val="00345909"/>
    <w:rsid w:val="00345B37"/>
    <w:rsid w:val="00345D94"/>
    <w:rsid w:val="00345F7E"/>
    <w:rsid w:val="0034613A"/>
    <w:rsid w:val="003465E6"/>
    <w:rsid w:val="00346969"/>
    <w:rsid w:val="003469AB"/>
    <w:rsid w:val="00346BE4"/>
    <w:rsid w:val="00346E94"/>
    <w:rsid w:val="00346F1C"/>
    <w:rsid w:val="00346F92"/>
    <w:rsid w:val="003471A4"/>
    <w:rsid w:val="003472AB"/>
    <w:rsid w:val="00347302"/>
    <w:rsid w:val="003473FA"/>
    <w:rsid w:val="0034741C"/>
    <w:rsid w:val="00347D5F"/>
    <w:rsid w:val="003506B5"/>
    <w:rsid w:val="00350A91"/>
    <w:rsid w:val="00350D7C"/>
    <w:rsid w:val="00350FAA"/>
    <w:rsid w:val="003510B0"/>
    <w:rsid w:val="003512CC"/>
    <w:rsid w:val="003514C4"/>
    <w:rsid w:val="00351B15"/>
    <w:rsid w:val="00351F97"/>
    <w:rsid w:val="00351FD8"/>
    <w:rsid w:val="00352038"/>
    <w:rsid w:val="0035226E"/>
    <w:rsid w:val="003522F4"/>
    <w:rsid w:val="0035239E"/>
    <w:rsid w:val="00352505"/>
    <w:rsid w:val="003529F5"/>
    <w:rsid w:val="00352C81"/>
    <w:rsid w:val="0035387E"/>
    <w:rsid w:val="0035395D"/>
    <w:rsid w:val="00353C0F"/>
    <w:rsid w:val="00353E12"/>
    <w:rsid w:val="00353E1C"/>
    <w:rsid w:val="00353EAF"/>
    <w:rsid w:val="00353EC7"/>
    <w:rsid w:val="00354086"/>
    <w:rsid w:val="0035449A"/>
    <w:rsid w:val="00354821"/>
    <w:rsid w:val="0035482B"/>
    <w:rsid w:val="00354AC3"/>
    <w:rsid w:val="00354C32"/>
    <w:rsid w:val="00354CDF"/>
    <w:rsid w:val="00354DFA"/>
    <w:rsid w:val="00354EB0"/>
    <w:rsid w:val="0035535E"/>
    <w:rsid w:val="00355C50"/>
    <w:rsid w:val="00355CE1"/>
    <w:rsid w:val="00356757"/>
    <w:rsid w:val="003567AC"/>
    <w:rsid w:val="0035680A"/>
    <w:rsid w:val="00356D5F"/>
    <w:rsid w:val="0035700A"/>
    <w:rsid w:val="00357146"/>
    <w:rsid w:val="00357371"/>
    <w:rsid w:val="003573B0"/>
    <w:rsid w:val="00357583"/>
    <w:rsid w:val="003575C3"/>
    <w:rsid w:val="00357897"/>
    <w:rsid w:val="003578A7"/>
    <w:rsid w:val="00357A48"/>
    <w:rsid w:val="00357F9A"/>
    <w:rsid w:val="00360053"/>
    <w:rsid w:val="00360255"/>
    <w:rsid w:val="003602C6"/>
    <w:rsid w:val="003604F5"/>
    <w:rsid w:val="00360540"/>
    <w:rsid w:val="0036069A"/>
    <w:rsid w:val="003607C9"/>
    <w:rsid w:val="003611C7"/>
    <w:rsid w:val="003612AB"/>
    <w:rsid w:val="00361518"/>
    <w:rsid w:val="00361713"/>
    <w:rsid w:val="0036177A"/>
    <w:rsid w:val="003617DC"/>
    <w:rsid w:val="00361B4E"/>
    <w:rsid w:val="00362669"/>
    <w:rsid w:val="00362681"/>
    <w:rsid w:val="003627D6"/>
    <w:rsid w:val="00362B41"/>
    <w:rsid w:val="00362CCD"/>
    <w:rsid w:val="003633D0"/>
    <w:rsid w:val="003638CD"/>
    <w:rsid w:val="00363AF0"/>
    <w:rsid w:val="00363B4E"/>
    <w:rsid w:val="00363C08"/>
    <w:rsid w:val="00363CDD"/>
    <w:rsid w:val="00363D4D"/>
    <w:rsid w:val="003646E3"/>
    <w:rsid w:val="00364814"/>
    <w:rsid w:val="0036491D"/>
    <w:rsid w:val="00364B14"/>
    <w:rsid w:val="00364BEB"/>
    <w:rsid w:val="003650E8"/>
    <w:rsid w:val="0036541F"/>
    <w:rsid w:val="0036552D"/>
    <w:rsid w:val="0036555B"/>
    <w:rsid w:val="00365EED"/>
    <w:rsid w:val="00365F20"/>
    <w:rsid w:val="003660F3"/>
    <w:rsid w:val="0036618D"/>
    <w:rsid w:val="0036665F"/>
    <w:rsid w:val="00366807"/>
    <w:rsid w:val="0036692E"/>
    <w:rsid w:val="00366A1C"/>
    <w:rsid w:val="00366AA9"/>
    <w:rsid w:val="00366BC7"/>
    <w:rsid w:val="00366DA0"/>
    <w:rsid w:val="003670D6"/>
    <w:rsid w:val="00367286"/>
    <w:rsid w:val="00367677"/>
    <w:rsid w:val="00367C8C"/>
    <w:rsid w:val="003707C6"/>
    <w:rsid w:val="00370982"/>
    <w:rsid w:val="00370B90"/>
    <w:rsid w:val="00370C17"/>
    <w:rsid w:val="00370D43"/>
    <w:rsid w:val="00370EE4"/>
    <w:rsid w:val="003710C7"/>
    <w:rsid w:val="0037169A"/>
    <w:rsid w:val="00371915"/>
    <w:rsid w:val="00371C50"/>
    <w:rsid w:val="00371DCE"/>
    <w:rsid w:val="00371E05"/>
    <w:rsid w:val="00371FE0"/>
    <w:rsid w:val="00372057"/>
    <w:rsid w:val="003729B5"/>
    <w:rsid w:val="00372A01"/>
    <w:rsid w:val="0037314E"/>
    <w:rsid w:val="0037358B"/>
    <w:rsid w:val="003738F5"/>
    <w:rsid w:val="0037396A"/>
    <w:rsid w:val="00373C47"/>
    <w:rsid w:val="00373D55"/>
    <w:rsid w:val="00373F52"/>
    <w:rsid w:val="00373F8C"/>
    <w:rsid w:val="00374045"/>
    <w:rsid w:val="0037467E"/>
    <w:rsid w:val="00374830"/>
    <w:rsid w:val="003749FB"/>
    <w:rsid w:val="00374AA3"/>
    <w:rsid w:val="00374F28"/>
    <w:rsid w:val="00374F8C"/>
    <w:rsid w:val="00375232"/>
    <w:rsid w:val="003753AA"/>
    <w:rsid w:val="00375AF1"/>
    <w:rsid w:val="0037618B"/>
    <w:rsid w:val="00376408"/>
    <w:rsid w:val="00376939"/>
    <w:rsid w:val="00376AA9"/>
    <w:rsid w:val="00376C79"/>
    <w:rsid w:val="00377036"/>
    <w:rsid w:val="0037735A"/>
    <w:rsid w:val="003773C3"/>
    <w:rsid w:val="003776C7"/>
    <w:rsid w:val="00377EF6"/>
    <w:rsid w:val="00377F40"/>
    <w:rsid w:val="0038040D"/>
    <w:rsid w:val="0038049F"/>
    <w:rsid w:val="00380663"/>
    <w:rsid w:val="00380BA0"/>
    <w:rsid w:val="00380BE8"/>
    <w:rsid w:val="00380F44"/>
    <w:rsid w:val="00381B59"/>
    <w:rsid w:val="00381F35"/>
    <w:rsid w:val="0038229F"/>
    <w:rsid w:val="0038236C"/>
    <w:rsid w:val="00382640"/>
    <w:rsid w:val="00382C49"/>
    <w:rsid w:val="0038354A"/>
    <w:rsid w:val="00383565"/>
    <w:rsid w:val="00383661"/>
    <w:rsid w:val="00383A87"/>
    <w:rsid w:val="00383B29"/>
    <w:rsid w:val="00383D22"/>
    <w:rsid w:val="00383F78"/>
    <w:rsid w:val="00384101"/>
    <w:rsid w:val="00384223"/>
    <w:rsid w:val="00384525"/>
    <w:rsid w:val="003847E3"/>
    <w:rsid w:val="00384BB0"/>
    <w:rsid w:val="00384C13"/>
    <w:rsid w:val="00384EA9"/>
    <w:rsid w:val="0038508B"/>
    <w:rsid w:val="00385196"/>
    <w:rsid w:val="003853EE"/>
    <w:rsid w:val="003858BA"/>
    <w:rsid w:val="00385AFD"/>
    <w:rsid w:val="00385BE9"/>
    <w:rsid w:val="00385C6A"/>
    <w:rsid w:val="00385CB6"/>
    <w:rsid w:val="00385DDB"/>
    <w:rsid w:val="00385ECA"/>
    <w:rsid w:val="00386019"/>
    <w:rsid w:val="0038679A"/>
    <w:rsid w:val="003868F8"/>
    <w:rsid w:val="003869F5"/>
    <w:rsid w:val="00386B1E"/>
    <w:rsid w:val="00386CF6"/>
    <w:rsid w:val="00386F5A"/>
    <w:rsid w:val="00387178"/>
    <w:rsid w:val="003875AD"/>
    <w:rsid w:val="00387748"/>
    <w:rsid w:val="003879BE"/>
    <w:rsid w:val="003879F4"/>
    <w:rsid w:val="00387DEC"/>
    <w:rsid w:val="00387ECC"/>
    <w:rsid w:val="00387F3D"/>
    <w:rsid w:val="00390009"/>
    <w:rsid w:val="003900D6"/>
    <w:rsid w:val="003902C1"/>
    <w:rsid w:val="003904D4"/>
    <w:rsid w:val="003905A5"/>
    <w:rsid w:val="00390943"/>
    <w:rsid w:val="00390EB8"/>
    <w:rsid w:val="003913D4"/>
    <w:rsid w:val="003915EA"/>
    <w:rsid w:val="0039188D"/>
    <w:rsid w:val="003920AD"/>
    <w:rsid w:val="00392421"/>
    <w:rsid w:val="00392787"/>
    <w:rsid w:val="00392889"/>
    <w:rsid w:val="00392C08"/>
    <w:rsid w:val="00393304"/>
    <w:rsid w:val="003934AC"/>
    <w:rsid w:val="00393808"/>
    <w:rsid w:val="0039388C"/>
    <w:rsid w:val="00393BCC"/>
    <w:rsid w:val="00393C62"/>
    <w:rsid w:val="003942B9"/>
    <w:rsid w:val="0039438D"/>
    <w:rsid w:val="0039456A"/>
    <w:rsid w:val="003946F6"/>
    <w:rsid w:val="0039493F"/>
    <w:rsid w:val="00394989"/>
    <w:rsid w:val="00394B49"/>
    <w:rsid w:val="00394C2E"/>
    <w:rsid w:val="00394D47"/>
    <w:rsid w:val="00394EF3"/>
    <w:rsid w:val="0039525E"/>
    <w:rsid w:val="0039536B"/>
    <w:rsid w:val="00395746"/>
    <w:rsid w:val="0039578A"/>
    <w:rsid w:val="00395969"/>
    <w:rsid w:val="003959FD"/>
    <w:rsid w:val="00395A37"/>
    <w:rsid w:val="00395B29"/>
    <w:rsid w:val="00395F4E"/>
    <w:rsid w:val="003961EF"/>
    <w:rsid w:val="003966C5"/>
    <w:rsid w:val="00396753"/>
    <w:rsid w:val="00396835"/>
    <w:rsid w:val="00396D85"/>
    <w:rsid w:val="003970BA"/>
    <w:rsid w:val="003973F7"/>
    <w:rsid w:val="0039796B"/>
    <w:rsid w:val="00397DC0"/>
    <w:rsid w:val="00397F24"/>
    <w:rsid w:val="003A012C"/>
    <w:rsid w:val="003A0461"/>
    <w:rsid w:val="003A05C2"/>
    <w:rsid w:val="003A0892"/>
    <w:rsid w:val="003A0975"/>
    <w:rsid w:val="003A0A93"/>
    <w:rsid w:val="003A0E76"/>
    <w:rsid w:val="003A0F56"/>
    <w:rsid w:val="003A1185"/>
    <w:rsid w:val="003A1B1F"/>
    <w:rsid w:val="003A21D3"/>
    <w:rsid w:val="003A2291"/>
    <w:rsid w:val="003A23F2"/>
    <w:rsid w:val="003A24B0"/>
    <w:rsid w:val="003A2C8B"/>
    <w:rsid w:val="003A2F95"/>
    <w:rsid w:val="003A30CC"/>
    <w:rsid w:val="003A3F1B"/>
    <w:rsid w:val="003A4028"/>
    <w:rsid w:val="003A4413"/>
    <w:rsid w:val="003A4514"/>
    <w:rsid w:val="003A4D7A"/>
    <w:rsid w:val="003A52FA"/>
    <w:rsid w:val="003A54B3"/>
    <w:rsid w:val="003A568D"/>
    <w:rsid w:val="003A5731"/>
    <w:rsid w:val="003A597C"/>
    <w:rsid w:val="003A5A82"/>
    <w:rsid w:val="003A5B15"/>
    <w:rsid w:val="003A6193"/>
    <w:rsid w:val="003A64EA"/>
    <w:rsid w:val="003A68BD"/>
    <w:rsid w:val="003A6D70"/>
    <w:rsid w:val="003A6DE2"/>
    <w:rsid w:val="003A6F4C"/>
    <w:rsid w:val="003A7201"/>
    <w:rsid w:val="003A79A6"/>
    <w:rsid w:val="003A7AAA"/>
    <w:rsid w:val="003B0233"/>
    <w:rsid w:val="003B02F8"/>
    <w:rsid w:val="003B062B"/>
    <w:rsid w:val="003B08A5"/>
    <w:rsid w:val="003B09C9"/>
    <w:rsid w:val="003B0B34"/>
    <w:rsid w:val="003B11E7"/>
    <w:rsid w:val="003B124E"/>
    <w:rsid w:val="003B1280"/>
    <w:rsid w:val="003B19A3"/>
    <w:rsid w:val="003B1A1A"/>
    <w:rsid w:val="003B1ABE"/>
    <w:rsid w:val="003B1BD7"/>
    <w:rsid w:val="003B1CEA"/>
    <w:rsid w:val="003B200A"/>
    <w:rsid w:val="003B2132"/>
    <w:rsid w:val="003B2ABA"/>
    <w:rsid w:val="003B2B93"/>
    <w:rsid w:val="003B2C04"/>
    <w:rsid w:val="003B2EC0"/>
    <w:rsid w:val="003B2F89"/>
    <w:rsid w:val="003B2FB7"/>
    <w:rsid w:val="003B34F8"/>
    <w:rsid w:val="003B3605"/>
    <w:rsid w:val="003B38E8"/>
    <w:rsid w:val="003B3CE9"/>
    <w:rsid w:val="003B3F2C"/>
    <w:rsid w:val="003B4362"/>
    <w:rsid w:val="003B4439"/>
    <w:rsid w:val="003B465F"/>
    <w:rsid w:val="003B4B5E"/>
    <w:rsid w:val="003B4BB1"/>
    <w:rsid w:val="003B4C77"/>
    <w:rsid w:val="003B5386"/>
    <w:rsid w:val="003B539E"/>
    <w:rsid w:val="003B5452"/>
    <w:rsid w:val="003B54E0"/>
    <w:rsid w:val="003B57CD"/>
    <w:rsid w:val="003B5861"/>
    <w:rsid w:val="003B5F8E"/>
    <w:rsid w:val="003B60FF"/>
    <w:rsid w:val="003B6188"/>
    <w:rsid w:val="003B691B"/>
    <w:rsid w:val="003B6A23"/>
    <w:rsid w:val="003B7134"/>
    <w:rsid w:val="003B7171"/>
    <w:rsid w:val="003B7203"/>
    <w:rsid w:val="003B729A"/>
    <w:rsid w:val="003B73DB"/>
    <w:rsid w:val="003B750F"/>
    <w:rsid w:val="003B75C8"/>
    <w:rsid w:val="003B7738"/>
    <w:rsid w:val="003B78A9"/>
    <w:rsid w:val="003B7A31"/>
    <w:rsid w:val="003B7C71"/>
    <w:rsid w:val="003B7E39"/>
    <w:rsid w:val="003C02F3"/>
    <w:rsid w:val="003C0309"/>
    <w:rsid w:val="003C0758"/>
    <w:rsid w:val="003C0894"/>
    <w:rsid w:val="003C096E"/>
    <w:rsid w:val="003C0CEE"/>
    <w:rsid w:val="003C0DEB"/>
    <w:rsid w:val="003C1581"/>
    <w:rsid w:val="003C15A2"/>
    <w:rsid w:val="003C1763"/>
    <w:rsid w:val="003C2047"/>
    <w:rsid w:val="003C222F"/>
    <w:rsid w:val="003C269B"/>
    <w:rsid w:val="003C2854"/>
    <w:rsid w:val="003C2D7E"/>
    <w:rsid w:val="003C2F5B"/>
    <w:rsid w:val="003C342D"/>
    <w:rsid w:val="003C364F"/>
    <w:rsid w:val="003C3684"/>
    <w:rsid w:val="003C4015"/>
    <w:rsid w:val="003C40A0"/>
    <w:rsid w:val="003C4159"/>
    <w:rsid w:val="003C41C7"/>
    <w:rsid w:val="003C42D2"/>
    <w:rsid w:val="003C43E5"/>
    <w:rsid w:val="003C49CC"/>
    <w:rsid w:val="003C49F6"/>
    <w:rsid w:val="003C4BEA"/>
    <w:rsid w:val="003C4C45"/>
    <w:rsid w:val="003C504F"/>
    <w:rsid w:val="003C50C5"/>
    <w:rsid w:val="003C52E7"/>
    <w:rsid w:val="003C5452"/>
    <w:rsid w:val="003C56F3"/>
    <w:rsid w:val="003C5B49"/>
    <w:rsid w:val="003C5DD3"/>
    <w:rsid w:val="003C5F58"/>
    <w:rsid w:val="003C627A"/>
    <w:rsid w:val="003C64F6"/>
    <w:rsid w:val="003C65DC"/>
    <w:rsid w:val="003C668C"/>
    <w:rsid w:val="003C6C24"/>
    <w:rsid w:val="003C6DF8"/>
    <w:rsid w:val="003C7067"/>
    <w:rsid w:val="003C7E82"/>
    <w:rsid w:val="003D0082"/>
    <w:rsid w:val="003D00C3"/>
    <w:rsid w:val="003D0235"/>
    <w:rsid w:val="003D02C7"/>
    <w:rsid w:val="003D0836"/>
    <w:rsid w:val="003D10E5"/>
    <w:rsid w:val="003D1109"/>
    <w:rsid w:val="003D130B"/>
    <w:rsid w:val="003D1549"/>
    <w:rsid w:val="003D1723"/>
    <w:rsid w:val="003D19EE"/>
    <w:rsid w:val="003D1B4F"/>
    <w:rsid w:val="003D1D2C"/>
    <w:rsid w:val="003D243D"/>
    <w:rsid w:val="003D25B4"/>
    <w:rsid w:val="003D286B"/>
    <w:rsid w:val="003D2B16"/>
    <w:rsid w:val="003D2E04"/>
    <w:rsid w:val="003D2F1C"/>
    <w:rsid w:val="003D2F59"/>
    <w:rsid w:val="003D3428"/>
    <w:rsid w:val="003D3439"/>
    <w:rsid w:val="003D349D"/>
    <w:rsid w:val="003D37B8"/>
    <w:rsid w:val="003D3C5E"/>
    <w:rsid w:val="003D3EA5"/>
    <w:rsid w:val="003D40A1"/>
    <w:rsid w:val="003D413A"/>
    <w:rsid w:val="003D418C"/>
    <w:rsid w:val="003D423C"/>
    <w:rsid w:val="003D4376"/>
    <w:rsid w:val="003D43B4"/>
    <w:rsid w:val="003D44FA"/>
    <w:rsid w:val="003D4529"/>
    <w:rsid w:val="003D482B"/>
    <w:rsid w:val="003D4E4A"/>
    <w:rsid w:val="003D50BD"/>
    <w:rsid w:val="003D50E8"/>
    <w:rsid w:val="003D5123"/>
    <w:rsid w:val="003D53C7"/>
    <w:rsid w:val="003D549B"/>
    <w:rsid w:val="003D569C"/>
    <w:rsid w:val="003D5818"/>
    <w:rsid w:val="003D5B6D"/>
    <w:rsid w:val="003D5F38"/>
    <w:rsid w:val="003D620D"/>
    <w:rsid w:val="003D6577"/>
    <w:rsid w:val="003D6839"/>
    <w:rsid w:val="003D6B03"/>
    <w:rsid w:val="003D6E22"/>
    <w:rsid w:val="003D6E3E"/>
    <w:rsid w:val="003D704A"/>
    <w:rsid w:val="003D713A"/>
    <w:rsid w:val="003D745F"/>
    <w:rsid w:val="003D7564"/>
    <w:rsid w:val="003D7589"/>
    <w:rsid w:val="003D77EF"/>
    <w:rsid w:val="003D7817"/>
    <w:rsid w:val="003D7EAF"/>
    <w:rsid w:val="003D7EC7"/>
    <w:rsid w:val="003E00A9"/>
    <w:rsid w:val="003E00B2"/>
    <w:rsid w:val="003E0105"/>
    <w:rsid w:val="003E0404"/>
    <w:rsid w:val="003E042E"/>
    <w:rsid w:val="003E0548"/>
    <w:rsid w:val="003E08DC"/>
    <w:rsid w:val="003E09F8"/>
    <w:rsid w:val="003E0B57"/>
    <w:rsid w:val="003E0FDD"/>
    <w:rsid w:val="003E116E"/>
    <w:rsid w:val="003E1263"/>
    <w:rsid w:val="003E1660"/>
    <w:rsid w:val="003E1EFB"/>
    <w:rsid w:val="003E230A"/>
    <w:rsid w:val="003E2700"/>
    <w:rsid w:val="003E2A9E"/>
    <w:rsid w:val="003E3347"/>
    <w:rsid w:val="003E3B5D"/>
    <w:rsid w:val="003E41B1"/>
    <w:rsid w:val="003E41E8"/>
    <w:rsid w:val="003E4399"/>
    <w:rsid w:val="003E4578"/>
    <w:rsid w:val="003E45C5"/>
    <w:rsid w:val="003E4671"/>
    <w:rsid w:val="003E49E4"/>
    <w:rsid w:val="003E4A1B"/>
    <w:rsid w:val="003E504C"/>
    <w:rsid w:val="003E50C7"/>
    <w:rsid w:val="003E5108"/>
    <w:rsid w:val="003E55A7"/>
    <w:rsid w:val="003E56A0"/>
    <w:rsid w:val="003E60B9"/>
    <w:rsid w:val="003E65D7"/>
    <w:rsid w:val="003E6609"/>
    <w:rsid w:val="003E66EF"/>
    <w:rsid w:val="003E6776"/>
    <w:rsid w:val="003E679E"/>
    <w:rsid w:val="003E6871"/>
    <w:rsid w:val="003E69EC"/>
    <w:rsid w:val="003E6D46"/>
    <w:rsid w:val="003E7163"/>
    <w:rsid w:val="003E71C8"/>
    <w:rsid w:val="003E7435"/>
    <w:rsid w:val="003E765B"/>
    <w:rsid w:val="003F0022"/>
    <w:rsid w:val="003F0564"/>
    <w:rsid w:val="003F0668"/>
    <w:rsid w:val="003F0A75"/>
    <w:rsid w:val="003F1525"/>
    <w:rsid w:val="003F183A"/>
    <w:rsid w:val="003F1F95"/>
    <w:rsid w:val="003F216B"/>
    <w:rsid w:val="003F256C"/>
    <w:rsid w:val="003F2DB9"/>
    <w:rsid w:val="003F2FAA"/>
    <w:rsid w:val="003F3712"/>
    <w:rsid w:val="003F38A8"/>
    <w:rsid w:val="003F39F4"/>
    <w:rsid w:val="003F3CBC"/>
    <w:rsid w:val="003F3CFB"/>
    <w:rsid w:val="003F3F0F"/>
    <w:rsid w:val="003F4522"/>
    <w:rsid w:val="003F4595"/>
    <w:rsid w:val="003F4A04"/>
    <w:rsid w:val="003F4D43"/>
    <w:rsid w:val="003F531D"/>
    <w:rsid w:val="003F53B2"/>
    <w:rsid w:val="003F5DD5"/>
    <w:rsid w:val="003F60DB"/>
    <w:rsid w:val="003F6113"/>
    <w:rsid w:val="003F6176"/>
    <w:rsid w:val="003F62EA"/>
    <w:rsid w:val="003F6491"/>
    <w:rsid w:val="003F64E5"/>
    <w:rsid w:val="003F6BFC"/>
    <w:rsid w:val="003F7720"/>
    <w:rsid w:val="003F7B5D"/>
    <w:rsid w:val="00400262"/>
    <w:rsid w:val="004002CC"/>
    <w:rsid w:val="00400494"/>
    <w:rsid w:val="00400562"/>
    <w:rsid w:val="00400899"/>
    <w:rsid w:val="004009EA"/>
    <w:rsid w:val="00400D1F"/>
    <w:rsid w:val="00400D3C"/>
    <w:rsid w:val="00400EFB"/>
    <w:rsid w:val="004012C4"/>
    <w:rsid w:val="004014E4"/>
    <w:rsid w:val="0040189C"/>
    <w:rsid w:val="00401D50"/>
    <w:rsid w:val="00401FB5"/>
    <w:rsid w:val="004020F9"/>
    <w:rsid w:val="0040260E"/>
    <w:rsid w:val="00402C09"/>
    <w:rsid w:val="00402D5F"/>
    <w:rsid w:val="004035B5"/>
    <w:rsid w:val="00403715"/>
    <w:rsid w:val="0040380B"/>
    <w:rsid w:val="004039E5"/>
    <w:rsid w:val="00403DB7"/>
    <w:rsid w:val="004044CB"/>
    <w:rsid w:val="00404BE6"/>
    <w:rsid w:val="00404E0E"/>
    <w:rsid w:val="00405291"/>
    <w:rsid w:val="00405AB9"/>
    <w:rsid w:val="00405ACC"/>
    <w:rsid w:val="00405B29"/>
    <w:rsid w:val="00406116"/>
    <w:rsid w:val="0040612B"/>
    <w:rsid w:val="004061D0"/>
    <w:rsid w:val="00406282"/>
    <w:rsid w:val="004068E2"/>
    <w:rsid w:val="00406985"/>
    <w:rsid w:val="00406CDE"/>
    <w:rsid w:val="0040740A"/>
    <w:rsid w:val="00407576"/>
    <w:rsid w:val="004076B9"/>
    <w:rsid w:val="00407AAB"/>
    <w:rsid w:val="00407C34"/>
    <w:rsid w:val="00407E2A"/>
    <w:rsid w:val="004102F0"/>
    <w:rsid w:val="004106F3"/>
    <w:rsid w:val="00410822"/>
    <w:rsid w:val="004109B7"/>
    <w:rsid w:val="0041137C"/>
    <w:rsid w:val="004114EA"/>
    <w:rsid w:val="00411B7E"/>
    <w:rsid w:val="00411E46"/>
    <w:rsid w:val="00411F6F"/>
    <w:rsid w:val="004125C7"/>
    <w:rsid w:val="004126E9"/>
    <w:rsid w:val="00412DAD"/>
    <w:rsid w:val="0041372B"/>
    <w:rsid w:val="00413889"/>
    <w:rsid w:val="00413A93"/>
    <w:rsid w:val="00413CAA"/>
    <w:rsid w:val="00413EE0"/>
    <w:rsid w:val="0041401F"/>
    <w:rsid w:val="00414498"/>
    <w:rsid w:val="00414526"/>
    <w:rsid w:val="0041463F"/>
    <w:rsid w:val="0041466C"/>
    <w:rsid w:val="0041472F"/>
    <w:rsid w:val="00414C50"/>
    <w:rsid w:val="00414D7A"/>
    <w:rsid w:val="00414F1F"/>
    <w:rsid w:val="004151C3"/>
    <w:rsid w:val="00415A3C"/>
    <w:rsid w:val="00416687"/>
    <w:rsid w:val="00416D2C"/>
    <w:rsid w:val="00416DB9"/>
    <w:rsid w:val="004173C4"/>
    <w:rsid w:val="004175D0"/>
    <w:rsid w:val="004176DF"/>
    <w:rsid w:val="00417A39"/>
    <w:rsid w:val="00417BCC"/>
    <w:rsid w:val="00417C36"/>
    <w:rsid w:val="00417E47"/>
    <w:rsid w:val="004209E8"/>
    <w:rsid w:val="0042117F"/>
    <w:rsid w:val="004214E8"/>
    <w:rsid w:val="004215F6"/>
    <w:rsid w:val="004216B5"/>
    <w:rsid w:val="00421B22"/>
    <w:rsid w:val="00421C75"/>
    <w:rsid w:val="00421C91"/>
    <w:rsid w:val="00421FE7"/>
    <w:rsid w:val="00421FEE"/>
    <w:rsid w:val="004222D5"/>
    <w:rsid w:val="0042265C"/>
    <w:rsid w:val="004226C9"/>
    <w:rsid w:val="00422B66"/>
    <w:rsid w:val="00422C30"/>
    <w:rsid w:val="00422C8D"/>
    <w:rsid w:val="0042324B"/>
    <w:rsid w:val="0042338B"/>
    <w:rsid w:val="004234AB"/>
    <w:rsid w:val="004234DB"/>
    <w:rsid w:val="004236DE"/>
    <w:rsid w:val="00423717"/>
    <w:rsid w:val="0042386A"/>
    <w:rsid w:val="00423A17"/>
    <w:rsid w:val="00424367"/>
    <w:rsid w:val="00424986"/>
    <w:rsid w:val="00425398"/>
    <w:rsid w:val="00425444"/>
    <w:rsid w:val="00425A11"/>
    <w:rsid w:val="00425B5A"/>
    <w:rsid w:val="00425DDA"/>
    <w:rsid w:val="004261F3"/>
    <w:rsid w:val="00426388"/>
    <w:rsid w:val="004263B9"/>
    <w:rsid w:val="0042660E"/>
    <w:rsid w:val="0042683A"/>
    <w:rsid w:val="00426919"/>
    <w:rsid w:val="00426BAD"/>
    <w:rsid w:val="00426DBD"/>
    <w:rsid w:val="00427142"/>
    <w:rsid w:val="004272CC"/>
    <w:rsid w:val="00427664"/>
    <w:rsid w:val="00427AFB"/>
    <w:rsid w:val="00427BC5"/>
    <w:rsid w:val="00427DA5"/>
    <w:rsid w:val="00427ED8"/>
    <w:rsid w:val="004301AF"/>
    <w:rsid w:val="004302EE"/>
    <w:rsid w:val="00430569"/>
    <w:rsid w:val="004306E8"/>
    <w:rsid w:val="00430835"/>
    <w:rsid w:val="00430890"/>
    <w:rsid w:val="004308F0"/>
    <w:rsid w:val="004309BD"/>
    <w:rsid w:val="00430CE6"/>
    <w:rsid w:val="00430CF8"/>
    <w:rsid w:val="004310CB"/>
    <w:rsid w:val="004312C1"/>
    <w:rsid w:val="00431347"/>
    <w:rsid w:val="00431499"/>
    <w:rsid w:val="00431818"/>
    <w:rsid w:val="00431844"/>
    <w:rsid w:val="00431AE2"/>
    <w:rsid w:val="00431EA0"/>
    <w:rsid w:val="004320AF"/>
    <w:rsid w:val="004325A6"/>
    <w:rsid w:val="0043296D"/>
    <w:rsid w:val="00432A37"/>
    <w:rsid w:val="00432A48"/>
    <w:rsid w:val="00432D86"/>
    <w:rsid w:val="00432F0F"/>
    <w:rsid w:val="004333B5"/>
    <w:rsid w:val="004336B6"/>
    <w:rsid w:val="00433817"/>
    <w:rsid w:val="00433A88"/>
    <w:rsid w:val="00433A89"/>
    <w:rsid w:val="00433D81"/>
    <w:rsid w:val="00433DFA"/>
    <w:rsid w:val="00433F39"/>
    <w:rsid w:val="00434515"/>
    <w:rsid w:val="00434530"/>
    <w:rsid w:val="00434582"/>
    <w:rsid w:val="00434EF4"/>
    <w:rsid w:val="0043511D"/>
    <w:rsid w:val="0043524B"/>
    <w:rsid w:val="004352C2"/>
    <w:rsid w:val="00435A0F"/>
    <w:rsid w:val="00435C39"/>
    <w:rsid w:val="00435D79"/>
    <w:rsid w:val="00435F0F"/>
    <w:rsid w:val="00435FDE"/>
    <w:rsid w:val="0043612C"/>
    <w:rsid w:val="004362F4"/>
    <w:rsid w:val="00436500"/>
    <w:rsid w:val="00436D32"/>
    <w:rsid w:val="00436E2F"/>
    <w:rsid w:val="00437366"/>
    <w:rsid w:val="004373CC"/>
    <w:rsid w:val="0043757A"/>
    <w:rsid w:val="0043764F"/>
    <w:rsid w:val="0043781E"/>
    <w:rsid w:val="0043795E"/>
    <w:rsid w:val="004379CC"/>
    <w:rsid w:val="00440205"/>
    <w:rsid w:val="00440316"/>
    <w:rsid w:val="004405B5"/>
    <w:rsid w:val="004411BD"/>
    <w:rsid w:val="00441327"/>
    <w:rsid w:val="004413CA"/>
    <w:rsid w:val="00441672"/>
    <w:rsid w:val="0044175D"/>
    <w:rsid w:val="00441920"/>
    <w:rsid w:val="00441A0F"/>
    <w:rsid w:val="00441AE2"/>
    <w:rsid w:val="00441CE9"/>
    <w:rsid w:val="00441D98"/>
    <w:rsid w:val="00441E48"/>
    <w:rsid w:val="00441E54"/>
    <w:rsid w:val="00441E7C"/>
    <w:rsid w:val="00441F8F"/>
    <w:rsid w:val="0044209C"/>
    <w:rsid w:val="00442129"/>
    <w:rsid w:val="00442263"/>
    <w:rsid w:val="004423C0"/>
    <w:rsid w:val="004429A8"/>
    <w:rsid w:val="00442A5B"/>
    <w:rsid w:val="00442D5E"/>
    <w:rsid w:val="00442FB7"/>
    <w:rsid w:val="004430BD"/>
    <w:rsid w:val="00443263"/>
    <w:rsid w:val="004433BC"/>
    <w:rsid w:val="004436F9"/>
    <w:rsid w:val="00443961"/>
    <w:rsid w:val="00443B65"/>
    <w:rsid w:val="00443CDB"/>
    <w:rsid w:val="00443D0B"/>
    <w:rsid w:val="00443D44"/>
    <w:rsid w:val="00443E76"/>
    <w:rsid w:val="00443FE7"/>
    <w:rsid w:val="00444021"/>
    <w:rsid w:val="00444148"/>
    <w:rsid w:val="00444313"/>
    <w:rsid w:val="004443F4"/>
    <w:rsid w:val="00444474"/>
    <w:rsid w:val="004444EE"/>
    <w:rsid w:val="004448B1"/>
    <w:rsid w:val="00444A92"/>
    <w:rsid w:val="00444D16"/>
    <w:rsid w:val="004450ED"/>
    <w:rsid w:val="0044530C"/>
    <w:rsid w:val="00445548"/>
    <w:rsid w:val="00445816"/>
    <w:rsid w:val="00445EFE"/>
    <w:rsid w:val="00445F05"/>
    <w:rsid w:val="00445FFF"/>
    <w:rsid w:val="004460CF"/>
    <w:rsid w:val="004460D1"/>
    <w:rsid w:val="00446A5B"/>
    <w:rsid w:val="00446C6F"/>
    <w:rsid w:val="00446D40"/>
    <w:rsid w:val="0044741B"/>
    <w:rsid w:val="0044768F"/>
    <w:rsid w:val="00447E6F"/>
    <w:rsid w:val="00447EDB"/>
    <w:rsid w:val="00450881"/>
    <w:rsid w:val="00450CB5"/>
    <w:rsid w:val="00450F8E"/>
    <w:rsid w:val="0045103E"/>
    <w:rsid w:val="00451400"/>
    <w:rsid w:val="00451540"/>
    <w:rsid w:val="004516F9"/>
    <w:rsid w:val="00452523"/>
    <w:rsid w:val="004526F6"/>
    <w:rsid w:val="00452A74"/>
    <w:rsid w:val="00452A76"/>
    <w:rsid w:val="00452B6B"/>
    <w:rsid w:val="00452BCE"/>
    <w:rsid w:val="00452C85"/>
    <w:rsid w:val="00452D58"/>
    <w:rsid w:val="00452EFA"/>
    <w:rsid w:val="00453017"/>
    <w:rsid w:val="00453537"/>
    <w:rsid w:val="0045381D"/>
    <w:rsid w:val="00453874"/>
    <w:rsid w:val="00453944"/>
    <w:rsid w:val="00453B0B"/>
    <w:rsid w:val="0045434E"/>
    <w:rsid w:val="00454797"/>
    <w:rsid w:val="0045492E"/>
    <w:rsid w:val="0045495A"/>
    <w:rsid w:val="004549BA"/>
    <w:rsid w:val="004549E8"/>
    <w:rsid w:val="00454A41"/>
    <w:rsid w:val="00454D58"/>
    <w:rsid w:val="00454D6E"/>
    <w:rsid w:val="00454D77"/>
    <w:rsid w:val="00454E99"/>
    <w:rsid w:val="0045537F"/>
    <w:rsid w:val="00455AC0"/>
    <w:rsid w:val="00455BEF"/>
    <w:rsid w:val="00456107"/>
    <w:rsid w:val="00456533"/>
    <w:rsid w:val="00456661"/>
    <w:rsid w:val="004566C4"/>
    <w:rsid w:val="004567B9"/>
    <w:rsid w:val="004567D1"/>
    <w:rsid w:val="0045687D"/>
    <w:rsid w:val="00456BE5"/>
    <w:rsid w:val="00456FFE"/>
    <w:rsid w:val="00457049"/>
    <w:rsid w:val="00457234"/>
    <w:rsid w:val="004572B1"/>
    <w:rsid w:val="0045734F"/>
    <w:rsid w:val="004575E3"/>
    <w:rsid w:val="004576FB"/>
    <w:rsid w:val="004578B4"/>
    <w:rsid w:val="00457A53"/>
    <w:rsid w:val="00457ACC"/>
    <w:rsid w:val="0046014E"/>
    <w:rsid w:val="004604E1"/>
    <w:rsid w:val="004606BE"/>
    <w:rsid w:val="00460D4C"/>
    <w:rsid w:val="00461681"/>
    <w:rsid w:val="00461742"/>
    <w:rsid w:val="004617AF"/>
    <w:rsid w:val="004617FA"/>
    <w:rsid w:val="0046196D"/>
    <w:rsid w:val="00461D5E"/>
    <w:rsid w:val="00462B9D"/>
    <w:rsid w:val="00463067"/>
    <w:rsid w:val="004633A0"/>
    <w:rsid w:val="004633DB"/>
    <w:rsid w:val="00463BB3"/>
    <w:rsid w:val="00463BF2"/>
    <w:rsid w:val="00464885"/>
    <w:rsid w:val="00464BA6"/>
    <w:rsid w:val="00464BB3"/>
    <w:rsid w:val="00464CE3"/>
    <w:rsid w:val="00464E0C"/>
    <w:rsid w:val="0046505B"/>
    <w:rsid w:val="0046512B"/>
    <w:rsid w:val="0046532F"/>
    <w:rsid w:val="004653CF"/>
    <w:rsid w:val="00465601"/>
    <w:rsid w:val="00465621"/>
    <w:rsid w:val="0046586E"/>
    <w:rsid w:val="004658A4"/>
    <w:rsid w:val="00465CC0"/>
    <w:rsid w:val="00465CD8"/>
    <w:rsid w:val="00465EF3"/>
    <w:rsid w:val="004660E3"/>
    <w:rsid w:val="00466576"/>
    <w:rsid w:val="0046698E"/>
    <w:rsid w:val="00466AE3"/>
    <w:rsid w:val="0046739E"/>
    <w:rsid w:val="004678A5"/>
    <w:rsid w:val="00467988"/>
    <w:rsid w:val="00467A51"/>
    <w:rsid w:val="004703C0"/>
    <w:rsid w:val="004707F6"/>
    <w:rsid w:val="00470925"/>
    <w:rsid w:val="00470BDA"/>
    <w:rsid w:val="004712D3"/>
    <w:rsid w:val="004720EA"/>
    <w:rsid w:val="004721F2"/>
    <w:rsid w:val="00472417"/>
    <w:rsid w:val="004729BB"/>
    <w:rsid w:val="004732C6"/>
    <w:rsid w:val="00473A8C"/>
    <w:rsid w:val="004740DF"/>
    <w:rsid w:val="004746AA"/>
    <w:rsid w:val="004751D9"/>
    <w:rsid w:val="0047539D"/>
    <w:rsid w:val="004756C8"/>
    <w:rsid w:val="00475861"/>
    <w:rsid w:val="004758B1"/>
    <w:rsid w:val="00475C5F"/>
    <w:rsid w:val="00476185"/>
    <w:rsid w:val="00476301"/>
    <w:rsid w:val="00476339"/>
    <w:rsid w:val="004763DB"/>
    <w:rsid w:val="0047640C"/>
    <w:rsid w:val="00476615"/>
    <w:rsid w:val="0047667E"/>
    <w:rsid w:val="00476A4F"/>
    <w:rsid w:val="00476EA4"/>
    <w:rsid w:val="004775CC"/>
    <w:rsid w:val="004777F2"/>
    <w:rsid w:val="004801DC"/>
    <w:rsid w:val="00480269"/>
    <w:rsid w:val="0048052F"/>
    <w:rsid w:val="004807C7"/>
    <w:rsid w:val="00480B13"/>
    <w:rsid w:val="00480B43"/>
    <w:rsid w:val="004812BB"/>
    <w:rsid w:val="00481552"/>
    <w:rsid w:val="00481A7C"/>
    <w:rsid w:val="00481C1B"/>
    <w:rsid w:val="00481CFA"/>
    <w:rsid w:val="00481ED3"/>
    <w:rsid w:val="00481FD6"/>
    <w:rsid w:val="00482386"/>
    <w:rsid w:val="0048245C"/>
    <w:rsid w:val="00482F3D"/>
    <w:rsid w:val="00483182"/>
    <w:rsid w:val="00483233"/>
    <w:rsid w:val="00483AD4"/>
    <w:rsid w:val="00483F4D"/>
    <w:rsid w:val="00483F64"/>
    <w:rsid w:val="004844B4"/>
    <w:rsid w:val="00484534"/>
    <w:rsid w:val="004847B5"/>
    <w:rsid w:val="00484C0B"/>
    <w:rsid w:val="0048537E"/>
    <w:rsid w:val="00485738"/>
    <w:rsid w:val="00485AA5"/>
    <w:rsid w:val="00485D2B"/>
    <w:rsid w:val="00486618"/>
    <w:rsid w:val="0048665C"/>
    <w:rsid w:val="0048684F"/>
    <w:rsid w:val="004868CD"/>
    <w:rsid w:val="004869ED"/>
    <w:rsid w:val="00486B64"/>
    <w:rsid w:val="00486C1D"/>
    <w:rsid w:val="0048722D"/>
    <w:rsid w:val="0048726B"/>
    <w:rsid w:val="00487561"/>
    <w:rsid w:val="004875CF"/>
    <w:rsid w:val="00487AF3"/>
    <w:rsid w:val="00487F0A"/>
    <w:rsid w:val="00490271"/>
    <w:rsid w:val="00490286"/>
    <w:rsid w:val="004905B9"/>
    <w:rsid w:val="00490845"/>
    <w:rsid w:val="00490F0E"/>
    <w:rsid w:val="004911B0"/>
    <w:rsid w:val="0049151D"/>
    <w:rsid w:val="00491CD9"/>
    <w:rsid w:val="00491EB7"/>
    <w:rsid w:val="00491F61"/>
    <w:rsid w:val="00491F9F"/>
    <w:rsid w:val="0049232A"/>
    <w:rsid w:val="00492513"/>
    <w:rsid w:val="004926C7"/>
    <w:rsid w:val="004926D2"/>
    <w:rsid w:val="00492A16"/>
    <w:rsid w:val="00492FBF"/>
    <w:rsid w:val="0049302C"/>
    <w:rsid w:val="0049311B"/>
    <w:rsid w:val="00493181"/>
    <w:rsid w:val="004932BA"/>
    <w:rsid w:val="004933FA"/>
    <w:rsid w:val="004937F7"/>
    <w:rsid w:val="004938C1"/>
    <w:rsid w:val="00493979"/>
    <w:rsid w:val="00493EB9"/>
    <w:rsid w:val="004942C1"/>
    <w:rsid w:val="00494566"/>
    <w:rsid w:val="004945A3"/>
    <w:rsid w:val="00494ADF"/>
    <w:rsid w:val="00494D26"/>
    <w:rsid w:val="004952D6"/>
    <w:rsid w:val="0049553D"/>
    <w:rsid w:val="004955EA"/>
    <w:rsid w:val="004956B0"/>
    <w:rsid w:val="0049594D"/>
    <w:rsid w:val="004959E3"/>
    <w:rsid w:val="00495A7A"/>
    <w:rsid w:val="00495E1A"/>
    <w:rsid w:val="00496B2F"/>
    <w:rsid w:val="00496E86"/>
    <w:rsid w:val="00496F11"/>
    <w:rsid w:val="00497045"/>
    <w:rsid w:val="004973A9"/>
    <w:rsid w:val="004976F4"/>
    <w:rsid w:val="00497E53"/>
    <w:rsid w:val="00497F41"/>
    <w:rsid w:val="004A0282"/>
    <w:rsid w:val="004A037C"/>
    <w:rsid w:val="004A0ADA"/>
    <w:rsid w:val="004A0E40"/>
    <w:rsid w:val="004A0F8F"/>
    <w:rsid w:val="004A0FF1"/>
    <w:rsid w:val="004A189B"/>
    <w:rsid w:val="004A18BE"/>
    <w:rsid w:val="004A18FA"/>
    <w:rsid w:val="004A1D78"/>
    <w:rsid w:val="004A1D95"/>
    <w:rsid w:val="004A1DE5"/>
    <w:rsid w:val="004A2244"/>
    <w:rsid w:val="004A2584"/>
    <w:rsid w:val="004A2A45"/>
    <w:rsid w:val="004A2B71"/>
    <w:rsid w:val="004A315A"/>
    <w:rsid w:val="004A39E6"/>
    <w:rsid w:val="004A400A"/>
    <w:rsid w:val="004A411B"/>
    <w:rsid w:val="004A4169"/>
    <w:rsid w:val="004A4216"/>
    <w:rsid w:val="004A46D9"/>
    <w:rsid w:val="004A4903"/>
    <w:rsid w:val="004A4AA7"/>
    <w:rsid w:val="004A4B44"/>
    <w:rsid w:val="004A4D23"/>
    <w:rsid w:val="004A5022"/>
    <w:rsid w:val="004A5604"/>
    <w:rsid w:val="004A57B6"/>
    <w:rsid w:val="004A583A"/>
    <w:rsid w:val="004A594F"/>
    <w:rsid w:val="004A5B1D"/>
    <w:rsid w:val="004A5ED5"/>
    <w:rsid w:val="004A61F0"/>
    <w:rsid w:val="004A64DD"/>
    <w:rsid w:val="004A654A"/>
    <w:rsid w:val="004A6A37"/>
    <w:rsid w:val="004A72A7"/>
    <w:rsid w:val="004A77CB"/>
    <w:rsid w:val="004A78B9"/>
    <w:rsid w:val="004A7944"/>
    <w:rsid w:val="004A7A51"/>
    <w:rsid w:val="004A7BA2"/>
    <w:rsid w:val="004A7C81"/>
    <w:rsid w:val="004B017E"/>
    <w:rsid w:val="004B0225"/>
    <w:rsid w:val="004B0573"/>
    <w:rsid w:val="004B058D"/>
    <w:rsid w:val="004B0A6F"/>
    <w:rsid w:val="004B0D90"/>
    <w:rsid w:val="004B0E44"/>
    <w:rsid w:val="004B110D"/>
    <w:rsid w:val="004B16BA"/>
    <w:rsid w:val="004B17A4"/>
    <w:rsid w:val="004B191B"/>
    <w:rsid w:val="004B2204"/>
    <w:rsid w:val="004B2377"/>
    <w:rsid w:val="004B249E"/>
    <w:rsid w:val="004B2870"/>
    <w:rsid w:val="004B2B31"/>
    <w:rsid w:val="004B3035"/>
    <w:rsid w:val="004B352B"/>
    <w:rsid w:val="004B35B2"/>
    <w:rsid w:val="004B3BE2"/>
    <w:rsid w:val="004B3D39"/>
    <w:rsid w:val="004B3D41"/>
    <w:rsid w:val="004B3DDF"/>
    <w:rsid w:val="004B3E16"/>
    <w:rsid w:val="004B4207"/>
    <w:rsid w:val="004B4434"/>
    <w:rsid w:val="004B45EE"/>
    <w:rsid w:val="004B486B"/>
    <w:rsid w:val="004B4B60"/>
    <w:rsid w:val="004B4C8D"/>
    <w:rsid w:val="004B4EA9"/>
    <w:rsid w:val="004B53AF"/>
    <w:rsid w:val="004B5C37"/>
    <w:rsid w:val="004B6171"/>
    <w:rsid w:val="004B6432"/>
    <w:rsid w:val="004B6462"/>
    <w:rsid w:val="004B6B15"/>
    <w:rsid w:val="004B6CB8"/>
    <w:rsid w:val="004B6CCF"/>
    <w:rsid w:val="004B72A4"/>
    <w:rsid w:val="004B74F4"/>
    <w:rsid w:val="004B7743"/>
    <w:rsid w:val="004B7B99"/>
    <w:rsid w:val="004B7C76"/>
    <w:rsid w:val="004C0057"/>
    <w:rsid w:val="004C005E"/>
    <w:rsid w:val="004C0334"/>
    <w:rsid w:val="004C04FA"/>
    <w:rsid w:val="004C0949"/>
    <w:rsid w:val="004C0B53"/>
    <w:rsid w:val="004C0F65"/>
    <w:rsid w:val="004C1027"/>
    <w:rsid w:val="004C10DB"/>
    <w:rsid w:val="004C118D"/>
    <w:rsid w:val="004C1924"/>
    <w:rsid w:val="004C195E"/>
    <w:rsid w:val="004C1DB1"/>
    <w:rsid w:val="004C1E91"/>
    <w:rsid w:val="004C1EFB"/>
    <w:rsid w:val="004C1FB7"/>
    <w:rsid w:val="004C2149"/>
    <w:rsid w:val="004C224C"/>
    <w:rsid w:val="004C23A4"/>
    <w:rsid w:val="004C2614"/>
    <w:rsid w:val="004C2878"/>
    <w:rsid w:val="004C2A17"/>
    <w:rsid w:val="004C2C5D"/>
    <w:rsid w:val="004C2E6B"/>
    <w:rsid w:val="004C2EC3"/>
    <w:rsid w:val="004C303F"/>
    <w:rsid w:val="004C3220"/>
    <w:rsid w:val="004C3CFA"/>
    <w:rsid w:val="004C3D36"/>
    <w:rsid w:val="004C4100"/>
    <w:rsid w:val="004C41C2"/>
    <w:rsid w:val="004C4495"/>
    <w:rsid w:val="004C4A2C"/>
    <w:rsid w:val="004C4DD5"/>
    <w:rsid w:val="004C5033"/>
    <w:rsid w:val="004C53EB"/>
    <w:rsid w:val="004C56A7"/>
    <w:rsid w:val="004C5967"/>
    <w:rsid w:val="004C59FC"/>
    <w:rsid w:val="004C5BFD"/>
    <w:rsid w:val="004C614F"/>
    <w:rsid w:val="004C6236"/>
    <w:rsid w:val="004C6540"/>
    <w:rsid w:val="004C6877"/>
    <w:rsid w:val="004C6980"/>
    <w:rsid w:val="004C6DC2"/>
    <w:rsid w:val="004C70F3"/>
    <w:rsid w:val="004C728C"/>
    <w:rsid w:val="004C737A"/>
    <w:rsid w:val="004C753E"/>
    <w:rsid w:val="004C7D9E"/>
    <w:rsid w:val="004D03A0"/>
    <w:rsid w:val="004D0619"/>
    <w:rsid w:val="004D06AF"/>
    <w:rsid w:val="004D0A9C"/>
    <w:rsid w:val="004D0DE8"/>
    <w:rsid w:val="004D0F9F"/>
    <w:rsid w:val="004D0FD4"/>
    <w:rsid w:val="004D14F6"/>
    <w:rsid w:val="004D1660"/>
    <w:rsid w:val="004D1862"/>
    <w:rsid w:val="004D1A6B"/>
    <w:rsid w:val="004D1C69"/>
    <w:rsid w:val="004D1E96"/>
    <w:rsid w:val="004D1F56"/>
    <w:rsid w:val="004D2089"/>
    <w:rsid w:val="004D29D8"/>
    <w:rsid w:val="004D2C5C"/>
    <w:rsid w:val="004D2D9F"/>
    <w:rsid w:val="004D2FE5"/>
    <w:rsid w:val="004D345C"/>
    <w:rsid w:val="004D3772"/>
    <w:rsid w:val="004D3C0C"/>
    <w:rsid w:val="004D3C8E"/>
    <w:rsid w:val="004D3E9F"/>
    <w:rsid w:val="004D460F"/>
    <w:rsid w:val="004D4C8F"/>
    <w:rsid w:val="004D4D06"/>
    <w:rsid w:val="004D4F25"/>
    <w:rsid w:val="004D4FED"/>
    <w:rsid w:val="004D5015"/>
    <w:rsid w:val="004D50D5"/>
    <w:rsid w:val="004D5972"/>
    <w:rsid w:val="004D5A38"/>
    <w:rsid w:val="004D5C41"/>
    <w:rsid w:val="004D5E30"/>
    <w:rsid w:val="004D6452"/>
    <w:rsid w:val="004D6597"/>
    <w:rsid w:val="004D6D7F"/>
    <w:rsid w:val="004D6DF5"/>
    <w:rsid w:val="004D6E30"/>
    <w:rsid w:val="004D71D7"/>
    <w:rsid w:val="004D737C"/>
    <w:rsid w:val="004D76B5"/>
    <w:rsid w:val="004D7791"/>
    <w:rsid w:val="004E0913"/>
    <w:rsid w:val="004E0D46"/>
    <w:rsid w:val="004E0F1B"/>
    <w:rsid w:val="004E101D"/>
    <w:rsid w:val="004E146C"/>
    <w:rsid w:val="004E16FA"/>
    <w:rsid w:val="004E17B6"/>
    <w:rsid w:val="004E1E4D"/>
    <w:rsid w:val="004E26F0"/>
    <w:rsid w:val="004E2D2E"/>
    <w:rsid w:val="004E2DE9"/>
    <w:rsid w:val="004E31B8"/>
    <w:rsid w:val="004E323B"/>
    <w:rsid w:val="004E34AB"/>
    <w:rsid w:val="004E3554"/>
    <w:rsid w:val="004E39EF"/>
    <w:rsid w:val="004E41F4"/>
    <w:rsid w:val="004E4280"/>
    <w:rsid w:val="004E4302"/>
    <w:rsid w:val="004E4430"/>
    <w:rsid w:val="004E4570"/>
    <w:rsid w:val="004E467C"/>
    <w:rsid w:val="004E48F0"/>
    <w:rsid w:val="004E4979"/>
    <w:rsid w:val="004E4C21"/>
    <w:rsid w:val="004E4DBC"/>
    <w:rsid w:val="004E540B"/>
    <w:rsid w:val="004E547B"/>
    <w:rsid w:val="004E5529"/>
    <w:rsid w:val="004E560B"/>
    <w:rsid w:val="004E57F8"/>
    <w:rsid w:val="004E5B8E"/>
    <w:rsid w:val="004E602F"/>
    <w:rsid w:val="004E6182"/>
    <w:rsid w:val="004E6300"/>
    <w:rsid w:val="004E66A2"/>
    <w:rsid w:val="004E6CCD"/>
    <w:rsid w:val="004E6D49"/>
    <w:rsid w:val="004E6E66"/>
    <w:rsid w:val="004E7207"/>
    <w:rsid w:val="004E724C"/>
    <w:rsid w:val="004E7A1C"/>
    <w:rsid w:val="004E7A9E"/>
    <w:rsid w:val="004E7C89"/>
    <w:rsid w:val="004E7E07"/>
    <w:rsid w:val="004F03F1"/>
    <w:rsid w:val="004F0BEC"/>
    <w:rsid w:val="004F0F73"/>
    <w:rsid w:val="004F1088"/>
    <w:rsid w:val="004F14EA"/>
    <w:rsid w:val="004F173F"/>
    <w:rsid w:val="004F1A13"/>
    <w:rsid w:val="004F1B98"/>
    <w:rsid w:val="004F1DAF"/>
    <w:rsid w:val="004F1DED"/>
    <w:rsid w:val="004F2604"/>
    <w:rsid w:val="004F2813"/>
    <w:rsid w:val="004F2DAC"/>
    <w:rsid w:val="004F2E9D"/>
    <w:rsid w:val="004F2F3D"/>
    <w:rsid w:val="004F30B9"/>
    <w:rsid w:val="004F3334"/>
    <w:rsid w:val="004F348E"/>
    <w:rsid w:val="004F34BF"/>
    <w:rsid w:val="004F3709"/>
    <w:rsid w:val="004F394F"/>
    <w:rsid w:val="004F3987"/>
    <w:rsid w:val="004F3AA2"/>
    <w:rsid w:val="004F412E"/>
    <w:rsid w:val="004F41F7"/>
    <w:rsid w:val="004F4214"/>
    <w:rsid w:val="004F42E2"/>
    <w:rsid w:val="004F44E5"/>
    <w:rsid w:val="004F4634"/>
    <w:rsid w:val="004F4DF5"/>
    <w:rsid w:val="004F518E"/>
    <w:rsid w:val="004F5442"/>
    <w:rsid w:val="004F55A3"/>
    <w:rsid w:val="004F5688"/>
    <w:rsid w:val="004F5A42"/>
    <w:rsid w:val="004F5BCF"/>
    <w:rsid w:val="004F5F7E"/>
    <w:rsid w:val="004F5FC9"/>
    <w:rsid w:val="004F6134"/>
    <w:rsid w:val="004F6470"/>
    <w:rsid w:val="004F66B9"/>
    <w:rsid w:val="004F67A3"/>
    <w:rsid w:val="004F67C0"/>
    <w:rsid w:val="004F759B"/>
    <w:rsid w:val="004F7662"/>
    <w:rsid w:val="004F7811"/>
    <w:rsid w:val="004F79D3"/>
    <w:rsid w:val="004F7C1A"/>
    <w:rsid w:val="004F7E10"/>
    <w:rsid w:val="00500096"/>
    <w:rsid w:val="0050069C"/>
    <w:rsid w:val="00500896"/>
    <w:rsid w:val="005008D1"/>
    <w:rsid w:val="00500944"/>
    <w:rsid w:val="00500CE9"/>
    <w:rsid w:val="00501143"/>
    <w:rsid w:val="00501191"/>
    <w:rsid w:val="005014C7"/>
    <w:rsid w:val="005014FE"/>
    <w:rsid w:val="00501515"/>
    <w:rsid w:val="00501643"/>
    <w:rsid w:val="005016D5"/>
    <w:rsid w:val="0050180A"/>
    <w:rsid w:val="00501900"/>
    <w:rsid w:val="00501954"/>
    <w:rsid w:val="00501A63"/>
    <w:rsid w:val="00501FC7"/>
    <w:rsid w:val="0050210F"/>
    <w:rsid w:val="0050224F"/>
    <w:rsid w:val="00502260"/>
    <w:rsid w:val="0050243D"/>
    <w:rsid w:val="00502465"/>
    <w:rsid w:val="0050275E"/>
    <w:rsid w:val="00502A44"/>
    <w:rsid w:val="00502A53"/>
    <w:rsid w:val="00502E9C"/>
    <w:rsid w:val="005030F8"/>
    <w:rsid w:val="005037B1"/>
    <w:rsid w:val="00503A95"/>
    <w:rsid w:val="00503C9D"/>
    <w:rsid w:val="00503FF7"/>
    <w:rsid w:val="0050416F"/>
    <w:rsid w:val="0050417F"/>
    <w:rsid w:val="0050420F"/>
    <w:rsid w:val="00504357"/>
    <w:rsid w:val="00504439"/>
    <w:rsid w:val="00504B54"/>
    <w:rsid w:val="00504BCD"/>
    <w:rsid w:val="00504E35"/>
    <w:rsid w:val="0050530F"/>
    <w:rsid w:val="00505314"/>
    <w:rsid w:val="00505468"/>
    <w:rsid w:val="00505771"/>
    <w:rsid w:val="0050594B"/>
    <w:rsid w:val="00505A6A"/>
    <w:rsid w:val="00505CCA"/>
    <w:rsid w:val="00505D32"/>
    <w:rsid w:val="005062A1"/>
    <w:rsid w:val="005062C4"/>
    <w:rsid w:val="00506BBB"/>
    <w:rsid w:val="00506D73"/>
    <w:rsid w:val="00506E66"/>
    <w:rsid w:val="00507067"/>
    <w:rsid w:val="00507166"/>
    <w:rsid w:val="005074FE"/>
    <w:rsid w:val="0050789D"/>
    <w:rsid w:val="005078B3"/>
    <w:rsid w:val="00507995"/>
    <w:rsid w:val="00507B52"/>
    <w:rsid w:val="00507D2C"/>
    <w:rsid w:val="00507E03"/>
    <w:rsid w:val="005100D7"/>
    <w:rsid w:val="005104DA"/>
    <w:rsid w:val="00510577"/>
    <w:rsid w:val="0051058B"/>
    <w:rsid w:val="0051058E"/>
    <w:rsid w:val="00510F5E"/>
    <w:rsid w:val="00511088"/>
    <w:rsid w:val="00511288"/>
    <w:rsid w:val="0051209F"/>
    <w:rsid w:val="005120DF"/>
    <w:rsid w:val="00512643"/>
    <w:rsid w:val="00512C50"/>
    <w:rsid w:val="00512FFE"/>
    <w:rsid w:val="00513700"/>
    <w:rsid w:val="00513984"/>
    <w:rsid w:val="00513ECF"/>
    <w:rsid w:val="00514107"/>
    <w:rsid w:val="0051410E"/>
    <w:rsid w:val="005141AB"/>
    <w:rsid w:val="00514475"/>
    <w:rsid w:val="00514481"/>
    <w:rsid w:val="005145CE"/>
    <w:rsid w:val="00514865"/>
    <w:rsid w:val="0051497F"/>
    <w:rsid w:val="00514CF8"/>
    <w:rsid w:val="0051509B"/>
    <w:rsid w:val="00515203"/>
    <w:rsid w:val="00515211"/>
    <w:rsid w:val="005152C2"/>
    <w:rsid w:val="0051553D"/>
    <w:rsid w:val="00515607"/>
    <w:rsid w:val="00515834"/>
    <w:rsid w:val="005159B2"/>
    <w:rsid w:val="005159DA"/>
    <w:rsid w:val="00515AC3"/>
    <w:rsid w:val="00515E91"/>
    <w:rsid w:val="0051633D"/>
    <w:rsid w:val="00516372"/>
    <w:rsid w:val="00516576"/>
    <w:rsid w:val="00516599"/>
    <w:rsid w:val="00516F81"/>
    <w:rsid w:val="0051705E"/>
    <w:rsid w:val="005171EB"/>
    <w:rsid w:val="00517559"/>
    <w:rsid w:val="00517BA8"/>
    <w:rsid w:val="00517CD2"/>
    <w:rsid w:val="00520349"/>
    <w:rsid w:val="00520464"/>
    <w:rsid w:val="0052073C"/>
    <w:rsid w:val="00520AA7"/>
    <w:rsid w:val="00520AA9"/>
    <w:rsid w:val="00520AAE"/>
    <w:rsid w:val="00520B24"/>
    <w:rsid w:val="005213A4"/>
    <w:rsid w:val="00521867"/>
    <w:rsid w:val="00521943"/>
    <w:rsid w:val="00521D95"/>
    <w:rsid w:val="00521EEC"/>
    <w:rsid w:val="00521F4F"/>
    <w:rsid w:val="0052229C"/>
    <w:rsid w:val="0052261E"/>
    <w:rsid w:val="00522762"/>
    <w:rsid w:val="00522B76"/>
    <w:rsid w:val="00522C2E"/>
    <w:rsid w:val="005238A5"/>
    <w:rsid w:val="00523AB6"/>
    <w:rsid w:val="00523B57"/>
    <w:rsid w:val="00523B83"/>
    <w:rsid w:val="00523BA9"/>
    <w:rsid w:val="00523BCA"/>
    <w:rsid w:val="005241D5"/>
    <w:rsid w:val="0052472B"/>
    <w:rsid w:val="00524DB7"/>
    <w:rsid w:val="00524E65"/>
    <w:rsid w:val="00525048"/>
    <w:rsid w:val="00525175"/>
    <w:rsid w:val="00525BFE"/>
    <w:rsid w:val="00525F2D"/>
    <w:rsid w:val="00526060"/>
    <w:rsid w:val="00526798"/>
    <w:rsid w:val="0052683D"/>
    <w:rsid w:val="0052685C"/>
    <w:rsid w:val="00526885"/>
    <w:rsid w:val="00526A6B"/>
    <w:rsid w:val="00526AAE"/>
    <w:rsid w:val="00526BC4"/>
    <w:rsid w:val="00526C14"/>
    <w:rsid w:val="00526E44"/>
    <w:rsid w:val="0052786F"/>
    <w:rsid w:val="0052798C"/>
    <w:rsid w:val="00527C17"/>
    <w:rsid w:val="00527CD5"/>
    <w:rsid w:val="00527D71"/>
    <w:rsid w:val="005307AE"/>
    <w:rsid w:val="00531385"/>
    <w:rsid w:val="005313A3"/>
    <w:rsid w:val="005314E5"/>
    <w:rsid w:val="005319DE"/>
    <w:rsid w:val="00531E0F"/>
    <w:rsid w:val="005321C0"/>
    <w:rsid w:val="00532200"/>
    <w:rsid w:val="0053277A"/>
    <w:rsid w:val="00532871"/>
    <w:rsid w:val="005328E2"/>
    <w:rsid w:val="00532926"/>
    <w:rsid w:val="00532C85"/>
    <w:rsid w:val="00532ECA"/>
    <w:rsid w:val="0053328C"/>
    <w:rsid w:val="00533560"/>
    <w:rsid w:val="005339E8"/>
    <w:rsid w:val="00533DA1"/>
    <w:rsid w:val="00534109"/>
    <w:rsid w:val="005345E6"/>
    <w:rsid w:val="005346C8"/>
    <w:rsid w:val="00534B1D"/>
    <w:rsid w:val="00534B48"/>
    <w:rsid w:val="00534CF6"/>
    <w:rsid w:val="005350FB"/>
    <w:rsid w:val="0053514F"/>
    <w:rsid w:val="005353F2"/>
    <w:rsid w:val="00535A33"/>
    <w:rsid w:val="00535CAC"/>
    <w:rsid w:val="00535D30"/>
    <w:rsid w:val="00535FEA"/>
    <w:rsid w:val="00536015"/>
    <w:rsid w:val="005361A6"/>
    <w:rsid w:val="00536342"/>
    <w:rsid w:val="0053642A"/>
    <w:rsid w:val="0053659E"/>
    <w:rsid w:val="0053672D"/>
    <w:rsid w:val="0053678D"/>
    <w:rsid w:val="005367FC"/>
    <w:rsid w:val="00536B14"/>
    <w:rsid w:val="00537216"/>
    <w:rsid w:val="00537467"/>
    <w:rsid w:val="00537905"/>
    <w:rsid w:val="005379A5"/>
    <w:rsid w:val="00537CB1"/>
    <w:rsid w:val="00537EEE"/>
    <w:rsid w:val="0054031D"/>
    <w:rsid w:val="00540C57"/>
    <w:rsid w:val="00541905"/>
    <w:rsid w:val="00541B50"/>
    <w:rsid w:val="00541B5B"/>
    <w:rsid w:val="00542C07"/>
    <w:rsid w:val="00542C2A"/>
    <w:rsid w:val="005435FE"/>
    <w:rsid w:val="005437AA"/>
    <w:rsid w:val="0054382D"/>
    <w:rsid w:val="005438C4"/>
    <w:rsid w:val="0054392C"/>
    <w:rsid w:val="00543A18"/>
    <w:rsid w:val="00543CB3"/>
    <w:rsid w:val="00543DE5"/>
    <w:rsid w:val="00543E56"/>
    <w:rsid w:val="005440CD"/>
    <w:rsid w:val="0054449A"/>
    <w:rsid w:val="00544527"/>
    <w:rsid w:val="005445EF"/>
    <w:rsid w:val="005448D9"/>
    <w:rsid w:val="0054499A"/>
    <w:rsid w:val="00544CD3"/>
    <w:rsid w:val="00544E1C"/>
    <w:rsid w:val="00544EA5"/>
    <w:rsid w:val="00544FBA"/>
    <w:rsid w:val="00544FFE"/>
    <w:rsid w:val="00545A1C"/>
    <w:rsid w:val="00545C1D"/>
    <w:rsid w:val="005463E6"/>
    <w:rsid w:val="005465BF"/>
    <w:rsid w:val="0054697A"/>
    <w:rsid w:val="00546AE7"/>
    <w:rsid w:val="00546B86"/>
    <w:rsid w:val="00546CA4"/>
    <w:rsid w:val="00547348"/>
    <w:rsid w:val="005479D6"/>
    <w:rsid w:val="00547FF3"/>
    <w:rsid w:val="0055004D"/>
    <w:rsid w:val="00550575"/>
    <w:rsid w:val="00550668"/>
    <w:rsid w:val="005507D4"/>
    <w:rsid w:val="00550BF2"/>
    <w:rsid w:val="00550DDE"/>
    <w:rsid w:val="00550FD7"/>
    <w:rsid w:val="005511DD"/>
    <w:rsid w:val="00551200"/>
    <w:rsid w:val="00551296"/>
    <w:rsid w:val="00551392"/>
    <w:rsid w:val="00551453"/>
    <w:rsid w:val="005514F5"/>
    <w:rsid w:val="00551A90"/>
    <w:rsid w:val="00551CDA"/>
    <w:rsid w:val="00551E14"/>
    <w:rsid w:val="00551ED9"/>
    <w:rsid w:val="00551FA8"/>
    <w:rsid w:val="005523E3"/>
    <w:rsid w:val="0055262D"/>
    <w:rsid w:val="00552660"/>
    <w:rsid w:val="005527BB"/>
    <w:rsid w:val="0055284D"/>
    <w:rsid w:val="0055294D"/>
    <w:rsid w:val="00552A6A"/>
    <w:rsid w:val="00552C76"/>
    <w:rsid w:val="00552CAA"/>
    <w:rsid w:val="00552FBE"/>
    <w:rsid w:val="0055310B"/>
    <w:rsid w:val="0055334E"/>
    <w:rsid w:val="005537B8"/>
    <w:rsid w:val="005539AB"/>
    <w:rsid w:val="00553C7B"/>
    <w:rsid w:val="00553D8D"/>
    <w:rsid w:val="00553ECB"/>
    <w:rsid w:val="00553F6F"/>
    <w:rsid w:val="00554141"/>
    <w:rsid w:val="005541B3"/>
    <w:rsid w:val="00554330"/>
    <w:rsid w:val="0055477E"/>
    <w:rsid w:val="00554B9B"/>
    <w:rsid w:val="00554C34"/>
    <w:rsid w:val="00554DAB"/>
    <w:rsid w:val="00554E1D"/>
    <w:rsid w:val="0055528B"/>
    <w:rsid w:val="00555441"/>
    <w:rsid w:val="0055581A"/>
    <w:rsid w:val="00555979"/>
    <w:rsid w:val="005559E4"/>
    <w:rsid w:val="00555A2A"/>
    <w:rsid w:val="00555C23"/>
    <w:rsid w:val="00555CF3"/>
    <w:rsid w:val="0055636F"/>
    <w:rsid w:val="005566B4"/>
    <w:rsid w:val="0055672C"/>
    <w:rsid w:val="00556C1B"/>
    <w:rsid w:val="0055719B"/>
    <w:rsid w:val="0055729F"/>
    <w:rsid w:val="005572A4"/>
    <w:rsid w:val="00557323"/>
    <w:rsid w:val="0055748C"/>
    <w:rsid w:val="005574F7"/>
    <w:rsid w:val="005577A6"/>
    <w:rsid w:val="00557A9D"/>
    <w:rsid w:val="00557BDA"/>
    <w:rsid w:val="00557E1F"/>
    <w:rsid w:val="00560459"/>
    <w:rsid w:val="00560990"/>
    <w:rsid w:val="005609AF"/>
    <w:rsid w:val="00560AE3"/>
    <w:rsid w:val="00560B58"/>
    <w:rsid w:val="005610F3"/>
    <w:rsid w:val="00561219"/>
    <w:rsid w:val="00561418"/>
    <w:rsid w:val="005614EC"/>
    <w:rsid w:val="005619E5"/>
    <w:rsid w:val="00562299"/>
    <w:rsid w:val="00562394"/>
    <w:rsid w:val="005624FA"/>
    <w:rsid w:val="005629C0"/>
    <w:rsid w:val="00562BA6"/>
    <w:rsid w:val="00562C6D"/>
    <w:rsid w:val="00562E4C"/>
    <w:rsid w:val="00563315"/>
    <w:rsid w:val="00563D98"/>
    <w:rsid w:val="00563E64"/>
    <w:rsid w:val="005641FC"/>
    <w:rsid w:val="00564731"/>
    <w:rsid w:val="0056497F"/>
    <w:rsid w:val="00564A37"/>
    <w:rsid w:val="00565334"/>
    <w:rsid w:val="005653CE"/>
    <w:rsid w:val="0056575E"/>
    <w:rsid w:val="00565DCD"/>
    <w:rsid w:val="00566144"/>
    <w:rsid w:val="00566280"/>
    <w:rsid w:val="00566578"/>
    <w:rsid w:val="00566660"/>
    <w:rsid w:val="005666BC"/>
    <w:rsid w:val="00566997"/>
    <w:rsid w:val="00566A37"/>
    <w:rsid w:val="00566BEF"/>
    <w:rsid w:val="005671F5"/>
    <w:rsid w:val="00567295"/>
    <w:rsid w:val="00567709"/>
    <w:rsid w:val="00567932"/>
    <w:rsid w:val="00567ACC"/>
    <w:rsid w:val="00567D4A"/>
    <w:rsid w:val="0057002F"/>
    <w:rsid w:val="00570285"/>
    <w:rsid w:val="00570901"/>
    <w:rsid w:val="00570954"/>
    <w:rsid w:val="00570BB5"/>
    <w:rsid w:val="00570EE6"/>
    <w:rsid w:val="0057108D"/>
    <w:rsid w:val="00571247"/>
    <w:rsid w:val="005713BD"/>
    <w:rsid w:val="005715B8"/>
    <w:rsid w:val="00571B6C"/>
    <w:rsid w:val="00572427"/>
    <w:rsid w:val="0057259F"/>
    <w:rsid w:val="00572A2D"/>
    <w:rsid w:val="00572A59"/>
    <w:rsid w:val="00572B5D"/>
    <w:rsid w:val="00572EC7"/>
    <w:rsid w:val="0057402E"/>
    <w:rsid w:val="0057413B"/>
    <w:rsid w:val="00574590"/>
    <w:rsid w:val="00574A04"/>
    <w:rsid w:val="00574BF0"/>
    <w:rsid w:val="00574D0C"/>
    <w:rsid w:val="00575189"/>
    <w:rsid w:val="0057536B"/>
    <w:rsid w:val="005755AE"/>
    <w:rsid w:val="005756A4"/>
    <w:rsid w:val="005759D9"/>
    <w:rsid w:val="00575CC9"/>
    <w:rsid w:val="00575D93"/>
    <w:rsid w:val="00576141"/>
    <w:rsid w:val="005764DB"/>
    <w:rsid w:val="005765AE"/>
    <w:rsid w:val="0057695D"/>
    <w:rsid w:val="00576968"/>
    <w:rsid w:val="00576A22"/>
    <w:rsid w:val="00576FAA"/>
    <w:rsid w:val="005770FE"/>
    <w:rsid w:val="00577275"/>
    <w:rsid w:val="00577450"/>
    <w:rsid w:val="0057758C"/>
    <w:rsid w:val="00577754"/>
    <w:rsid w:val="00577763"/>
    <w:rsid w:val="005777BB"/>
    <w:rsid w:val="005778C1"/>
    <w:rsid w:val="00577BDB"/>
    <w:rsid w:val="00577DFA"/>
    <w:rsid w:val="00577E53"/>
    <w:rsid w:val="00577F77"/>
    <w:rsid w:val="00580071"/>
    <w:rsid w:val="00580272"/>
    <w:rsid w:val="0058027C"/>
    <w:rsid w:val="005802B9"/>
    <w:rsid w:val="005802E8"/>
    <w:rsid w:val="00580353"/>
    <w:rsid w:val="0058046E"/>
    <w:rsid w:val="00580EFD"/>
    <w:rsid w:val="00580F66"/>
    <w:rsid w:val="0058146D"/>
    <w:rsid w:val="005814CE"/>
    <w:rsid w:val="00581775"/>
    <w:rsid w:val="005817DF"/>
    <w:rsid w:val="005817F6"/>
    <w:rsid w:val="00581954"/>
    <w:rsid w:val="00581966"/>
    <w:rsid w:val="00581CE3"/>
    <w:rsid w:val="00581DA6"/>
    <w:rsid w:val="00581FDF"/>
    <w:rsid w:val="0058293D"/>
    <w:rsid w:val="00582BDA"/>
    <w:rsid w:val="00583D1E"/>
    <w:rsid w:val="00583EDC"/>
    <w:rsid w:val="00584254"/>
    <w:rsid w:val="0058465A"/>
    <w:rsid w:val="00584E72"/>
    <w:rsid w:val="005850C7"/>
    <w:rsid w:val="00585195"/>
    <w:rsid w:val="00585687"/>
    <w:rsid w:val="00585768"/>
    <w:rsid w:val="005857DD"/>
    <w:rsid w:val="005858E8"/>
    <w:rsid w:val="00585BD6"/>
    <w:rsid w:val="00585D61"/>
    <w:rsid w:val="00585E0A"/>
    <w:rsid w:val="00585E51"/>
    <w:rsid w:val="00585ECE"/>
    <w:rsid w:val="005861A0"/>
    <w:rsid w:val="00586252"/>
    <w:rsid w:val="00586FB5"/>
    <w:rsid w:val="005871AF"/>
    <w:rsid w:val="005877CC"/>
    <w:rsid w:val="005877DA"/>
    <w:rsid w:val="005904AB"/>
    <w:rsid w:val="00590584"/>
    <w:rsid w:val="005907DE"/>
    <w:rsid w:val="00590D51"/>
    <w:rsid w:val="00590F0E"/>
    <w:rsid w:val="0059101E"/>
    <w:rsid w:val="005916F3"/>
    <w:rsid w:val="005917E0"/>
    <w:rsid w:val="00591B8B"/>
    <w:rsid w:val="00591C1F"/>
    <w:rsid w:val="00591E20"/>
    <w:rsid w:val="00591F30"/>
    <w:rsid w:val="0059208C"/>
    <w:rsid w:val="00592868"/>
    <w:rsid w:val="0059300E"/>
    <w:rsid w:val="00593029"/>
    <w:rsid w:val="005934A0"/>
    <w:rsid w:val="005939BC"/>
    <w:rsid w:val="00593E70"/>
    <w:rsid w:val="00593EF1"/>
    <w:rsid w:val="00594086"/>
    <w:rsid w:val="005942E2"/>
    <w:rsid w:val="00594799"/>
    <w:rsid w:val="005948CC"/>
    <w:rsid w:val="00594D03"/>
    <w:rsid w:val="00594D65"/>
    <w:rsid w:val="0059554D"/>
    <w:rsid w:val="00595852"/>
    <w:rsid w:val="0059587F"/>
    <w:rsid w:val="00595A0E"/>
    <w:rsid w:val="00595F46"/>
    <w:rsid w:val="005965F8"/>
    <w:rsid w:val="005968FC"/>
    <w:rsid w:val="00596DE0"/>
    <w:rsid w:val="00596E51"/>
    <w:rsid w:val="00597572"/>
    <w:rsid w:val="005976B4"/>
    <w:rsid w:val="00597B37"/>
    <w:rsid w:val="00597B6B"/>
    <w:rsid w:val="005A0129"/>
    <w:rsid w:val="005A0161"/>
    <w:rsid w:val="005A03A1"/>
    <w:rsid w:val="005A069B"/>
    <w:rsid w:val="005A0A99"/>
    <w:rsid w:val="005A0D41"/>
    <w:rsid w:val="005A0E39"/>
    <w:rsid w:val="005A0F95"/>
    <w:rsid w:val="005A101F"/>
    <w:rsid w:val="005A115C"/>
    <w:rsid w:val="005A141F"/>
    <w:rsid w:val="005A1700"/>
    <w:rsid w:val="005A1887"/>
    <w:rsid w:val="005A1A89"/>
    <w:rsid w:val="005A23D1"/>
    <w:rsid w:val="005A246F"/>
    <w:rsid w:val="005A256D"/>
    <w:rsid w:val="005A2B81"/>
    <w:rsid w:val="005A2D6E"/>
    <w:rsid w:val="005A301D"/>
    <w:rsid w:val="005A30E0"/>
    <w:rsid w:val="005A33ED"/>
    <w:rsid w:val="005A37CA"/>
    <w:rsid w:val="005A3822"/>
    <w:rsid w:val="005A3D79"/>
    <w:rsid w:val="005A3E56"/>
    <w:rsid w:val="005A430E"/>
    <w:rsid w:val="005A458A"/>
    <w:rsid w:val="005A460D"/>
    <w:rsid w:val="005A488C"/>
    <w:rsid w:val="005A4DD5"/>
    <w:rsid w:val="005A4F1A"/>
    <w:rsid w:val="005A530E"/>
    <w:rsid w:val="005A5339"/>
    <w:rsid w:val="005A55B2"/>
    <w:rsid w:val="005A583B"/>
    <w:rsid w:val="005A5E32"/>
    <w:rsid w:val="005A5FE2"/>
    <w:rsid w:val="005A61FE"/>
    <w:rsid w:val="005A6352"/>
    <w:rsid w:val="005A6B90"/>
    <w:rsid w:val="005A6E18"/>
    <w:rsid w:val="005A7339"/>
    <w:rsid w:val="005A7844"/>
    <w:rsid w:val="005A7A0C"/>
    <w:rsid w:val="005A7C3F"/>
    <w:rsid w:val="005A7D90"/>
    <w:rsid w:val="005A7F74"/>
    <w:rsid w:val="005B024D"/>
    <w:rsid w:val="005B0322"/>
    <w:rsid w:val="005B1581"/>
    <w:rsid w:val="005B1D3A"/>
    <w:rsid w:val="005B2C45"/>
    <w:rsid w:val="005B2ECF"/>
    <w:rsid w:val="005B2F4B"/>
    <w:rsid w:val="005B2F81"/>
    <w:rsid w:val="005B2FC4"/>
    <w:rsid w:val="005B347A"/>
    <w:rsid w:val="005B3B86"/>
    <w:rsid w:val="005B41B2"/>
    <w:rsid w:val="005B429A"/>
    <w:rsid w:val="005B4A3E"/>
    <w:rsid w:val="005B4FFA"/>
    <w:rsid w:val="005B56DA"/>
    <w:rsid w:val="005B5F37"/>
    <w:rsid w:val="005B5F3C"/>
    <w:rsid w:val="005B65F8"/>
    <w:rsid w:val="005B6A79"/>
    <w:rsid w:val="005B6AF9"/>
    <w:rsid w:val="005B6B64"/>
    <w:rsid w:val="005B6C01"/>
    <w:rsid w:val="005B6D54"/>
    <w:rsid w:val="005B6D60"/>
    <w:rsid w:val="005B76B3"/>
    <w:rsid w:val="005B7749"/>
    <w:rsid w:val="005B784C"/>
    <w:rsid w:val="005C013B"/>
    <w:rsid w:val="005C0301"/>
    <w:rsid w:val="005C0CA1"/>
    <w:rsid w:val="005C0ED6"/>
    <w:rsid w:val="005C0FC9"/>
    <w:rsid w:val="005C115A"/>
    <w:rsid w:val="005C15CC"/>
    <w:rsid w:val="005C1A7C"/>
    <w:rsid w:val="005C1EC6"/>
    <w:rsid w:val="005C2031"/>
    <w:rsid w:val="005C207C"/>
    <w:rsid w:val="005C20D5"/>
    <w:rsid w:val="005C2687"/>
    <w:rsid w:val="005C2969"/>
    <w:rsid w:val="005C3044"/>
    <w:rsid w:val="005C3230"/>
    <w:rsid w:val="005C35A1"/>
    <w:rsid w:val="005C3757"/>
    <w:rsid w:val="005C378E"/>
    <w:rsid w:val="005C37C4"/>
    <w:rsid w:val="005C397E"/>
    <w:rsid w:val="005C46D2"/>
    <w:rsid w:val="005C4809"/>
    <w:rsid w:val="005C4970"/>
    <w:rsid w:val="005C4AA4"/>
    <w:rsid w:val="005C4B28"/>
    <w:rsid w:val="005C5361"/>
    <w:rsid w:val="005C55D5"/>
    <w:rsid w:val="005C5FDB"/>
    <w:rsid w:val="005C5FF3"/>
    <w:rsid w:val="005C61AF"/>
    <w:rsid w:val="005C6307"/>
    <w:rsid w:val="005C643E"/>
    <w:rsid w:val="005C658A"/>
    <w:rsid w:val="005C65E2"/>
    <w:rsid w:val="005C6BC1"/>
    <w:rsid w:val="005C6C27"/>
    <w:rsid w:val="005C6C97"/>
    <w:rsid w:val="005C703C"/>
    <w:rsid w:val="005C7153"/>
    <w:rsid w:val="005C71CF"/>
    <w:rsid w:val="005C7293"/>
    <w:rsid w:val="005C72B9"/>
    <w:rsid w:val="005C72FD"/>
    <w:rsid w:val="005C7709"/>
    <w:rsid w:val="005C7AFE"/>
    <w:rsid w:val="005C7D24"/>
    <w:rsid w:val="005D010B"/>
    <w:rsid w:val="005D0266"/>
    <w:rsid w:val="005D0397"/>
    <w:rsid w:val="005D050C"/>
    <w:rsid w:val="005D07B0"/>
    <w:rsid w:val="005D10CC"/>
    <w:rsid w:val="005D112D"/>
    <w:rsid w:val="005D13B2"/>
    <w:rsid w:val="005D1A41"/>
    <w:rsid w:val="005D1BAF"/>
    <w:rsid w:val="005D1CF2"/>
    <w:rsid w:val="005D230C"/>
    <w:rsid w:val="005D2883"/>
    <w:rsid w:val="005D298F"/>
    <w:rsid w:val="005D2FED"/>
    <w:rsid w:val="005D306F"/>
    <w:rsid w:val="005D33A0"/>
    <w:rsid w:val="005D33B6"/>
    <w:rsid w:val="005D33D3"/>
    <w:rsid w:val="005D391B"/>
    <w:rsid w:val="005D3BCC"/>
    <w:rsid w:val="005D41AC"/>
    <w:rsid w:val="005D45C7"/>
    <w:rsid w:val="005D46B4"/>
    <w:rsid w:val="005D4802"/>
    <w:rsid w:val="005D4878"/>
    <w:rsid w:val="005D4A8B"/>
    <w:rsid w:val="005D4A93"/>
    <w:rsid w:val="005D4D78"/>
    <w:rsid w:val="005D52B2"/>
    <w:rsid w:val="005D590D"/>
    <w:rsid w:val="005D5A3B"/>
    <w:rsid w:val="005D5FCD"/>
    <w:rsid w:val="005D600A"/>
    <w:rsid w:val="005D6319"/>
    <w:rsid w:val="005D64B8"/>
    <w:rsid w:val="005D66AC"/>
    <w:rsid w:val="005D6A4A"/>
    <w:rsid w:val="005D6ABD"/>
    <w:rsid w:val="005D6B13"/>
    <w:rsid w:val="005D74FB"/>
    <w:rsid w:val="005D7615"/>
    <w:rsid w:val="005D7BC1"/>
    <w:rsid w:val="005D7C20"/>
    <w:rsid w:val="005D7D9E"/>
    <w:rsid w:val="005E04CB"/>
    <w:rsid w:val="005E06C1"/>
    <w:rsid w:val="005E090E"/>
    <w:rsid w:val="005E148E"/>
    <w:rsid w:val="005E182E"/>
    <w:rsid w:val="005E1B60"/>
    <w:rsid w:val="005E1C50"/>
    <w:rsid w:val="005E1F81"/>
    <w:rsid w:val="005E23A0"/>
    <w:rsid w:val="005E29AC"/>
    <w:rsid w:val="005E2E7D"/>
    <w:rsid w:val="005E318F"/>
    <w:rsid w:val="005E336E"/>
    <w:rsid w:val="005E3379"/>
    <w:rsid w:val="005E33AC"/>
    <w:rsid w:val="005E3450"/>
    <w:rsid w:val="005E3760"/>
    <w:rsid w:val="005E3825"/>
    <w:rsid w:val="005E3BCA"/>
    <w:rsid w:val="005E4109"/>
    <w:rsid w:val="005E430A"/>
    <w:rsid w:val="005E453D"/>
    <w:rsid w:val="005E45A0"/>
    <w:rsid w:val="005E4614"/>
    <w:rsid w:val="005E462F"/>
    <w:rsid w:val="005E4737"/>
    <w:rsid w:val="005E486C"/>
    <w:rsid w:val="005E495D"/>
    <w:rsid w:val="005E5018"/>
    <w:rsid w:val="005E50DF"/>
    <w:rsid w:val="005E51B6"/>
    <w:rsid w:val="005E5882"/>
    <w:rsid w:val="005E598A"/>
    <w:rsid w:val="005E5A43"/>
    <w:rsid w:val="005E64E3"/>
    <w:rsid w:val="005E67B3"/>
    <w:rsid w:val="005E6A92"/>
    <w:rsid w:val="005E6B42"/>
    <w:rsid w:val="005E6DE1"/>
    <w:rsid w:val="005E71E4"/>
    <w:rsid w:val="005E7219"/>
    <w:rsid w:val="005E74F6"/>
    <w:rsid w:val="005E7A75"/>
    <w:rsid w:val="005E7C0C"/>
    <w:rsid w:val="005E7D19"/>
    <w:rsid w:val="005E7E8D"/>
    <w:rsid w:val="005F07FC"/>
    <w:rsid w:val="005F09C5"/>
    <w:rsid w:val="005F0E8B"/>
    <w:rsid w:val="005F1880"/>
    <w:rsid w:val="005F1C4E"/>
    <w:rsid w:val="005F1EA2"/>
    <w:rsid w:val="005F22BE"/>
    <w:rsid w:val="005F23C4"/>
    <w:rsid w:val="005F24C8"/>
    <w:rsid w:val="005F2539"/>
    <w:rsid w:val="005F25DE"/>
    <w:rsid w:val="005F2624"/>
    <w:rsid w:val="005F2AE6"/>
    <w:rsid w:val="005F2AEF"/>
    <w:rsid w:val="005F2C55"/>
    <w:rsid w:val="005F2C88"/>
    <w:rsid w:val="005F2EB1"/>
    <w:rsid w:val="005F38EF"/>
    <w:rsid w:val="005F3ADD"/>
    <w:rsid w:val="005F3BA6"/>
    <w:rsid w:val="005F3C88"/>
    <w:rsid w:val="005F3E82"/>
    <w:rsid w:val="005F3EF1"/>
    <w:rsid w:val="005F3F06"/>
    <w:rsid w:val="005F4025"/>
    <w:rsid w:val="005F40F7"/>
    <w:rsid w:val="005F4578"/>
    <w:rsid w:val="005F46A8"/>
    <w:rsid w:val="005F47C9"/>
    <w:rsid w:val="005F4E4C"/>
    <w:rsid w:val="005F51EF"/>
    <w:rsid w:val="005F537A"/>
    <w:rsid w:val="005F59DF"/>
    <w:rsid w:val="005F5B69"/>
    <w:rsid w:val="005F5C98"/>
    <w:rsid w:val="005F5CC4"/>
    <w:rsid w:val="005F6DF2"/>
    <w:rsid w:val="005F6ED8"/>
    <w:rsid w:val="005F7187"/>
    <w:rsid w:val="005F7415"/>
    <w:rsid w:val="005F741C"/>
    <w:rsid w:val="005F7445"/>
    <w:rsid w:val="005F7490"/>
    <w:rsid w:val="005F77C6"/>
    <w:rsid w:val="005F7850"/>
    <w:rsid w:val="00600736"/>
    <w:rsid w:val="00600A05"/>
    <w:rsid w:val="00600A37"/>
    <w:rsid w:val="00600B42"/>
    <w:rsid w:val="00600C02"/>
    <w:rsid w:val="00600C45"/>
    <w:rsid w:val="00600EC2"/>
    <w:rsid w:val="00601213"/>
    <w:rsid w:val="0060135D"/>
    <w:rsid w:val="006016C0"/>
    <w:rsid w:val="00601BB5"/>
    <w:rsid w:val="00601D1B"/>
    <w:rsid w:val="00601D36"/>
    <w:rsid w:val="00601DB4"/>
    <w:rsid w:val="00601EC2"/>
    <w:rsid w:val="006023AD"/>
    <w:rsid w:val="006025B7"/>
    <w:rsid w:val="0060268E"/>
    <w:rsid w:val="00602981"/>
    <w:rsid w:val="00602E15"/>
    <w:rsid w:val="006030AB"/>
    <w:rsid w:val="0060337C"/>
    <w:rsid w:val="0060337E"/>
    <w:rsid w:val="006035FA"/>
    <w:rsid w:val="0060363A"/>
    <w:rsid w:val="0060371B"/>
    <w:rsid w:val="00603FD9"/>
    <w:rsid w:val="00604090"/>
    <w:rsid w:val="006040EA"/>
    <w:rsid w:val="00604B64"/>
    <w:rsid w:val="00604B7B"/>
    <w:rsid w:val="00604B87"/>
    <w:rsid w:val="00604F6F"/>
    <w:rsid w:val="006052ED"/>
    <w:rsid w:val="006053AF"/>
    <w:rsid w:val="006053DD"/>
    <w:rsid w:val="006054B7"/>
    <w:rsid w:val="006054DF"/>
    <w:rsid w:val="00605526"/>
    <w:rsid w:val="00605956"/>
    <w:rsid w:val="00605AA1"/>
    <w:rsid w:val="00605B74"/>
    <w:rsid w:val="006063A5"/>
    <w:rsid w:val="0060640D"/>
    <w:rsid w:val="00606A5B"/>
    <w:rsid w:val="00606C36"/>
    <w:rsid w:val="00607091"/>
    <w:rsid w:val="006070E6"/>
    <w:rsid w:val="0060718B"/>
    <w:rsid w:val="00607195"/>
    <w:rsid w:val="006075B2"/>
    <w:rsid w:val="006076E6"/>
    <w:rsid w:val="00607869"/>
    <w:rsid w:val="00607B75"/>
    <w:rsid w:val="00607BD4"/>
    <w:rsid w:val="00607F3C"/>
    <w:rsid w:val="00610089"/>
    <w:rsid w:val="006102CF"/>
    <w:rsid w:val="00610744"/>
    <w:rsid w:val="00610946"/>
    <w:rsid w:val="00610A60"/>
    <w:rsid w:val="00610C4D"/>
    <w:rsid w:val="00610D48"/>
    <w:rsid w:val="00610FDA"/>
    <w:rsid w:val="00611204"/>
    <w:rsid w:val="00611319"/>
    <w:rsid w:val="00611592"/>
    <w:rsid w:val="006117EE"/>
    <w:rsid w:val="00611AC7"/>
    <w:rsid w:val="00611C0F"/>
    <w:rsid w:val="00611C44"/>
    <w:rsid w:val="00612004"/>
    <w:rsid w:val="006125F1"/>
    <w:rsid w:val="006126AF"/>
    <w:rsid w:val="00612755"/>
    <w:rsid w:val="006127F9"/>
    <w:rsid w:val="00612DB7"/>
    <w:rsid w:val="00613108"/>
    <w:rsid w:val="00613316"/>
    <w:rsid w:val="006139D4"/>
    <w:rsid w:val="00613A32"/>
    <w:rsid w:val="00613AF6"/>
    <w:rsid w:val="00613B3B"/>
    <w:rsid w:val="00613B71"/>
    <w:rsid w:val="00613EC5"/>
    <w:rsid w:val="00613FDD"/>
    <w:rsid w:val="00614391"/>
    <w:rsid w:val="0061451C"/>
    <w:rsid w:val="006145FD"/>
    <w:rsid w:val="00614630"/>
    <w:rsid w:val="00614C8D"/>
    <w:rsid w:val="00615248"/>
    <w:rsid w:val="006158B8"/>
    <w:rsid w:val="00615ABC"/>
    <w:rsid w:val="00615AE8"/>
    <w:rsid w:val="00615C87"/>
    <w:rsid w:val="00615CEB"/>
    <w:rsid w:val="00616089"/>
    <w:rsid w:val="006160A9"/>
    <w:rsid w:val="00616526"/>
    <w:rsid w:val="0061672F"/>
    <w:rsid w:val="006168CC"/>
    <w:rsid w:val="00617232"/>
    <w:rsid w:val="006173AF"/>
    <w:rsid w:val="006174AE"/>
    <w:rsid w:val="006176E9"/>
    <w:rsid w:val="00617822"/>
    <w:rsid w:val="00617F05"/>
    <w:rsid w:val="00620301"/>
    <w:rsid w:val="006205F1"/>
    <w:rsid w:val="006209BE"/>
    <w:rsid w:val="006213A4"/>
    <w:rsid w:val="0062182C"/>
    <w:rsid w:val="00621BB4"/>
    <w:rsid w:val="00621C04"/>
    <w:rsid w:val="00622610"/>
    <w:rsid w:val="00622A81"/>
    <w:rsid w:val="00622DF4"/>
    <w:rsid w:val="006230E9"/>
    <w:rsid w:val="006236E1"/>
    <w:rsid w:val="00623A31"/>
    <w:rsid w:val="00623A89"/>
    <w:rsid w:val="006243F1"/>
    <w:rsid w:val="0062460B"/>
    <w:rsid w:val="006248EE"/>
    <w:rsid w:val="006249DC"/>
    <w:rsid w:val="00624BEB"/>
    <w:rsid w:val="00624CFC"/>
    <w:rsid w:val="00624EB0"/>
    <w:rsid w:val="00625091"/>
    <w:rsid w:val="006256CC"/>
    <w:rsid w:val="006259A2"/>
    <w:rsid w:val="006259A7"/>
    <w:rsid w:val="00625DB4"/>
    <w:rsid w:val="00625DEA"/>
    <w:rsid w:val="0062602B"/>
    <w:rsid w:val="00626224"/>
    <w:rsid w:val="0062632F"/>
    <w:rsid w:val="0062695F"/>
    <w:rsid w:val="00626D36"/>
    <w:rsid w:val="00626F2F"/>
    <w:rsid w:val="00627128"/>
    <w:rsid w:val="00627948"/>
    <w:rsid w:val="00627CBD"/>
    <w:rsid w:val="00627D15"/>
    <w:rsid w:val="00627E94"/>
    <w:rsid w:val="00627FD1"/>
    <w:rsid w:val="00630227"/>
    <w:rsid w:val="0063081B"/>
    <w:rsid w:val="006308FB"/>
    <w:rsid w:val="00630AA1"/>
    <w:rsid w:val="00630B58"/>
    <w:rsid w:val="00630F3F"/>
    <w:rsid w:val="00631453"/>
    <w:rsid w:val="006319C7"/>
    <w:rsid w:val="006319E9"/>
    <w:rsid w:val="00631BB0"/>
    <w:rsid w:val="00631C35"/>
    <w:rsid w:val="00631C67"/>
    <w:rsid w:val="006324F2"/>
    <w:rsid w:val="00632539"/>
    <w:rsid w:val="00632545"/>
    <w:rsid w:val="00632AE0"/>
    <w:rsid w:val="00632DC3"/>
    <w:rsid w:val="00632F54"/>
    <w:rsid w:val="0063305F"/>
    <w:rsid w:val="006330D3"/>
    <w:rsid w:val="00633516"/>
    <w:rsid w:val="006337CC"/>
    <w:rsid w:val="00633C29"/>
    <w:rsid w:val="00633E86"/>
    <w:rsid w:val="00634060"/>
    <w:rsid w:val="006345A6"/>
    <w:rsid w:val="0063466D"/>
    <w:rsid w:val="0063491E"/>
    <w:rsid w:val="00634AC4"/>
    <w:rsid w:val="00634BDE"/>
    <w:rsid w:val="00634D4B"/>
    <w:rsid w:val="00634DF9"/>
    <w:rsid w:val="00634E53"/>
    <w:rsid w:val="00634F7E"/>
    <w:rsid w:val="00635719"/>
    <w:rsid w:val="006359DE"/>
    <w:rsid w:val="00635C82"/>
    <w:rsid w:val="0063618D"/>
    <w:rsid w:val="00636209"/>
    <w:rsid w:val="006362CC"/>
    <w:rsid w:val="0063673E"/>
    <w:rsid w:val="00636BCB"/>
    <w:rsid w:val="006370FE"/>
    <w:rsid w:val="0063733D"/>
    <w:rsid w:val="00637770"/>
    <w:rsid w:val="00637A75"/>
    <w:rsid w:val="00637D96"/>
    <w:rsid w:val="00637E6D"/>
    <w:rsid w:val="0064030F"/>
    <w:rsid w:val="006403C6"/>
    <w:rsid w:val="00640429"/>
    <w:rsid w:val="00640A39"/>
    <w:rsid w:val="00640AD6"/>
    <w:rsid w:val="00640DCB"/>
    <w:rsid w:val="00640F30"/>
    <w:rsid w:val="006417A2"/>
    <w:rsid w:val="00641A87"/>
    <w:rsid w:val="00641BB2"/>
    <w:rsid w:val="006421A6"/>
    <w:rsid w:val="00642517"/>
    <w:rsid w:val="00642867"/>
    <w:rsid w:val="00642BF0"/>
    <w:rsid w:val="00642CD3"/>
    <w:rsid w:val="00642DF2"/>
    <w:rsid w:val="00642E7E"/>
    <w:rsid w:val="00642F5B"/>
    <w:rsid w:val="00642F89"/>
    <w:rsid w:val="00643259"/>
    <w:rsid w:val="006436CE"/>
    <w:rsid w:val="00643C5C"/>
    <w:rsid w:val="0064488A"/>
    <w:rsid w:val="00644CA1"/>
    <w:rsid w:val="00644D64"/>
    <w:rsid w:val="00644DCB"/>
    <w:rsid w:val="00644F73"/>
    <w:rsid w:val="006450A4"/>
    <w:rsid w:val="00645346"/>
    <w:rsid w:val="006459A9"/>
    <w:rsid w:val="00645D9E"/>
    <w:rsid w:val="0064641B"/>
    <w:rsid w:val="0064691E"/>
    <w:rsid w:val="00646C2C"/>
    <w:rsid w:val="00646E66"/>
    <w:rsid w:val="00646F8A"/>
    <w:rsid w:val="00646F9C"/>
    <w:rsid w:val="006470B4"/>
    <w:rsid w:val="00647127"/>
    <w:rsid w:val="006471ED"/>
    <w:rsid w:val="00647483"/>
    <w:rsid w:val="0064760B"/>
    <w:rsid w:val="00647A56"/>
    <w:rsid w:val="00650247"/>
    <w:rsid w:val="00650331"/>
    <w:rsid w:val="0065083C"/>
    <w:rsid w:val="006514B4"/>
    <w:rsid w:val="006516AC"/>
    <w:rsid w:val="006519C1"/>
    <w:rsid w:val="00651BC8"/>
    <w:rsid w:val="00651EBD"/>
    <w:rsid w:val="00651FBF"/>
    <w:rsid w:val="00652131"/>
    <w:rsid w:val="00652A65"/>
    <w:rsid w:val="00652E51"/>
    <w:rsid w:val="00653383"/>
    <w:rsid w:val="006533E1"/>
    <w:rsid w:val="00653929"/>
    <w:rsid w:val="0065392A"/>
    <w:rsid w:val="00653C95"/>
    <w:rsid w:val="0065433D"/>
    <w:rsid w:val="006545AD"/>
    <w:rsid w:val="0065484A"/>
    <w:rsid w:val="00654B4D"/>
    <w:rsid w:val="00654CE9"/>
    <w:rsid w:val="00655322"/>
    <w:rsid w:val="0065546A"/>
    <w:rsid w:val="00655902"/>
    <w:rsid w:val="00655ABF"/>
    <w:rsid w:val="00655E6C"/>
    <w:rsid w:val="00655EF3"/>
    <w:rsid w:val="00656244"/>
    <w:rsid w:val="00656661"/>
    <w:rsid w:val="006566D6"/>
    <w:rsid w:val="006569ED"/>
    <w:rsid w:val="00656A7B"/>
    <w:rsid w:val="00656C30"/>
    <w:rsid w:val="00656CD8"/>
    <w:rsid w:val="00656E10"/>
    <w:rsid w:val="006573B8"/>
    <w:rsid w:val="00657434"/>
    <w:rsid w:val="00657D35"/>
    <w:rsid w:val="00657F00"/>
    <w:rsid w:val="006602F3"/>
    <w:rsid w:val="0066057E"/>
    <w:rsid w:val="0066069C"/>
    <w:rsid w:val="0066089D"/>
    <w:rsid w:val="00660B1D"/>
    <w:rsid w:val="00660BCE"/>
    <w:rsid w:val="00660CEF"/>
    <w:rsid w:val="00661181"/>
    <w:rsid w:val="0066132D"/>
    <w:rsid w:val="006616FD"/>
    <w:rsid w:val="00661B85"/>
    <w:rsid w:val="00661ECD"/>
    <w:rsid w:val="00661F94"/>
    <w:rsid w:val="0066224B"/>
    <w:rsid w:val="00662463"/>
    <w:rsid w:val="00662724"/>
    <w:rsid w:val="0066279F"/>
    <w:rsid w:val="00662B3D"/>
    <w:rsid w:val="00662BD8"/>
    <w:rsid w:val="00662C39"/>
    <w:rsid w:val="00663079"/>
    <w:rsid w:val="006632DB"/>
    <w:rsid w:val="0066344F"/>
    <w:rsid w:val="00663557"/>
    <w:rsid w:val="006637F1"/>
    <w:rsid w:val="00663C02"/>
    <w:rsid w:val="006642FC"/>
    <w:rsid w:val="0066436B"/>
    <w:rsid w:val="0066451B"/>
    <w:rsid w:val="00664549"/>
    <w:rsid w:val="006646EA"/>
    <w:rsid w:val="00664D4E"/>
    <w:rsid w:val="00664F8A"/>
    <w:rsid w:val="006650E9"/>
    <w:rsid w:val="00665110"/>
    <w:rsid w:val="0066546E"/>
    <w:rsid w:val="00665565"/>
    <w:rsid w:val="006657AC"/>
    <w:rsid w:val="00665864"/>
    <w:rsid w:val="00665C19"/>
    <w:rsid w:val="00665DB6"/>
    <w:rsid w:val="00666709"/>
    <w:rsid w:val="0066675C"/>
    <w:rsid w:val="00666C6E"/>
    <w:rsid w:val="00666C81"/>
    <w:rsid w:val="00666E65"/>
    <w:rsid w:val="00666ECD"/>
    <w:rsid w:val="00666ED9"/>
    <w:rsid w:val="0066709E"/>
    <w:rsid w:val="006670D8"/>
    <w:rsid w:val="0066713E"/>
    <w:rsid w:val="006671AD"/>
    <w:rsid w:val="00667343"/>
    <w:rsid w:val="006675A6"/>
    <w:rsid w:val="00667692"/>
    <w:rsid w:val="00667954"/>
    <w:rsid w:val="00667ED2"/>
    <w:rsid w:val="006702F3"/>
    <w:rsid w:val="00670960"/>
    <w:rsid w:val="00670BD2"/>
    <w:rsid w:val="006711E8"/>
    <w:rsid w:val="0067152D"/>
    <w:rsid w:val="006715C2"/>
    <w:rsid w:val="0067194F"/>
    <w:rsid w:val="00671FDD"/>
    <w:rsid w:val="006720E0"/>
    <w:rsid w:val="006723B0"/>
    <w:rsid w:val="006723C0"/>
    <w:rsid w:val="006723FD"/>
    <w:rsid w:val="00672912"/>
    <w:rsid w:val="00672A42"/>
    <w:rsid w:val="00672F0C"/>
    <w:rsid w:val="00673135"/>
    <w:rsid w:val="006732B5"/>
    <w:rsid w:val="0067364F"/>
    <w:rsid w:val="00673D2A"/>
    <w:rsid w:val="00673ED6"/>
    <w:rsid w:val="00673FDD"/>
    <w:rsid w:val="0067414E"/>
    <w:rsid w:val="006742BB"/>
    <w:rsid w:val="006742D0"/>
    <w:rsid w:val="006746F0"/>
    <w:rsid w:val="00674870"/>
    <w:rsid w:val="006755AD"/>
    <w:rsid w:val="0067568B"/>
    <w:rsid w:val="00675B68"/>
    <w:rsid w:val="00675BB5"/>
    <w:rsid w:val="00675D02"/>
    <w:rsid w:val="0067620D"/>
    <w:rsid w:val="006764F9"/>
    <w:rsid w:val="00676585"/>
    <w:rsid w:val="00676629"/>
    <w:rsid w:val="00676755"/>
    <w:rsid w:val="0067681D"/>
    <w:rsid w:val="00676C56"/>
    <w:rsid w:val="00676CC1"/>
    <w:rsid w:val="00676CE8"/>
    <w:rsid w:val="00676DA9"/>
    <w:rsid w:val="00677042"/>
    <w:rsid w:val="00677454"/>
    <w:rsid w:val="0067752F"/>
    <w:rsid w:val="00677555"/>
    <w:rsid w:val="00677858"/>
    <w:rsid w:val="00677AAC"/>
    <w:rsid w:val="006803F8"/>
    <w:rsid w:val="0068079B"/>
    <w:rsid w:val="00680B0D"/>
    <w:rsid w:val="00680BF4"/>
    <w:rsid w:val="00681303"/>
    <w:rsid w:val="00681372"/>
    <w:rsid w:val="00681375"/>
    <w:rsid w:val="006815C7"/>
    <w:rsid w:val="006818E1"/>
    <w:rsid w:val="00681DF0"/>
    <w:rsid w:val="00681E63"/>
    <w:rsid w:val="00682075"/>
    <w:rsid w:val="006823ED"/>
    <w:rsid w:val="0068255A"/>
    <w:rsid w:val="006826BA"/>
    <w:rsid w:val="00682946"/>
    <w:rsid w:val="0068299D"/>
    <w:rsid w:val="00682D32"/>
    <w:rsid w:val="00683036"/>
    <w:rsid w:val="00683226"/>
    <w:rsid w:val="0068334A"/>
    <w:rsid w:val="006833B0"/>
    <w:rsid w:val="006835AB"/>
    <w:rsid w:val="00683904"/>
    <w:rsid w:val="0068396F"/>
    <w:rsid w:val="0068399A"/>
    <w:rsid w:val="00683DF1"/>
    <w:rsid w:val="00683FAE"/>
    <w:rsid w:val="006841AD"/>
    <w:rsid w:val="006844CA"/>
    <w:rsid w:val="006845A3"/>
    <w:rsid w:val="00684684"/>
    <w:rsid w:val="006846E1"/>
    <w:rsid w:val="006848EE"/>
    <w:rsid w:val="00684CAE"/>
    <w:rsid w:val="00684DBC"/>
    <w:rsid w:val="00684FBE"/>
    <w:rsid w:val="00685865"/>
    <w:rsid w:val="00685E70"/>
    <w:rsid w:val="0068663C"/>
    <w:rsid w:val="00686834"/>
    <w:rsid w:val="006868D7"/>
    <w:rsid w:val="006872A3"/>
    <w:rsid w:val="006876C5"/>
    <w:rsid w:val="00687701"/>
    <w:rsid w:val="00687DAF"/>
    <w:rsid w:val="00687F80"/>
    <w:rsid w:val="00687FD6"/>
    <w:rsid w:val="00690067"/>
    <w:rsid w:val="00690207"/>
    <w:rsid w:val="00690712"/>
    <w:rsid w:val="00690A46"/>
    <w:rsid w:val="00690E84"/>
    <w:rsid w:val="00691027"/>
    <w:rsid w:val="006916F4"/>
    <w:rsid w:val="00691D54"/>
    <w:rsid w:val="0069214C"/>
    <w:rsid w:val="00692488"/>
    <w:rsid w:val="006925C4"/>
    <w:rsid w:val="00692964"/>
    <w:rsid w:val="00692A3E"/>
    <w:rsid w:val="00692B4B"/>
    <w:rsid w:val="00692CDE"/>
    <w:rsid w:val="00693131"/>
    <w:rsid w:val="00693240"/>
    <w:rsid w:val="00693D36"/>
    <w:rsid w:val="00693E8E"/>
    <w:rsid w:val="00694059"/>
    <w:rsid w:val="00694165"/>
    <w:rsid w:val="00694205"/>
    <w:rsid w:val="006942D9"/>
    <w:rsid w:val="0069447E"/>
    <w:rsid w:val="00694A4C"/>
    <w:rsid w:val="00694BD0"/>
    <w:rsid w:val="00694BE8"/>
    <w:rsid w:val="00694DBC"/>
    <w:rsid w:val="00694E28"/>
    <w:rsid w:val="00694F2C"/>
    <w:rsid w:val="00695143"/>
    <w:rsid w:val="006951AB"/>
    <w:rsid w:val="00695357"/>
    <w:rsid w:val="00695561"/>
    <w:rsid w:val="00695748"/>
    <w:rsid w:val="006959BD"/>
    <w:rsid w:val="00695CE3"/>
    <w:rsid w:val="00695DB2"/>
    <w:rsid w:val="00696005"/>
    <w:rsid w:val="0069610F"/>
    <w:rsid w:val="0069616F"/>
    <w:rsid w:val="0069637F"/>
    <w:rsid w:val="006963F0"/>
    <w:rsid w:val="00696658"/>
    <w:rsid w:val="006967ED"/>
    <w:rsid w:val="006969F4"/>
    <w:rsid w:val="00696F28"/>
    <w:rsid w:val="006970A3"/>
    <w:rsid w:val="006970E7"/>
    <w:rsid w:val="00697192"/>
    <w:rsid w:val="0069741E"/>
    <w:rsid w:val="0069779C"/>
    <w:rsid w:val="006978F4"/>
    <w:rsid w:val="00697ED0"/>
    <w:rsid w:val="006A0702"/>
    <w:rsid w:val="006A09CB"/>
    <w:rsid w:val="006A0B1F"/>
    <w:rsid w:val="006A0E6E"/>
    <w:rsid w:val="006A0EFC"/>
    <w:rsid w:val="006A1308"/>
    <w:rsid w:val="006A14C9"/>
    <w:rsid w:val="006A17EE"/>
    <w:rsid w:val="006A1902"/>
    <w:rsid w:val="006A1949"/>
    <w:rsid w:val="006A1AA1"/>
    <w:rsid w:val="006A1C11"/>
    <w:rsid w:val="006A1C27"/>
    <w:rsid w:val="006A1C45"/>
    <w:rsid w:val="006A1D10"/>
    <w:rsid w:val="006A1E44"/>
    <w:rsid w:val="006A1F24"/>
    <w:rsid w:val="006A1FF8"/>
    <w:rsid w:val="006A2079"/>
    <w:rsid w:val="006A223C"/>
    <w:rsid w:val="006A2382"/>
    <w:rsid w:val="006A23A2"/>
    <w:rsid w:val="006A2C17"/>
    <w:rsid w:val="006A2D2E"/>
    <w:rsid w:val="006A3358"/>
    <w:rsid w:val="006A38B3"/>
    <w:rsid w:val="006A3C4F"/>
    <w:rsid w:val="006A3FB9"/>
    <w:rsid w:val="006A403A"/>
    <w:rsid w:val="006A4132"/>
    <w:rsid w:val="006A4318"/>
    <w:rsid w:val="006A44A5"/>
    <w:rsid w:val="006A476C"/>
    <w:rsid w:val="006A4A14"/>
    <w:rsid w:val="006A4A2E"/>
    <w:rsid w:val="006A4C53"/>
    <w:rsid w:val="006A4E28"/>
    <w:rsid w:val="006A5024"/>
    <w:rsid w:val="006A508E"/>
    <w:rsid w:val="006A5238"/>
    <w:rsid w:val="006A55A5"/>
    <w:rsid w:val="006A55B4"/>
    <w:rsid w:val="006A55FD"/>
    <w:rsid w:val="006A56A7"/>
    <w:rsid w:val="006A599B"/>
    <w:rsid w:val="006A5AE3"/>
    <w:rsid w:val="006A5E86"/>
    <w:rsid w:val="006A5EC1"/>
    <w:rsid w:val="006A5F58"/>
    <w:rsid w:val="006A6008"/>
    <w:rsid w:val="006A6017"/>
    <w:rsid w:val="006A6270"/>
    <w:rsid w:val="006A6492"/>
    <w:rsid w:val="006A686B"/>
    <w:rsid w:val="006A6D30"/>
    <w:rsid w:val="006A6DB7"/>
    <w:rsid w:val="006A72B7"/>
    <w:rsid w:val="006A74AD"/>
    <w:rsid w:val="006A7A8F"/>
    <w:rsid w:val="006A7C0C"/>
    <w:rsid w:val="006B01AF"/>
    <w:rsid w:val="006B05B8"/>
    <w:rsid w:val="006B07F8"/>
    <w:rsid w:val="006B08E7"/>
    <w:rsid w:val="006B0FED"/>
    <w:rsid w:val="006B1034"/>
    <w:rsid w:val="006B15A0"/>
    <w:rsid w:val="006B186A"/>
    <w:rsid w:val="006B1990"/>
    <w:rsid w:val="006B1B7B"/>
    <w:rsid w:val="006B1C0C"/>
    <w:rsid w:val="006B1D58"/>
    <w:rsid w:val="006B216C"/>
    <w:rsid w:val="006B223F"/>
    <w:rsid w:val="006B2472"/>
    <w:rsid w:val="006B264E"/>
    <w:rsid w:val="006B2831"/>
    <w:rsid w:val="006B2AA5"/>
    <w:rsid w:val="006B2CC0"/>
    <w:rsid w:val="006B2E7D"/>
    <w:rsid w:val="006B2F0E"/>
    <w:rsid w:val="006B2F1C"/>
    <w:rsid w:val="006B31D9"/>
    <w:rsid w:val="006B329C"/>
    <w:rsid w:val="006B33FE"/>
    <w:rsid w:val="006B365F"/>
    <w:rsid w:val="006B4033"/>
    <w:rsid w:val="006B41A4"/>
    <w:rsid w:val="006B4353"/>
    <w:rsid w:val="006B43D8"/>
    <w:rsid w:val="006B44AC"/>
    <w:rsid w:val="006B46B3"/>
    <w:rsid w:val="006B4CA0"/>
    <w:rsid w:val="006B4CA9"/>
    <w:rsid w:val="006B5073"/>
    <w:rsid w:val="006B5FEC"/>
    <w:rsid w:val="006B61B3"/>
    <w:rsid w:val="006B61E0"/>
    <w:rsid w:val="006B6489"/>
    <w:rsid w:val="006B6633"/>
    <w:rsid w:val="006B6813"/>
    <w:rsid w:val="006B6D43"/>
    <w:rsid w:val="006B70EC"/>
    <w:rsid w:val="006B7207"/>
    <w:rsid w:val="006B7566"/>
    <w:rsid w:val="006B79AB"/>
    <w:rsid w:val="006B7C5B"/>
    <w:rsid w:val="006B7D7F"/>
    <w:rsid w:val="006B7D98"/>
    <w:rsid w:val="006B7DF1"/>
    <w:rsid w:val="006C016A"/>
    <w:rsid w:val="006C036C"/>
    <w:rsid w:val="006C049A"/>
    <w:rsid w:val="006C077A"/>
    <w:rsid w:val="006C0A86"/>
    <w:rsid w:val="006C0FE9"/>
    <w:rsid w:val="006C11EB"/>
    <w:rsid w:val="006C1367"/>
    <w:rsid w:val="006C14A6"/>
    <w:rsid w:val="006C150E"/>
    <w:rsid w:val="006C1D9E"/>
    <w:rsid w:val="006C224A"/>
    <w:rsid w:val="006C23C1"/>
    <w:rsid w:val="006C2B10"/>
    <w:rsid w:val="006C359B"/>
    <w:rsid w:val="006C377F"/>
    <w:rsid w:val="006C3867"/>
    <w:rsid w:val="006C3BD0"/>
    <w:rsid w:val="006C3CC6"/>
    <w:rsid w:val="006C4248"/>
    <w:rsid w:val="006C4519"/>
    <w:rsid w:val="006C458E"/>
    <w:rsid w:val="006C4A24"/>
    <w:rsid w:val="006C4DF2"/>
    <w:rsid w:val="006C4FE8"/>
    <w:rsid w:val="006C567B"/>
    <w:rsid w:val="006C5932"/>
    <w:rsid w:val="006C5E16"/>
    <w:rsid w:val="006C6218"/>
    <w:rsid w:val="006C6663"/>
    <w:rsid w:val="006C68EA"/>
    <w:rsid w:val="006C6C17"/>
    <w:rsid w:val="006C7128"/>
    <w:rsid w:val="006C71D8"/>
    <w:rsid w:val="006C73AF"/>
    <w:rsid w:val="006C7497"/>
    <w:rsid w:val="006C74C3"/>
    <w:rsid w:val="006C79E0"/>
    <w:rsid w:val="006C7DC2"/>
    <w:rsid w:val="006D0072"/>
    <w:rsid w:val="006D00AC"/>
    <w:rsid w:val="006D03F9"/>
    <w:rsid w:val="006D044D"/>
    <w:rsid w:val="006D04D5"/>
    <w:rsid w:val="006D051A"/>
    <w:rsid w:val="006D08A7"/>
    <w:rsid w:val="006D10D4"/>
    <w:rsid w:val="006D1353"/>
    <w:rsid w:val="006D15A7"/>
    <w:rsid w:val="006D1730"/>
    <w:rsid w:val="006D1896"/>
    <w:rsid w:val="006D18DA"/>
    <w:rsid w:val="006D18EB"/>
    <w:rsid w:val="006D1A60"/>
    <w:rsid w:val="006D1C9C"/>
    <w:rsid w:val="006D2274"/>
    <w:rsid w:val="006D2B4B"/>
    <w:rsid w:val="006D2EE2"/>
    <w:rsid w:val="006D3026"/>
    <w:rsid w:val="006D3046"/>
    <w:rsid w:val="006D32F6"/>
    <w:rsid w:val="006D33D8"/>
    <w:rsid w:val="006D37D4"/>
    <w:rsid w:val="006D3AE0"/>
    <w:rsid w:val="006D3F8F"/>
    <w:rsid w:val="006D4087"/>
    <w:rsid w:val="006D44D4"/>
    <w:rsid w:val="006D451A"/>
    <w:rsid w:val="006D4A7A"/>
    <w:rsid w:val="006D4C64"/>
    <w:rsid w:val="006D4D74"/>
    <w:rsid w:val="006D4DBE"/>
    <w:rsid w:val="006D4E35"/>
    <w:rsid w:val="006D4F7F"/>
    <w:rsid w:val="006D568F"/>
    <w:rsid w:val="006D57BC"/>
    <w:rsid w:val="006D5A85"/>
    <w:rsid w:val="006D5B0B"/>
    <w:rsid w:val="006D5E84"/>
    <w:rsid w:val="006D6120"/>
    <w:rsid w:val="006D6345"/>
    <w:rsid w:val="006D675D"/>
    <w:rsid w:val="006D678D"/>
    <w:rsid w:val="006D67AE"/>
    <w:rsid w:val="006D6B9E"/>
    <w:rsid w:val="006D6BB8"/>
    <w:rsid w:val="006D6D01"/>
    <w:rsid w:val="006D7032"/>
    <w:rsid w:val="006D7195"/>
    <w:rsid w:val="006D727D"/>
    <w:rsid w:val="006D731E"/>
    <w:rsid w:val="006D75E8"/>
    <w:rsid w:val="006D7764"/>
    <w:rsid w:val="006D7783"/>
    <w:rsid w:val="006D7A2B"/>
    <w:rsid w:val="006D7D10"/>
    <w:rsid w:val="006D7F3A"/>
    <w:rsid w:val="006E0296"/>
    <w:rsid w:val="006E02AA"/>
    <w:rsid w:val="006E0483"/>
    <w:rsid w:val="006E07D0"/>
    <w:rsid w:val="006E08EC"/>
    <w:rsid w:val="006E0D30"/>
    <w:rsid w:val="006E0DEB"/>
    <w:rsid w:val="006E0EBD"/>
    <w:rsid w:val="006E1183"/>
    <w:rsid w:val="006E1194"/>
    <w:rsid w:val="006E14E9"/>
    <w:rsid w:val="006E1774"/>
    <w:rsid w:val="006E1C0C"/>
    <w:rsid w:val="006E1CB9"/>
    <w:rsid w:val="006E1F29"/>
    <w:rsid w:val="006E21B1"/>
    <w:rsid w:val="006E247E"/>
    <w:rsid w:val="006E2BD5"/>
    <w:rsid w:val="006E2C2F"/>
    <w:rsid w:val="006E319D"/>
    <w:rsid w:val="006E34A6"/>
    <w:rsid w:val="006E36ED"/>
    <w:rsid w:val="006E3B6F"/>
    <w:rsid w:val="006E3CF0"/>
    <w:rsid w:val="006E3DF7"/>
    <w:rsid w:val="006E3EB5"/>
    <w:rsid w:val="006E3F45"/>
    <w:rsid w:val="006E40E4"/>
    <w:rsid w:val="006E43DC"/>
    <w:rsid w:val="006E444A"/>
    <w:rsid w:val="006E4F6E"/>
    <w:rsid w:val="006E4F84"/>
    <w:rsid w:val="006E50BC"/>
    <w:rsid w:val="006E5439"/>
    <w:rsid w:val="006E5529"/>
    <w:rsid w:val="006E5775"/>
    <w:rsid w:val="006E5F44"/>
    <w:rsid w:val="006E62D8"/>
    <w:rsid w:val="006E6315"/>
    <w:rsid w:val="006E63F8"/>
    <w:rsid w:val="006E6618"/>
    <w:rsid w:val="006E6CC2"/>
    <w:rsid w:val="006E6D90"/>
    <w:rsid w:val="006E6ED5"/>
    <w:rsid w:val="006E7024"/>
    <w:rsid w:val="006E7205"/>
    <w:rsid w:val="006E73F4"/>
    <w:rsid w:val="006E75A6"/>
    <w:rsid w:val="006E7658"/>
    <w:rsid w:val="006E7734"/>
    <w:rsid w:val="006E7E8F"/>
    <w:rsid w:val="006E7FA1"/>
    <w:rsid w:val="006F007E"/>
    <w:rsid w:val="006F02EF"/>
    <w:rsid w:val="006F0835"/>
    <w:rsid w:val="006F10CB"/>
    <w:rsid w:val="006F10D5"/>
    <w:rsid w:val="006F12A7"/>
    <w:rsid w:val="006F1554"/>
    <w:rsid w:val="006F15D2"/>
    <w:rsid w:val="006F166C"/>
    <w:rsid w:val="006F18A8"/>
    <w:rsid w:val="006F1AA1"/>
    <w:rsid w:val="006F1B5E"/>
    <w:rsid w:val="006F1D66"/>
    <w:rsid w:val="006F1EE3"/>
    <w:rsid w:val="006F22B2"/>
    <w:rsid w:val="006F23D3"/>
    <w:rsid w:val="006F281A"/>
    <w:rsid w:val="006F2991"/>
    <w:rsid w:val="006F2B98"/>
    <w:rsid w:val="006F2DF7"/>
    <w:rsid w:val="006F31B8"/>
    <w:rsid w:val="006F36FF"/>
    <w:rsid w:val="006F3A3D"/>
    <w:rsid w:val="006F4791"/>
    <w:rsid w:val="006F4916"/>
    <w:rsid w:val="006F49DE"/>
    <w:rsid w:val="006F4F1E"/>
    <w:rsid w:val="006F5163"/>
    <w:rsid w:val="006F51CC"/>
    <w:rsid w:val="006F52D3"/>
    <w:rsid w:val="006F54A6"/>
    <w:rsid w:val="006F54A9"/>
    <w:rsid w:val="006F56AC"/>
    <w:rsid w:val="006F5770"/>
    <w:rsid w:val="006F585D"/>
    <w:rsid w:val="006F6016"/>
    <w:rsid w:val="006F6198"/>
    <w:rsid w:val="006F6288"/>
    <w:rsid w:val="006F6340"/>
    <w:rsid w:val="006F639E"/>
    <w:rsid w:val="006F6779"/>
    <w:rsid w:val="006F67AA"/>
    <w:rsid w:val="006F6908"/>
    <w:rsid w:val="006F69CA"/>
    <w:rsid w:val="006F6A25"/>
    <w:rsid w:val="006F6D9F"/>
    <w:rsid w:val="006F6FB4"/>
    <w:rsid w:val="006F73F0"/>
    <w:rsid w:val="006F7415"/>
    <w:rsid w:val="006F795F"/>
    <w:rsid w:val="006F7CFD"/>
    <w:rsid w:val="007000A5"/>
    <w:rsid w:val="007004BF"/>
    <w:rsid w:val="007006F0"/>
    <w:rsid w:val="00700AC7"/>
    <w:rsid w:val="007013ED"/>
    <w:rsid w:val="00701535"/>
    <w:rsid w:val="007017ED"/>
    <w:rsid w:val="007017F5"/>
    <w:rsid w:val="00701994"/>
    <w:rsid w:val="00701CDA"/>
    <w:rsid w:val="00702146"/>
    <w:rsid w:val="007021EF"/>
    <w:rsid w:val="0070274B"/>
    <w:rsid w:val="0070280F"/>
    <w:rsid w:val="00702BA9"/>
    <w:rsid w:val="00702DB1"/>
    <w:rsid w:val="00702F0F"/>
    <w:rsid w:val="007033D5"/>
    <w:rsid w:val="00703435"/>
    <w:rsid w:val="0070348E"/>
    <w:rsid w:val="007034D4"/>
    <w:rsid w:val="00703A34"/>
    <w:rsid w:val="00703CCB"/>
    <w:rsid w:val="00703DE6"/>
    <w:rsid w:val="00703EB5"/>
    <w:rsid w:val="007045CF"/>
    <w:rsid w:val="00704D21"/>
    <w:rsid w:val="00704DDB"/>
    <w:rsid w:val="007051EF"/>
    <w:rsid w:val="007055B8"/>
    <w:rsid w:val="00705917"/>
    <w:rsid w:val="00705BE1"/>
    <w:rsid w:val="00705CFA"/>
    <w:rsid w:val="0070616F"/>
    <w:rsid w:val="00706194"/>
    <w:rsid w:val="00706333"/>
    <w:rsid w:val="0070650D"/>
    <w:rsid w:val="00706522"/>
    <w:rsid w:val="0070690F"/>
    <w:rsid w:val="00706AA5"/>
    <w:rsid w:val="00706B02"/>
    <w:rsid w:val="00706BA9"/>
    <w:rsid w:val="00706D1B"/>
    <w:rsid w:val="00707091"/>
    <w:rsid w:val="007070AB"/>
    <w:rsid w:val="00707100"/>
    <w:rsid w:val="00707408"/>
    <w:rsid w:val="00707A6B"/>
    <w:rsid w:val="00707ED1"/>
    <w:rsid w:val="0071005F"/>
    <w:rsid w:val="00710185"/>
    <w:rsid w:val="0071060C"/>
    <w:rsid w:val="00710683"/>
    <w:rsid w:val="007106B7"/>
    <w:rsid w:val="00710845"/>
    <w:rsid w:val="00710BDC"/>
    <w:rsid w:val="00710DCD"/>
    <w:rsid w:val="0071171A"/>
    <w:rsid w:val="0071172F"/>
    <w:rsid w:val="00711959"/>
    <w:rsid w:val="00711E2E"/>
    <w:rsid w:val="00711EA8"/>
    <w:rsid w:val="00711F35"/>
    <w:rsid w:val="00712028"/>
    <w:rsid w:val="0071297B"/>
    <w:rsid w:val="00712E16"/>
    <w:rsid w:val="00712E5B"/>
    <w:rsid w:val="00713679"/>
    <w:rsid w:val="00713B0C"/>
    <w:rsid w:val="00714AD0"/>
    <w:rsid w:val="00714AFB"/>
    <w:rsid w:val="00714E6A"/>
    <w:rsid w:val="00715362"/>
    <w:rsid w:val="00715541"/>
    <w:rsid w:val="007155C4"/>
    <w:rsid w:val="00715DB6"/>
    <w:rsid w:val="00715EA2"/>
    <w:rsid w:val="007161D2"/>
    <w:rsid w:val="00716729"/>
    <w:rsid w:val="00716DAD"/>
    <w:rsid w:val="00716EFC"/>
    <w:rsid w:val="00717109"/>
    <w:rsid w:val="00717541"/>
    <w:rsid w:val="00717637"/>
    <w:rsid w:val="0072014D"/>
    <w:rsid w:val="007201E8"/>
    <w:rsid w:val="00720294"/>
    <w:rsid w:val="00720534"/>
    <w:rsid w:val="007208E3"/>
    <w:rsid w:val="00720B9E"/>
    <w:rsid w:val="00720C3B"/>
    <w:rsid w:val="00720DC3"/>
    <w:rsid w:val="00720F6E"/>
    <w:rsid w:val="00721120"/>
    <w:rsid w:val="007214DB"/>
    <w:rsid w:val="00721EBA"/>
    <w:rsid w:val="0072212E"/>
    <w:rsid w:val="00722D36"/>
    <w:rsid w:val="007237DD"/>
    <w:rsid w:val="00723944"/>
    <w:rsid w:val="00723AFC"/>
    <w:rsid w:val="00723EA4"/>
    <w:rsid w:val="00724207"/>
    <w:rsid w:val="00724662"/>
    <w:rsid w:val="00724D72"/>
    <w:rsid w:val="00724DAE"/>
    <w:rsid w:val="00724DEC"/>
    <w:rsid w:val="00724F80"/>
    <w:rsid w:val="00725237"/>
    <w:rsid w:val="0072558F"/>
    <w:rsid w:val="0072599E"/>
    <w:rsid w:val="007259DA"/>
    <w:rsid w:val="00725D72"/>
    <w:rsid w:val="007267A9"/>
    <w:rsid w:val="00726BA6"/>
    <w:rsid w:val="007270EF"/>
    <w:rsid w:val="00727348"/>
    <w:rsid w:val="00727605"/>
    <w:rsid w:val="00727A05"/>
    <w:rsid w:val="00727C07"/>
    <w:rsid w:val="00727C5D"/>
    <w:rsid w:val="00727DCF"/>
    <w:rsid w:val="00730097"/>
    <w:rsid w:val="007301D6"/>
    <w:rsid w:val="00730385"/>
    <w:rsid w:val="00730387"/>
    <w:rsid w:val="00730512"/>
    <w:rsid w:val="007305AD"/>
    <w:rsid w:val="007308BB"/>
    <w:rsid w:val="00730CB2"/>
    <w:rsid w:val="00730E2B"/>
    <w:rsid w:val="00731477"/>
    <w:rsid w:val="007315BB"/>
    <w:rsid w:val="007317F7"/>
    <w:rsid w:val="00731B03"/>
    <w:rsid w:val="00731B07"/>
    <w:rsid w:val="00731D83"/>
    <w:rsid w:val="00732021"/>
    <w:rsid w:val="00732531"/>
    <w:rsid w:val="007327C5"/>
    <w:rsid w:val="007332AE"/>
    <w:rsid w:val="00733991"/>
    <w:rsid w:val="007339EA"/>
    <w:rsid w:val="00733B29"/>
    <w:rsid w:val="00733D69"/>
    <w:rsid w:val="00734033"/>
    <w:rsid w:val="007341E2"/>
    <w:rsid w:val="007342F0"/>
    <w:rsid w:val="007346DE"/>
    <w:rsid w:val="0073482F"/>
    <w:rsid w:val="00734D63"/>
    <w:rsid w:val="00734E69"/>
    <w:rsid w:val="00734FE9"/>
    <w:rsid w:val="00735097"/>
    <w:rsid w:val="00735254"/>
    <w:rsid w:val="00735289"/>
    <w:rsid w:val="00735477"/>
    <w:rsid w:val="007354F7"/>
    <w:rsid w:val="00735543"/>
    <w:rsid w:val="00735AE6"/>
    <w:rsid w:val="00735C78"/>
    <w:rsid w:val="00735EFD"/>
    <w:rsid w:val="007362CA"/>
    <w:rsid w:val="0073649A"/>
    <w:rsid w:val="007365D6"/>
    <w:rsid w:val="00736675"/>
    <w:rsid w:val="00736689"/>
    <w:rsid w:val="00736BBD"/>
    <w:rsid w:val="00736CD9"/>
    <w:rsid w:val="00736DDD"/>
    <w:rsid w:val="007370B3"/>
    <w:rsid w:val="0073720D"/>
    <w:rsid w:val="007372FD"/>
    <w:rsid w:val="00737744"/>
    <w:rsid w:val="00737A22"/>
    <w:rsid w:val="00737ADF"/>
    <w:rsid w:val="00737BEF"/>
    <w:rsid w:val="00737EF7"/>
    <w:rsid w:val="007400FF"/>
    <w:rsid w:val="007407CB"/>
    <w:rsid w:val="00740882"/>
    <w:rsid w:val="00740A16"/>
    <w:rsid w:val="00740EE9"/>
    <w:rsid w:val="00741245"/>
    <w:rsid w:val="00741662"/>
    <w:rsid w:val="00741857"/>
    <w:rsid w:val="00741892"/>
    <w:rsid w:val="00741ADD"/>
    <w:rsid w:val="00741E26"/>
    <w:rsid w:val="00742150"/>
    <w:rsid w:val="007423AF"/>
    <w:rsid w:val="007423CD"/>
    <w:rsid w:val="0074272F"/>
    <w:rsid w:val="00742752"/>
    <w:rsid w:val="00742B5A"/>
    <w:rsid w:val="00742BB8"/>
    <w:rsid w:val="00743159"/>
    <w:rsid w:val="00743449"/>
    <w:rsid w:val="007436CC"/>
    <w:rsid w:val="00743884"/>
    <w:rsid w:val="007439AD"/>
    <w:rsid w:val="00744260"/>
    <w:rsid w:val="0074437D"/>
    <w:rsid w:val="00744452"/>
    <w:rsid w:val="0074469E"/>
    <w:rsid w:val="007448C2"/>
    <w:rsid w:val="00744A6A"/>
    <w:rsid w:val="007451E5"/>
    <w:rsid w:val="007455CB"/>
    <w:rsid w:val="00745862"/>
    <w:rsid w:val="00745A28"/>
    <w:rsid w:val="00745A4A"/>
    <w:rsid w:val="00745B0E"/>
    <w:rsid w:val="00745BAA"/>
    <w:rsid w:val="007463D7"/>
    <w:rsid w:val="007464A5"/>
    <w:rsid w:val="007464C6"/>
    <w:rsid w:val="007466E6"/>
    <w:rsid w:val="007466F0"/>
    <w:rsid w:val="0074682C"/>
    <w:rsid w:val="00746A93"/>
    <w:rsid w:val="00746ACC"/>
    <w:rsid w:val="00746B92"/>
    <w:rsid w:val="00746DDF"/>
    <w:rsid w:val="00746DEC"/>
    <w:rsid w:val="007472ED"/>
    <w:rsid w:val="00747B9F"/>
    <w:rsid w:val="00747BB7"/>
    <w:rsid w:val="00747C17"/>
    <w:rsid w:val="00750A81"/>
    <w:rsid w:val="00750BD4"/>
    <w:rsid w:val="00750E11"/>
    <w:rsid w:val="00750F4A"/>
    <w:rsid w:val="00751123"/>
    <w:rsid w:val="007513AC"/>
    <w:rsid w:val="0075146A"/>
    <w:rsid w:val="007514D6"/>
    <w:rsid w:val="00751857"/>
    <w:rsid w:val="007519C9"/>
    <w:rsid w:val="00751AB3"/>
    <w:rsid w:val="00751C63"/>
    <w:rsid w:val="00751EB9"/>
    <w:rsid w:val="00751FE5"/>
    <w:rsid w:val="00752142"/>
    <w:rsid w:val="0075218B"/>
    <w:rsid w:val="00752604"/>
    <w:rsid w:val="00752A42"/>
    <w:rsid w:val="007530BA"/>
    <w:rsid w:val="007531E2"/>
    <w:rsid w:val="00753412"/>
    <w:rsid w:val="00753797"/>
    <w:rsid w:val="007537FD"/>
    <w:rsid w:val="00753BA1"/>
    <w:rsid w:val="00753C94"/>
    <w:rsid w:val="00753C98"/>
    <w:rsid w:val="00754074"/>
    <w:rsid w:val="00754193"/>
    <w:rsid w:val="007542B1"/>
    <w:rsid w:val="007542F6"/>
    <w:rsid w:val="007545CA"/>
    <w:rsid w:val="0075488E"/>
    <w:rsid w:val="00754A11"/>
    <w:rsid w:val="00754D07"/>
    <w:rsid w:val="00754E93"/>
    <w:rsid w:val="00754EE5"/>
    <w:rsid w:val="00754F8F"/>
    <w:rsid w:val="00755055"/>
    <w:rsid w:val="00755131"/>
    <w:rsid w:val="00755144"/>
    <w:rsid w:val="00755445"/>
    <w:rsid w:val="00755582"/>
    <w:rsid w:val="00755AB2"/>
    <w:rsid w:val="00755CBA"/>
    <w:rsid w:val="00755CCC"/>
    <w:rsid w:val="00756224"/>
    <w:rsid w:val="007562C6"/>
    <w:rsid w:val="00756772"/>
    <w:rsid w:val="007567B1"/>
    <w:rsid w:val="00756C49"/>
    <w:rsid w:val="00756F0B"/>
    <w:rsid w:val="00756FD8"/>
    <w:rsid w:val="007570BA"/>
    <w:rsid w:val="00757105"/>
    <w:rsid w:val="00757856"/>
    <w:rsid w:val="00757F81"/>
    <w:rsid w:val="0076094B"/>
    <w:rsid w:val="00760CC9"/>
    <w:rsid w:val="00760D02"/>
    <w:rsid w:val="00760E12"/>
    <w:rsid w:val="00760EBD"/>
    <w:rsid w:val="00760FEF"/>
    <w:rsid w:val="00761087"/>
    <w:rsid w:val="00761707"/>
    <w:rsid w:val="0076187B"/>
    <w:rsid w:val="00761BC5"/>
    <w:rsid w:val="007620DF"/>
    <w:rsid w:val="00762256"/>
    <w:rsid w:val="007622A5"/>
    <w:rsid w:val="007623A5"/>
    <w:rsid w:val="0076259F"/>
    <w:rsid w:val="00762A9C"/>
    <w:rsid w:val="00762D39"/>
    <w:rsid w:val="00762D65"/>
    <w:rsid w:val="00762DE9"/>
    <w:rsid w:val="00762EC0"/>
    <w:rsid w:val="00762F33"/>
    <w:rsid w:val="007635FF"/>
    <w:rsid w:val="007636F5"/>
    <w:rsid w:val="00763AD0"/>
    <w:rsid w:val="00763CC0"/>
    <w:rsid w:val="00763EEB"/>
    <w:rsid w:val="00764C75"/>
    <w:rsid w:val="00764D56"/>
    <w:rsid w:val="00764E02"/>
    <w:rsid w:val="00764F2F"/>
    <w:rsid w:val="00765329"/>
    <w:rsid w:val="0076543C"/>
    <w:rsid w:val="00765568"/>
    <w:rsid w:val="0076588F"/>
    <w:rsid w:val="00765DC6"/>
    <w:rsid w:val="00765F2F"/>
    <w:rsid w:val="00766231"/>
    <w:rsid w:val="007662D2"/>
    <w:rsid w:val="007662EE"/>
    <w:rsid w:val="00766538"/>
    <w:rsid w:val="00766548"/>
    <w:rsid w:val="007666D7"/>
    <w:rsid w:val="007668F0"/>
    <w:rsid w:val="00766BE3"/>
    <w:rsid w:val="00766FA8"/>
    <w:rsid w:val="00766FE9"/>
    <w:rsid w:val="0076725B"/>
    <w:rsid w:val="007678BC"/>
    <w:rsid w:val="0076794C"/>
    <w:rsid w:val="00767B78"/>
    <w:rsid w:val="00767C3C"/>
    <w:rsid w:val="00767D6E"/>
    <w:rsid w:val="0077027E"/>
    <w:rsid w:val="00770377"/>
    <w:rsid w:val="007705F5"/>
    <w:rsid w:val="00770733"/>
    <w:rsid w:val="007708E2"/>
    <w:rsid w:val="00770A7B"/>
    <w:rsid w:val="00770BEC"/>
    <w:rsid w:val="00770D10"/>
    <w:rsid w:val="00770ED3"/>
    <w:rsid w:val="00770EFE"/>
    <w:rsid w:val="00771407"/>
    <w:rsid w:val="00771408"/>
    <w:rsid w:val="0077147C"/>
    <w:rsid w:val="00771658"/>
    <w:rsid w:val="0077179F"/>
    <w:rsid w:val="007718AE"/>
    <w:rsid w:val="00771AF5"/>
    <w:rsid w:val="00771C6F"/>
    <w:rsid w:val="0077202B"/>
    <w:rsid w:val="0077205F"/>
    <w:rsid w:val="00772555"/>
    <w:rsid w:val="007725F2"/>
    <w:rsid w:val="007726C9"/>
    <w:rsid w:val="007727BC"/>
    <w:rsid w:val="007727C3"/>
    <w:rsid w:val="00772BE9"/>
    <w:rsid w:val="00772C43"/>
    <w:rsid w:val="0077346E"/>
    <w:rsid w:val="007734B8"/>
    <w:rsid w:val="0077362C"/>
    <w:rsid w:val="00773899"/>
    <w:rsid w:val="00773986"/>
    <w:rsid w:val="00773A83"/>
    <w:rsid w:val="00773C86"/>
    <w:rsid w:val="007740A4"/>
    <w:rsid w:val="00774191"/>
    <w:rsid w:val="007747AA"/>
    <w:rsid w:val="0077486D"/>
    <w:rsid w:val="00774C87"/>
    <w:rsid w:val="00774C92"/>
    <w:rsid w:val="00774C94"/>
    <w:rsid w:val="00774D3C"/>
    <w:rsid w:val="00774EE8"/>
    <w:rsid w:val="00775057"/>
    <w:rsid w:val="007750E1"/>
    <w:rsid w:val="00775276"/>
    <w:rsid w:val="00775330"/>
    <w:rsid w:val="00775F6A"/>
    <w:rsid w:val="007764CF"/>
    <w:rsid w:val="00776CC1"/>
    <w:rsid w:val="00776CDA"/>
    <w:rsid w:val="007773BE"/>
    <w:rsid w:val="00777474"/>
    <w:rsid w:val="007777A7"/>
    <w:rsid w:val="007777BD"/>
    <w:rsid w:val="00777E2F"/>
    <w:rsid w:val="007802C7"/>
    <w:rsid w:val="007809FC"/>
    <w:rsid w:val="007815BF"/>
    <w:rsid w:val="0078164D"/>
    <w:rsid w:val="007819F2"/>
    <w:rsid w:val="00781DA2"/>
    <w:rsid w:val="00781F0E"/>
    <w:rsid w:val="00782743"/>
    <w:rsid w:val="00782C0B"/>
    <w:rsid w:val="00782C6F"/>
    <w:rsid w:val="00782DD0"/>
    <w:rsid w:val="007833CC"/>
    <w:rsid w:val="007835E1"/>
    <w:rsid w:val="007835F9"/>
    <w:rsid w:val="0078366F"/>
    <w:rsid w:val="0078396F"/>
    <w:rsid w:val="0078398D"/>
    <w:rsid w:val="00783ABF"/>
    <w:rsid w:val="00784537"/>
    <w:rsid w:val="007845D1"/>
    <w:rsid w:val="00785165"/>
    <w:rsid w:val="00785226"/>
    <w:rsid w:val="00785821"/>
    <w:rsid w:val="007858CE"/>
    <w:rsid w:val="0078592A"/>
    <w:rsid w:val="00785FE2"/>
    <w:rsid w:val="00786023"/>
    <w:rsid w:val="007866E3"/>
    <w:rsid w:val="007867C5"/>
    <w:rsid w:val="00786A86"/>
    <w:rsid w:val="00786CF4"/>
    <w:rsid w:val="00786F03"/>
    <w:rsid w:val="00786F1A"/>
    <w:rsid w:val="00787066"/>
    <w:rsid w:val="00787126"/>
    <w:rsid w:val="00787184"/>
    <w:rsid w:val="007877D3"/>
    <w:rsid w:val="007879A0"/>
    <w:rsid w:val="00787A20"/>
    <w:rsid w:val="0079032C"/>
    <w:rsid w:val="00790472"/>
    <w:rsid w:val="0079135B"/>
    <w:rsid w:val="00791831"/>
    <w:rsid w:val="00791898"/>
    <w:rsid w:val="007918A7"/>
    <w:rsid w:val="00791A0A"/>
    <w:rsid w:val="00791B1D"/>
    <w:rsid w:val="0079213F"/>
    <w:rsid w:val="00792212"/>
    <w:rsid w:val="0079313C"/>
    <w:rsid w:val="007934A1"/>
    <w:rsid w:val="007936F0"/>
    <w:rsid w:val="007939C5"/>
    <w:rsid w:val="00793AB4"/>
    <w:rsid w:val="00793B69"/>
    <w:rsid w:val="00793BCE"/>
    <w:rsid w:val="0079444C"/>
    <w:rsid w:val="007946BA"/>
    <w:rsid w:val="00794C95"/>
    <w:rsid w:val="00794EB1"/>
    <w:rsid w:val="0079506E"/>
    <w:rsid w:val="0079513D"/>
    <w:rsid w:val="0079528B"/>
    <w:rsid w:val="0079540B"/>
    <w:rsid w:val="00795732"/>
    <w:rsid w:val="00795B03"/>
    <w:rsid w:val="00795DA0"/>
    <w:rsid w:val="00795DCF"/>
    <w:rsid w:val="00795E7A"/>
    <w:rsid w:val="00796D76"/>
    <w:rsid w:val="007970EA"/>
    <w:rsid w:val="007972EC"/>
    <w:rsid w:val="007976A2"/>
    <w:rsid w:val="0079788F"/>
    <w:rsid w:val="00797B5C"/>
    <w:rsid w:val="00797E38"/>
    <w:rsid w:val="00797F5F"/>
    <w:rsid w:val="007A03C9"/>
    <w:rsid w:val="007A063D"/>
    <w:rsid w:val="007A0659"/>
    <w:rsid w:val="007A0826"/>
    <w:rsid w:val="007A0855"/>
    <w:rsid w:val="007A0D9B"/>
    <w:rsid w:val="007A1429"/>
    <w:rsid w:val="007A16E3"/>
    <w:rsid w:val="007A175C"/>
    <w:rsid w:val="007A177B"/>
    <w:rsid w:val="007A17FA"/>
    <w:rsid w:val="007A18CA"/>
    <w:rsid w:val="007A1928"/>
    <w:rsid w:val="007A1974"/>
    <w:rsid w:val="007A1D2F"/>
    <w:rsid w:val="007A1D73"/>
    <w:rsid w:val="007A1DBB"/>
    <w:rsid w:val="007A1DCA"/>
    <w:rsid w:val="007A1DDF"/>
    <w:rsid w:val="007A1F0A"/>
    <w:rsid w:val="007A24FE"/>
    <w:rsid w:val="007A2535"/>
    <w:rsid w:val="007A253A"/>
    <w:rsid w:val="007A25CD"/>
    <w:rsid w:val="007A27BC"/>
    <w:rsid w:val="007A2D0C"/>
    <w:rsid w:val="007A2F53"/>
    <w:rsid w:val="007A32DD"/>
    <w:rsid w:val="007A3346"/>
    <w:rsid w:val="007A35D5"/>
    <w:rsid w:val="007A3605"/>
    <w:rsid w:val="007A432A"/>
    <w:rsid w:val="007A4C93"/>
    <w:rsid w:val="007A4F2A"/>
    <w:rsid w:val="007A50D5"/>
    <w:rsid w:val="007A517B"/>
    <w:rsid w:val="007A596E"/>
    <w:rsid w:val="007A5E74"/>
    <w:rsid w:val="007A5FB7"/>
    <w:rsid w:val="007A64FA"/>
    <w:rsid w:val="007A66F5"/>
    <w:rsid w:val="007A6FAC"/>
    <w:rsid w:val="007A7201"/>
    <w:rsid w:val="007A743B"/>
    <w:rsid w:val="007A74A8"/>
    <w:rsid w:val="007A75E7"/>
    <w:rsid w:val="007A76DC"/>
    <w:rsid w:val="007A79D7"/>
    <w:rsid w:val="007A7BA3"/>
    <w:rsid w:val="007A7BC0"/>
    <w:rsid w:val="007A7CD7"/>
    <w:rsid w:val="007B00FB"/>
    <w:rsid w:val="007B0218"/>
    <w:rsid w:val="007B02F9"/>
    <w:rsid w:val="007B041B"/>
    <w:rsid w:val="007B0519"/>
    <w:rsid w:val="007B0D4B"/>
    <w:rsid w:val="007B0E71"/>
    <w:rsid w:val="007B1081"/>
    <w:rsid w:val="007B12B3"/>
    <w:rsid w:val="007B187E"/>
    <w:rsid w:val="007B1F38"/>
    <w:rsid w:val="007B2189"/>
    <w:rsid w:val="007B22A0"/>
    <w:rsid w:val="007B2964"/>
    <w:rsid w:val="007B29FA"/>
    <w:rsid w:val="007B2AA5"/>
    <w:rsid w:val="007B2DCA"/>
    <w:rsid w:val="007B3603"/>
    <w:rsid w:val="007B380D"/>
    <w:rsid w:val="007B3889"/>
    <w:rsid w:val="007B396C"/>
    <w:rsid w:val="007B3BAE"/>
    <w:rsid w:val="007B3BB6"/>
    <w:rsid w:val="007B3BE9"/>
    <w:rsid w:val="007B3CE4"/>
    <w:rsid w:val="007B3E57"/>
    <w:rsid w:val="007B3FBA"/>
    <w:rsid w:val="007B4296"/>
    <w:rsid w:val="007B4701"/>
    <w:rsid w:val="007B4761"/>
    <w:rsid w:val="007B4DFC"/>
    <w:rsid w:val="007B4EC1"/>
    <w:rsid w:val="007B5171"/>
    <w:rsid w:val="007B6076"/>
    <w:rsid w:val="007B6204"/>
    <w:rsid w:val="007B6329"/>
    <w:rsid w:val="007B6545"/>
    <w:rsid w:val="007B6831"/>
    <w:rsid w:val="007B6E60"/>
    <w:rsid w:val="007B6FDA"/>
    <w:rsid w:val="007B716D"/>
    <w:rsid w:val="007B7758"/>
    <w:rsid w:val="007B7882"/>
    <w:rsid w:val="007C0293"/>
    <w:rsid w:val="007C0567"/>
    <w:rsid w:val="007C0A3B"/>
    <w:rsid w:val="007C0CA8"/>
    <w:rsid w:val="007C0CFD"/>
    <w:rsid w:val="007C0D3C"/>
    <w:rsid w:val="007C0E71"/>
    <w:rsid w:val="007C1028"/>
    <w:rsid w:val="007C11B7"/>
    <w:rsid w:val="007C1517"/>
    <w:rsid w:val="007C187D"/>
    <w:rsid w:val="007C19F7"/>
    <w:rsid w:val="007C1A33"/>
    <w:rsid w:val="007C1B64"/>
    <w:rsid w:val="007C1C41"/>
    <w:rsid w:val="007C1DEC"/>
    <w:rsid w:val="007C201C"/>
    <w:rsid w:val="007C25C2"/>
    <w:rsid w:val="007C287B"/>
    <w:rsid w:val="007C28FF"/>
    <w:rsid w:val="007C3587"/>
    <w:rsid w:val="007C365A"/>
    <w:rsid w:val="007C3928"/>
    <w:rsid w:val="007C39A8"/>
    <w:rsid w:val="007C3E36"/>
    <w:rsid w:val="007C4595"/>
    <w:rsid w:val="007C47F9"/>
    <w:rsid w:val="007C486E"/>
    <w:rsid w:val="007C4D23"/>
    <w:rsid w:val="007C4E2D"/>
    <w:rsid w:val="007C5480"/>
    <w:rsid w:val="007C5605"/>
    <w:rsid w:val="007C5739"/>
    <w:rsid w:val="007C615A"/>
    <w:rsid w:val="007C6287"/>
    <w:rsid w:val="007C6510"/>
    <w:rsid w:val="007C691A"/>
    <w:rsid w:val="007C6BA9"/>
    <w:rsid w:val="007C6E25"/>
    <w:rsid w:val="007C6E8E"/>
    <w:rsid w:val="007C70A3"/>
    <w:rsid w:val="007C70E5"/>
    <w:rsid w:val="007C77BD"/>
    <w:rsid w:val="007C7995"/>
    <w:rsid w:val="007C7C55"/>
    <w:rsid w:val="007C7F1A"/>
    <w:rsid w:val="007C7F37"/>
    <w:rsid w:val="007D02A3"/>
    <w:rsid w:val="007D02A4"/>
    <w:rsid w:val="007D0878"/>
    <w:rsid w:val="007D0BD3"/>
    <w:rsid w:val="007D15AF"/>
    <w:rsid w:val="007D20B7"/>
    <w:rsid w:val="007D25EF"/>
    <w:rsid w:val="007D30D3"/>
    <w:rsid w:val="007D3258"/>
    <w:rsid w:val="007D3886"/>
    <w:rsid w:val="007D38EE"/>
    <w:rsid w:val="007D3EFC"/>
    <w:rsid w:val="007D40C7"/>
    <w:rsid w:val="007D4473"/>
    <w:rsid w:val="007D4977"/>
    <w:rsid w:val="007D4E4D"/>
    <w:rsid w:val="007D4EFD"/>
    <w:rsid w:val="007D4F42"/>
    <w:rsid w:val="007D4F88"/>
    <w:rsid w:val="007D586A"/>
    <w:rsid w:val="007D5A83"/>
    <w:rsid w:val="007D63AA"/>
    <w:rsid w:val="007D6681"/>
    <w:rsid w:val="007D67CA"/>
    <w:rsid w:val="007D67D1"/>
    <w:rsid w:val="007D6920"/>
    <w:rsid w:val="007D6925"/>
    <w:rsid w:val="007D6ABB"/>
    <w:rsid w:val="007D6B28"/>
    <w:rsid w:val="007D6FE1"/>
    <w:rsid w:val="007D7419"/>
    <w:rsid w:val="007D7995"/>
    <w:rsid w:val="007D7A4F"/>
    <w:rsid w:val="007D7A7B"/>
    <w:rsid w:val="007D7E74"/>
    <w:rsid w:val="007E04E1"/>
    <w:rsid w:val="007E07E3"/>
    <w:rsid w:val="007E0916"/>
    <w:rsid w:val="007E0BCA"/>
    <w:rsid w:val="007E0F59"/>
    <w:rsid w:val="007E123F"/>
    <w:rsid w:val="007E13AD"/>
    <w:rsid w:val="007E1815"/>
    <w:rsid w:val="007E1A01"/>
    <w:rsid w:val="007E1DEF"/>
    <w:rsid w:val="007E2158"/>
    <w:rsid w:val="007E24F6"/>
    <w:rsid w:val="007E2E44"/>
    <w:rsid w:val="007E2E86"/>
    <w:rsid w:val="007E3149"/>
    <w:rsid w:val="007E38D5"/>
    <w:rsid w:val="007E4091"/>
    <w:rsid w:val="007E442A"/>
    <w:rsid w:val="007E4702"/>
    <w:rsid w:val="007E4B63"/>
    <w:rsid w:val="007E51B4"/>
    <w:rsid w:val="007E55B7"/>
    <w:rsid w:val="007E56C3"/>
    <w:rsid w:val="007E5B52"/>
    <w:rsid w:val="007E5BB9"/>
    <w:rsid w:val="007E5C11"/>
    <w:rsid w:val="007E5C4A"/>
    <w:rsid w:val="007E5F1C"/>
    <w:rsid w:val="007E608F"/>
    <w:rsid w:val="007E623F"/>
    <w:rsid w:val="007E6273"/>
    <w:rsid w:val="007E6512"/>
    <w:rsid w:val="007E6764"/>
    <w:rsid w:val="007E6A85"/>
    <w:rsid w:val="007E6AA0"/>
    <w:rsid w:val="007E7659"/>
    <w:rsid w:val="007E76D0"/>
    <w:rsid w:val="007E7B14"/>
    <w:rsid w:val="007E7FF2"/>
    <w:rsid w:val="007F01A9"/>
    <w:rsid w:val="007F01E5"/>
    <w:rsid w:val="007F052E"/>
    <w:rsid w:val="007F063B"/>
    <w:rsid w:val="007F07CD"/>
    <w:rsid w:val="007F08C8"/>
    <w:rsid w:val="007F08FF"/>
    <w:rsid w:val="007F09E1"/>
    <w:rsid w:val="007F0B7C"/>
    <w:rsid w:val="007F0CF4"/>
    <w:rsid w:val="007F0F51"/>
    <w:rsid w:val="007F1189"/>
    <w:rsid w:val="007F12F1"/>
    <w:rsid w:val="007F1367"/>
    <w:rsid w:val="007F15B8"/>
    <w:rsid w:val="007F15CE"/>
    <w:rsid w:val="007F1C2B"/>
    <w:rsid w:val="007F1D92"/>
    <w:rsid w:val="007F216F"/>
    <w:rsid w:val="007F230E"/>
    <w:rsid w:val="007F2365"/>
    <w:rsid w:val="007F2486"/>
    <w:rsid w:val="007F26D3"/>
    <w:rsid w:val="007F3B92"/>
    <w:rsid w:val="007F3D40"/>
    <w:rsid w:val="007F3F0A"/>
    <w:rsid w:val="007F3F33"/>
    <w:rsid w:val="007F409C"/>
    <w:rsid w:val="007F40AF"/>
    <w:rsid w:val="007F469B"/>
    <w:rsid w:val="007F4864"/>
    <w:rsid w:val="007F49AB"/>
    <w:rsid w:val="007F4BCD"/>
    <w:rsid w:val="007F4E60"/>
    <w:rsid w:val="007F55BC"/>
    <w:rsid w:val="007F568B"/>
    <w:rsid w:val="007F57F3"/>
    <w:rsid w:val="007F591B"/>
    <w:rsid w:val="007F5FF0"/>
    <w:rsid w:val="007F62A4"/>
    <w:rsid w:val="007F6982"/>
    <w:rsid w:val="007F6F7F"/>
    <w:rsid w:val="007F6F95"/>
    <w:rsid w:val="007F70C8"/>
    <w:rsid w:val="007F7255"/>
    <w:rsid w:val="007F7484"/>
    <w:rsid w:val="007F75EF"/>
    <w:rsid w:val="007F77CE"/>
    <w:rsid w:val="007F78D2"/>
    <w:rsid w:val="007F7A03"/>
    <w:rsid w:val="007F7B2D"/>
    <w:rsid w:val="007F7B81"/>
    <w:rsid w:val="007F7C6B"/>
    <w:rsid w:val="007F7D57"/>
    <w:rsid w:val="00800331"/>
    <w:rsid w:val="00800467"/>
    <w:rsid w:val="0080046E"/>
    <w:rsid w:val="008005A6"/>
    <w:rsid w:val="008008E7"/>
    <w:rsid w:val="00800D73"/>
    <w:rsid w:val="00800EA9"/>
    <w:rsid w:val="0080115C"/>
    <w:rsid w:val="00801324"/>
    <w:rsid w:val="008014A0"/>
    <w:rsid w:val="0080190B"/>
    <w:rsid w:val="0080191C"/>
    <w:rsid w:val="00801997"/>
    <w:rsid w:val="008019D5"/>
    <w:rsid w:val="008019EF"/>
    <w:rsid w:val="00801DD3"/>
    <w:rsid w:val="00801F9C"/>
    <w:rsid w:val="00802177"/>
    <w:rsid w:val="00802319"/>
    <w:rsid w:val="00802390"/>
    <w:rsid w:val="008029F6"/>
    <w:rsid w:val="00802B3D"/>
    <w:rsid w:val="00802F2C"/>
    <w:rsid w:val="0080307E"/>
    <w:rsid w:val="008035ED"/>
    <w:rsid w:val="00803613"/>
    <w:rsid w:val="00803734"/>
    <w:rsid w:val="00803B19"/>
    <w:rsid w:val="00803CF1"/>
    <w:rsid w:val="00803DC1"/>
    <w:rsid w:val="008044C2"/>
    <w:rsid w:val="0080473E"/>
    <w:rsid w:val="008047C0"/>
    <w:rsid w:val="00804852"/>
    <w:rsid w:val="00804C4F"/>
    <w:rsid w:val="00804F20"/>
    <w:rsid w:val="00804F26"/>
    <w:rsid w:val="008053EA"/>
    <w:rsid w:val="008057E1"/>
    <w:rsid w:val="0080592F"/>
    <w:rsid w:val="008059C9"/>
    <w:rsid w:val="00805B97"/>
    <w:rsid w:val="00805C2F"/>
    <w:rsid w:val="00806146"/>
    <w:rsid w:val="00806337"/>
    <w:rsid w:val="0080664E"/>
    <w:rsid w:val="00807739"/>
    <w:rsid w:val="00807D02"/>
    <w:rsid w:val="0081069B"/>
    <w:rsid w:val="00810DC5"/>
    <w:rsid w:val="00810F20"/>
    <w:rsid w:val="008113F1"/>
    <w:rsid w:val="008117F7"/>
    <w:rsid w:val="008124A0"/>
    <w:rsid w:val="008126EE"/>
    <w:rsid w:val="00812801"/>
    <w:rsid w:val="00812A58"/>
    <w:rsid w:val="00812B6E"/>
    <w:rsid w:val="00812CE1"/>
    <w:rsid w:val="008131C4"/>
    <w:rsid w:val="0081376E"/>
    <w:rsid w:val="0081382E"/>
    <w:rsid w:val="00813935"/>
    <w:rsid w:val="0081417A"/>
    <w:rsid w:val="008143F1"/>
    <w:rsid w:val="00814423"/>
    <w:rsid w:val="00814576"/>
    <w:rsid w:val="0081466F"/>
    <w:rsid w:val="00814827"/>
    <w:rsid w:val="00814956"/>
    <w:rsid w:val="00814B70"/>
    <w:rsid w:val="00814CA9"/>
    <w:rsid w:val="00814CDA"/>
    <w:rsid w:val="00814CF9"/>
    <w:rsid w:val="00815034"/>
    <w:rsid w:val="0081529D"/>
    <w:rsid w:val="0081546D"/>
    <w:rsid w:val="008154E1"/>
    <w:rsid w:val="008158E9"/>
    <w:rsid w:val="00815D02"/>
    <w:rsid w:val="00816985"/>
    <w:rsid w:val="00816DC6"/>
    <w:rsid w:val="00816DE5"/>
    <w:rsid w:val="00816E72"/>
    <w:rsid w:val="00816F8F"/>
    <w:rsid w:val="008172F4"/>
    <w:rsid w:val="00817B19"/>
    <w:rsid w:val="00817B61"/>
    <w:rsid w:val="00817BCD"/>
    <w:rsid w:val="00817DCD"/>
    <w:rsid w:val="00817F31"/>
    <w:rsid w:val="008203D5"/>
    <w:rsid w:val="0082045E"/>
    <w:rsid w:val="008206BF"/>
    <w:rsid w:val="0082085F"/>
    <w:rsid w:val="00820A51"/>
    <w:rsid w:val="00820F72"/>
    <w:rsid w:val="008216AB"/>
    <w:rsid w:val="008217C2"/>
    <w:rsid w:val="00821880"/>
    <w:rsid w:val="00821A8E"/>
    <w:rsid w:val="00821E49"/>
    <w:rsid w:val="00822542"/>
    <w:rsid w:val="008226BF"/>
    <w:rsid w:val="00822BA7"/>
    <w:rsid w:val="00823111"/>
    <w:rsid w:val="00823147"/>
    <w:rsid w:val="00823788"/>
    <w:rsid w:val="00823DDC"/>
    <w:rsid w:val="00823E4E"/>
    <w:rsid w:val="0082437D"/>
    <w:rsid w:val="00824408"/>
    <w:rsid w:val="0082446C"/>
    <w:rsid w:val="008244A3"/>
    <w:rsid w:val="008244D4"/>
    <w:rsid w:val="00824699"/>
    <w:rsid w:val="00824933"/>
    <w:rsid w:val="00824C6F"/>
    <w:rsid w:val="00824C9E"/>
    <w:rsid w:val="00824FB4"/>
    <w:rsid w:val="00825623"/>
    <w:rsid w:val="00825636"/>
    <w:rsid w:val="0082568B"/>
    <w:rsid w:val="00825EF9"/>
    <w:rsid w:val="008264F6"/>
    <w:rsid w:val="00826580"/>
    <w:rsid w:val="008267B2"/>
    <w:rsid w:val="00826BB0"/>
    <w:rsid w:val="00826EF6"/>
    <w:rsid w:val="00827049"/>
    <w:rsid w:val="008272FB"/>
    <w:rsid w:val="008277ED"/>
    <w:rsid w:val="0082797E"/>
    <w:rsid w:val="0082799D"/>
    <w:rsid w:val="00827FD1"/>
    <w:rsid w:val="008300A8"/>
    <w:rsid w:val="008309B9"/>
    <w:rsid w:val="00831261"/>
    <w:rsid w:val="00831520"/>
    <w:rsid w:val="008317DF"/>
    <w:rsid w:val="00831820"/>
    <w:rsid w:val="00831994"/>
    <w:rsid w:val="00831ACC"/>
    <w:rsid w:val="0083211A"/>
    <w:rsid w:val="008328BD"/>
    <w:rsid w:val="008328CE"/>
    <w:rsid w:val="008329E7"/>
    <w:rsid w:val="00832B64"/>
    <w:rsid w:val="00832E6B"/>
    <w:rsid w:val="0083301B"/>
    <w:rsid w:val="00833238"/>
    <w:rsid w:val="008334E5"/>
    <w:rsid w:val="0083358A"/>
    <w:rsid w:val="008339CD"/>
    <w:rsid w:val="00833A3E"/>
    <w:rsid w:val="00833A60"/>
    <w:rsid w:val="00833D9F"/>
    <w:rsid w:val="0083411E"/>
    <w:rsid w:val="00834ADF"/>
    <w:rsid w:val="00834C54"/>
    <w:rsid w:val="00835435"/>
    <w:rsid w:val="008354BF"/>
    <w:rsid w:val="00835865"/>
    <w:rsid w:val="00835972"/>
    <w:rsid w:val="00835A41"/>
    <w:rsid w:val="00835AE9"/>
    <w:rsid w:val="00835C3D"/>
    <w:rsid w:val="00835C8B"/>
    <w:rsid w:val="00836198"/>
    <w:rsid w:val="00836208"/>
    <w:rsid w:val="008364A4"/>
    <w:rsid w:val="008365BB"/>
    <w:rsid w:val="0083674B"/>
    <w:rsid w:val="00836B65"/>
    <w:rsid w:val="00836FD7"/>
    <w:rsid w:val="008379CA"/>
    <w:rsid w:val="00837C20"/>
    <w:rsid w:val="00837E37"/>
    <w:rsid w:val="0084059E"/>
    <w:rsid w:val="00840998"/>
    <w:rsid w:val="00840E26"/>
    <w:rsid w:val="00840EAE"/>
    <w:rsid w:val="00841118"/>
    <w:rsid w:val="008411BE"/>
    <w:rsid w:val="008411DC"/>
    <w:rsid w:val="00841833"/>
    <w:rsid w:val="008419C3"/>
    <w:rsid w:val="00841C4B"/>
    <w:rsid w:val="00842015"/>
    <w:rsid w:val="00842814"/>
    <w:rsid w:val="0084289A"/>
    <w:rsid w:val="00842A2A"/>
    <w:rsid w:val="00842B0A"/>
    <w:rsid w:val="00842DE9"/>
    <w:rsid w:val="00842EC1"/>
    <w:rsid w:val="0084310D"/>
    <w:rsid w:val="0084312E"/>
    <w:rsid w:val="008431D9"/>
    <w:rsid w:val="008433DC"/>
    <w:rsid w:val="008437A7"/>
    <w:rsid w:val="0084428C"/>
    <w:rsid w:val="00844547"/>
    <w:rsid w:val="00844849"/>
    <w:rsid w:val="0084484B"/>
    <w:rsid w:val="008448C2"/>
    <w:rsid w:val="00844A2C"/>
    <w:rsid w:val="00844DE7"/>
    <w:rsid w:val="008450A9"/>
    <w:rsid w:val="00845285"/>
    <w:rsid w:val="0084540D"/>
    <w:rsid w:val="008454E3"/>
    <w:rsid w:val="00845E43"/>
    <w:rsid w:val="00845F6D"/>
    <w:rsid w:val="008461EA"/>
    <w:rsid w:val="00846E07"/>
    <w:rsid w:val="00846EE4"/>
    <w:rsid w:val="00846F97"/>
    <w:rsid w:val="008471EB"/>
    <w:rsid w:val="00847239"/>
    <w:rsid w:val="00847358"/>
    <w:rsid w:val="008475C3"/>
    <w:rsid w:val="008476E2"/>
    <w:rsid w:val="008478E5"/>
    <w:rsid w:val="008478EE"/>
    <w:rsid w:val="00847D71"/>
    <w:rsid w:val="00847FDC"/>
    <w:rsid w:val="00850258"/>
    <w:rsid w:val="00850536"/>
    <w:rsid w:val="008505C4"/>
    <w:rsid w:val="00850727"/>
    <w:rsid w:val="00850A1F"/>
    <w:rsid w:val="00850ECB"/>
    <w:rsid w:val="00850F8A"/>
    <w:rsid w:val="00851083"/>
    <w:rsid w:val="00851219"/>
    <w:rsid w:val="00851438"/>
    <w:rsid w:val="00851446"/>
    <w:rsid w:val="008516FD"/>
    <w:rsid w:val="008516FE"/>
    <w:rsid w:val="00851874"/>
    <w:rsid w:val="00851C59"/>
    <w:rsid w:val="008520B9"/>
    <w:rsid w:val="008522B6"/>
    <w:rsid w:val="00852673"/>
    <w:rsid w:val="00852786"/>
    <w:rsid w:val="0085295A"/>
    <w:rsid w:val="00852F30"/>
    <w:rsid w:val="00853215"/>
    <w:rsid w:val="00853323"/>
    <w:rsid w:val="00853386"/>
    <w:rsid w:val="00853761"/>
    <w:rsid w:val="00853789"/>
    <w:rsid w:val="008537A0"/>
    <w:rsid w:val="008537F4"/>
    <w:rsid w:val="00853AE6"/>
    <w:rsid w:val="00853B88"/>
    <w:rsid w:val="008540A1"/>
    <w:rsid w:val="00854417"/>
    <w:rsid w:val="00854432"/>
    <w:rsid w:val="0085449D"/>
    <w:rsid w:val="008545F2"/>
    <w:rsid w:val="008547B5"/>
    <w:rsid w:val="00854BAD"/>
    <w:rsid w:val="00854D62"/>
    <w:rsid w:val="0085504D"/>
    <w:rsid w:val="0085596A"/>
    <w:rsid w:val="00855B30"/>
    <w:rsid w:val="008565AF"/>
    <w:rsid w:val="00856623"/>
    <w:rsid w:val="00856A79"/>
    <w:rsid w:val="00856D8F"/>
    <w:rsid w:val="008574A5"/>
    <w:rsid w:val="008574BC"/>
    <w:rsid w:val="0085757B"/>
    <w:rsid w:val="00857879"/>
    <w:rsid w:val="00857B74"/>
    <w:rsid w:val="00857BE0"/>
    <w:rsid w:val="008601E7"/>
    <w:rsid w:val="00860385"/>
    <w:rsid w:val="00860425"/>
    <w:rsid w:val="00860932"/>
    <w:rsid w:val="00860B13"/>
    <w:rsid w:val="00860BCD"/>
    <w:rsid w:val="00860E3A"/>
    <w:rsid w:val="008613AE"/>
    <w:rsid w:val="00861C44"/>
    <w:rsid w:val="00861DC6"/>
    <w:rsid w:val="00861F3B"/>
    <w:rsid w:val="008620AE"/>
    <w:rsid w:val="00862389"/>
    <w:rsid w:val="00862436"/>
    <w:rsid w:val="0086275C"/>
    <w:rsid w:val="008628E9"/>
    <w:rsid w:val="00862A05"/>
    <w:rsid w:val="00862CE1"/>
    <w:rsid w:val="00862EA5"/>
    <w:rsid w:val="00862FCB"/>
    <w:rsid w:val="0086309A"/>
    <w:rsid w:val="008630FE"/>
    <w:rsid w:val="00863138"/>
    <w:rsid w:val="008633D3"/>
    <w:rsid w:val="008634F2"/>
    <w:rsid w:val="0086350F"/>
    <w:rsid w:val="0086356C"/>
    <w:rsid w:val="00863572"/>
    <w:rsid w:val="0086360A"/>
    <w:rsid w:val="00863788"/>
    <w:rsid w:val="00863FCF"/>
    <w:rsid w:val="0086494D"/>
    <w:rsid w:val="00864A8D"/>
    <w:rsid w:val="00864E4C"/>
    <w:rsid w:val="00864E4D"/>
    <w:rsid w:val="00864F69"/>
    <w:rsid w:val="00864F8C"/>
    <w:rsid w:val="008650B5"/>
    <w:rsid w:val="008653BD"/>
    <w:rsid w:val="00865503"/>
    <w:rsid w:val="008657B0"/>
    <w:rsid w:val="00865928"/>
    <w:rsid w:val="00865B84"/>
    <w:rsid w:val="008663B7"/>
    <w:rsid w:val="008664E8"/>
    <w:rsid w:val="00866618"/>
    <w:rsid w:val="00866AEA"/>
    <w:rsid w:val="00866B67"/>
    <w:rsid w:val="00866CE5"/>
    <w:rsid w:val="00866D39"/>
    <w:rsid w:val="0086711D"/>
    <w:rsid w:val="00867703"/>
    <w:rsid w:val="00867752"/>
    <w:rsid w:val="0086789F"/>
    <w:rsid w:val="00867A18"/>
    <w:rsid w:val="00867D1D"/>
    <w:rsid w:val="00867DBC"/>
    <w:rsid w:val="00867EC6"/>
    <w:rsid w:val="00870207"/>
    <w:rsid w:val="0087073A"/>
    <w:rsid w:val="00870F73"/>
    <w:rsid w:val="0087106C"/>
    <w:rsid w:val="008710A7"/>
    <w:rsid w:val="008711EC"/>
    <w:rsid w:val="008712E8"/>
    <w:rsid w:val="0087173A"/>
    <w:rsid w:val="00871C03"/>
    <w:rsid w:val="00872746"/>
    <w:rsid w:val="008727A2"/>
    <w:rsid w:val="0087293B"/>
    <w:rsid w:val="008729EB"/>
    <w:rsid w:val="00872A5C"/>
    <w:rsid w:val="00872D2B"/>
    <w:rsid w:val="0087315C"/>
    <w:rsid w:val="0087331A"/>
    <w:rsid w:val="00873366"/>
    <w:rsid w:val="00873490"/>
    <w:rsid w:val="00874154"/>
    <w:rsid w:val="008741FD"/>
    <w:rsid w:val="008742F1"/>
    <w:rsid w:val="00874DBC"/>
    <w:rsid w:val="008752CC"/>
    <w:rsid w:val="00875774"/>
    <w:rsid w:val="0087593B"/>
    <w:rsid w:val="00875BD6"/>
    <w:rsid w:val="00875C1F"/>
    <w:rsid w:val="00875D31"/>
    <w:rsid w:val="00875DC9"/>
    <w:rsid w:val="008760DD"/>
    <w:rsid w:val="008761E8"/>
    <w:rsid w:val="008762EB"/>
    <w:rsid w:val="008766C8"/>
    <w:rsid w:val="00876811"/>
    <w:rsid w:val="00876BE2"/>
    <w:rsid w:val="0087719F"/>
    <w:rsid w:val="00877262"/>
    <w:rsid w:val="00877593"/>
    <w:rsid w:val="0087769B"/>
    <w:rsid w:val="00877B34"/>
    <w:rsid w:val="00877EA3"/>
    <w:rsid w:val="00880144"/>
    <w:rsid w:val="00880552"/>
    <w:rsid w:val="008807F0"/>
    <w:rsid w:val="0088151C"/>
    <w:rsid w:val="008815C6"/>
    <w:rsid w:val="00881760"/>
    <w:rsid w:val="00881B51"/>
    <w:rsid w:val="008820E7"/>
    <w:rsid w:val="00882494"/>
    <w:rsid w:val="0088278B"/>
    <w:rsid w:val="00882B78"/>
    <w:rsid w:val="008830D8"/>
    <w:rsid w:val="008837EB"/>
    <w:rsid w:val="00883DBB"/>
    <w:rsid w:val="00883EE2"/>
    <w:rsid w:val="008845B8"/>
    <w:rsid w:val="008849D6"/>
    <w:rsid w:val="00884A98"/>
    <w:rsid w:val="00884C89"/>
    <w:rsid w:val="00884D43"/>
    <w:rsid w:val="00884D7B"/>
    <w:rsid w:val="00884DA7"/>
    <w:rsid w:val="008850A4"/>
    <w:rsid w:val="008850F5"/>
    <w:rsid w:val="008856A8"/>
    <w:rsid w:val="00885787"/>
    <w:rsid w:val="008859E8"/>
    <w:rsid w:val="00885B3E"/>
    <w:rsid w:val="00885BA2"/>
    <w:rsid w:val="00885C4B"/>
    <w:rsid w:val="00885CD1"/>
    <w:rsid w:val="0088626C"/>
    <w:rsid w:val="00886315"/>
    <w:rsid w:val="00886386"/>
    <w:rsid w:val="008864BD"/>
    <w:rsid w:val="008864E4"/>
    <w:rsid w:val="008866B0"/>
    <w:rsid w:val="008866D3"/>
    <w:rsid w:val="008869A8"/>
    <w:rsid w:val="00886A98"/>
    <w:rsid w:val="008876D1"/>
    <w:rsid w:val="008876F1"/>
    <w:rsid w:val="008877BB"/>
    <w:rsid w:val="008878F7"/>
    <w:rsid w:val="00887909"/>
    <w:rsid w:val="008879C5"/>
    <w:rsid w:val="00887EA2"/>
    <w:rsid w:val="0089087E"/>
    <w:rsid w:val="00890ACB"/>
    <w:rsid w:val="00890C45"/>
    <w:rsid w:val="00890CD5"/>
    <w:rsid w:val="00890EC3"/>
    <w:rsid w:val="0089100D"/>
    <w:rsid w:val="00891030"/>
    <w:rsid w:val="008915E8"/>
    <w:rsid w:val="008919D9"/>
    <w:rsid w:val="00891A02"/>
    <w:rsid w:val="00891CF1"/>
    <w:rsid w:val="00891DBC"/>
    <w:rsid w:val="00891FA4"/>
    <w:rsid w:val="00892349"/>
    <w:rsid w:val="0089257E"/>
    <w:rsid w:val="00892644"/>
    <w:rsid w:val="00892817"/>
    <w:rsid w:val="008928B6"/>
    <w:rsid w:val="00892B1B"/>
    <w:rsid w:val="00892BB8"/>
    <w:rsid w:val="00892C7F"/>
    <w:rsid w:val="00892E69"/>
    <w:rsid w:val="008930A7"/>
    <w:rsid w:val="008930BF"/>
    <w:rsid w:val="00893328"/>
    <w:rsid w:val="00893607"/>
    <w:rsid w:val="0089363F"/>
    <w:rsid w:val="008939B2"/>
    <w:rsid w:val="00893C72"/>
    <w:rsid w:val="00893F43"/>
    <w:rsid w:val="00894009"/>
    <w:rsid w:val="00894104"/>
    <w:rsid w:val="008944AD"/>
    <w:rsid w:val="008944ED"/>
    <w:rsid w:val="00894B91"/>
    <w:rsid w:val="00894BB2"/>
    <w:rsid w:val="00894E03"/>
    <w:rsid w:val="0089511C"/>
    <w:rsid w:val="0089518E"/>
    <w:rsid w:val="008954F3"/>
    <w:rsid w:val="00895C08"/>
    <w:rsid w:val="00895EAA"/>
    <w:rsid w:val="00895F84"/>
    <w:rsid w:val="00896420"/>
    <w:rsid w:val="008969FA"/>
    <w:rsid w:val="00896A70"/>
    <w:rsid w:val="00896C70"/>
    <w:rsid w:val="00896CE7"/>
    <w:rsid w:val="00896EDA"/>
    <w:rsid w:val="00896EE9"/>
    <w:rsid w:val="00896FC3"/>
    <w:rsid w:val="00897652"/>
    <w:rsid w:val="008977A8"/>
    <w:rsid w:val="008A0051"/>
    <w:rsid w:val="008A07EB"/>
    <w:rsid w:val="008A1552"/>
    <w:rsid w:val="008A1C66"/>
    <w:rsid w:val="008A20B2"/>
    <w:rsid w:val="008A22B0"/>
    <w:rsid w:val="008A24AD"/>
    <w:rsid w:val="008A28F4"/>
    <w:rsid w:val="008A29CC"/>
    <w:rsid w:val="008A2DAE"/>
    <w:rsid w:val="008A2F2B"/>
    <w:rsid w:val="008A2F65"/>
    <w:rsid w:val="008A30CB"/>
    <w:rsid w:val="008A3201"/>
    <w:rsid w:val="008A32BD"/>
    <w:rsid w:val="008A3338"/>
    <w:rsid w:val="008A3494"/>
    <w:rsid w:val="008A35B1"/>
    <w:rsid w:val="008A3B36"/>
    <w:rsid w:val="008A3CF8"/>
    <w:rsid w:val="008A3DA8"/>
    <w:rsid w:val="008A3DF4"/>
    <w:rsid w:val="008A3DFF"/>
    <w:rsid w:val="008A3E76"/>
    <w:rsid w:val="008A40E8"/>
    <w:rsid w:val="008A40F1"/>
    <w:rsid w:val="008A42D4"/>
    <w:rsid w:val="008A430C"/>
    <w:rsid w:val="008A431B"/>
    <w:rsid w:val="008A454E"/>
    <w:rsid w:val="008A45F2"/>
    <w:rsid w:val="008A4940"/>
    <w:rsid w:val="008A4C61"/>
    <w:rsid w:val="008A5777"/>
    <w:rsid w:val="008A5A67"/>
    <w:rsid w:val="008A5AB9"/>
    <w:rsid w:val="008A5F7F"/>
    <w:rsid w:val="008A616E"/>
    <w:rsid w:val="008A6304"/>
    <w:rsid w:val="008A65E9"/>
    <w:rsid w:val="008A66C7"/>
    <w:rsid w:val="008A6762"/>
    <w:rsid w:val="008A6773"/>
    <w:rsid w:val="008A6B2B"/>
    <w:rsid w:val="008A6CCB"/>
    <w:rsid w:val="008A6EFF"/>
    <w:rsid w:val="008A6FE8"/>
    <w:rsid w:val="008A71C9"/>
    <w:rsid w:val="008A723A"/>
    <w:rsid w:val="008A737B"/>
    <w:rsid w:val="008A75D9"/>
    <w:rsid w:val="008A7B7D"/>
    <w:rsid w:val="008A7BA6"/>
    <w:rsid w:val="008A7DCF"/>
    <w:rsid w:val="008A7E25"/>
    <w:rsid w:val="008A7E33"/>
    <w:rsid w:val="008A7FFC"/>
    <w:rsid w:val="008B062E"/>
    <w:rsid w:val="008B09C5"/>
    <w:rsid w:val="008B0B03"/>
    <w:rsid w:val="008B0D0F"/>
    <w:rsid w:val="008B115E"/>
    <w:rsid w:val="008B1883"/>
    <w:rsid w:val="008B1891"/>
    <w:rsid w:val="008B1A68"/>
    <w:rsid w:val="008B1C8A"/>
    <w:rsid w:val="008B1D6A"/>
    <w:rsid w:val="008B20D5"/>
    <w:rsid w:val="008B2EC5"/>
    <w:rsid w:val="008B2F55"/>
    <w:rsid w:val="008B328A"/>
    <w:rsid w:val="008B3716"/>
    <w:rsid w:val="008B38B0"/>
    <w:rsid w:val="008B3D16"/>
    <w:rsid w:val="008B3EBA"/>
    <w:rsid w:val="008B3F64"/>
    <w:rsid w:val="008B4156"/>
    <w:rsid w:val="008B418A"/>
    <w:rsid w:val="008B45E8"/>
    <w:rsid w:val="008B4646"/>
    <w:rsid w:val="008B4E6B"/>
    <w:rsid w:val="008B5119"/>
    <w:rsid w:val="008B5245"/>
    <w:rsid w:val="008B53D9"/>
    <w:rsid w:val="008B55EC"/>
    <w:rsid w:val="008B5AC6"/>
    <w:rsid w:val="008B5B57"/>
    <w:rsid w:val="008B5BCA"/>
    <w:rsid w:val="008B5C39"/>
    <w:rsid w:val="008B5D5C"/>
    <w:rsid w:val="008B5E7B"/>
    <w:rsid w:val="008B61A2"/>
    <w:rsid w:val="008B627D"/>
    <w:rsid w:val="008B6298"/>
    <w:rsid w:val="008B653A"/>
    <w:rsid w:val="008B65C4"/>
    <w:rsid w:val="008B65F1"/>
    <w:rsid w:val="008B662C"/>
    <w:rsid w:val="008B66F3"/>
    <w:rsid w:val="008B696B"/>
    <w:rsid w:val="008B6BB6"/>
    <w:rsid w:val="008B6CFF"/>
    <w:rsid w:val="008B6E15"/>
    <w:rsid w:val="008B7118"/>
    <w:rsid w:val="008B71E0"/>
    <w:rsid w:val="008B727A"/>
    <w:rsid w:val="008B76B3"/>
    <w:rsid w:val="008B7BD0"/>
    <w:rsid w:val="008B7D94"/>
    <w:rsid w:val="008C024D"/>
    <w:rsid w:val="008C02C5"/>
    <w:rsid w:val="008C0B63"/>
    <w:rsid w:val="008C0C37"/>
    <w:rsid w:val="008C0C6F"/>
    <w:rsid w:val="008C0ED9"/>
    <w:rsid w:val="008C100E"/>
    <w:rsid w:val="008C10F1"/>
    <w:rsid w:val="008C13AC"/>
    <w:rsid w:val="008C187D"/>
    <w:rsid w:val="008C1A06"/>
    <w:rsid w:val="008C1AAF"/>
    <w:rsid w:val="008C1E1C"/>
    <w:rsid w:val="008C2008"/>
    <w:rsid w:val="008C2AE3"/>
    <w:rsid w:val="008C2EC0"/>
    <w:rsid w:val="008C2EEF"/>
    <w:rsid w:val="008C3483"/>
    <w:rsid w:val="008C37FD"/>
    <w:rsid w:val="008C3ECC"/>
    <w:rsid w:val="008C4744"/>
    <w:rsid w:val="008C4A0A"/>
    <w:rsid w:val="008C4A8F"/>
    <w:rsid w:val="008C4E6D"/>
    <w:rsid w:val="008C51DA"/>
    <w:rsid w:val="008C5289"/>
    <w:rsid w:val="008C5677"/>
    <w:rsid w:val="008C5977"/>
    <w:rsid w:val="008C5FB1"/>
    <w:rsid w:val="008C6350"/>
    <w:rsid w:val="008C67B4"/>
    <w:rsid w:val="008C6D92"/>
    <w:rsid w:val="008C727E"/>
    <w:rsid w:val="008C7346"/>
    <w:rsid w:val="008C7476"/>
    <w:rsid w:val="008C7A56"/>
    <w:rsid w:val="008C7CF1"/>
    <w:rsid w:val="008D0083"/>
    <w:rsid w:val="008D0123"/>
    <w:rsid w:val="008D0293"/>
    <w:rsid w:val="008D032C"/>
    <w:rsid w:val="008D037D"/>
    <w:rsid w:val="008D0D9E"/>
    <w:rsid w:val="008D1039"/>
    <w:rsid w:val="008D10F6"/>
    <w:rsid w:val="008D13F6"/>
    <w:rsid w:val="008D1706"/>
    <w:rsid w:val="008D1971"/>
    <w:rsid w:val="008D1BF2"/>
    <w:rsid w:val="008D1D41"/>
    <w:rsid w:val="008D1F8B"/>
    <w:rsid w:val="008D206E"/>
    <w:rsid w:val="008D2097"/>
    <w:rsid w:val="008D2572"/>
    <w:rsid w:val="008D26BA"/>
    <w:rsid w:val="008D27BC"/>
    <w:rsid w:val="008D2823"/>
    <w:rsid w:val="008D2C9B"/>
    <w:rsid w:val="008D2EB9"/>
    <w:rsid w:val="008D30E9"/>
    <w:rsid w:val="008D30EE"/>
    <w:rsid w:val="008D3399"/>
    <w:rsid w:val="008D376D"/>
    <w:rsid w:val="008D3967"/>
    <w:rsid w:val="008D3AB0"/>
    <w:rsid w:val="008D3B72"/>
    <w:rsid w:val="008D3D0D"/>
    <w:rsid w:val="008D3D69"/>
    <w:rsid w:val="008D410D"/>
    <w:rsid w:val="008D4192"/>
    <w:rsid w:val="008D4DAC"/>
    <w:rsid w:val="008D4E4A"/>
    <w:rsid w:val="008D4ED1"/>
    <w:rsid w:val="008D5188"/>
    <w:rsid w:val="008D51FD"/>
    <w:rsid w:val="008D55E1"/>
    <w:rsid w:val="008D5730"/>
    <w:rsid w:val="008D59A3"/>
    <w:rsid w:val="008D5B5C"/>
    <w:rsid w:val="008D5D43"/>
    <w:rsid w:val="008D650D"/>
    <w:rsid w:val="008D684F"/>
    <w:rsid w:val="008D704D"/>
    <w:rsid w:val="008D7063"/>
    <w:rsid w:val="008D720F"/>
    <w:rsid w:val="008D7232"/>
    <w:rsid w:val="008D726F"/>
    <w:rsid w:val="008D7291"/>
    <w:rsid w:val="008D72F2"/>
    <w:rsid w:val="008D77E1"/>
    <w:rsid w:val="008D786F"/>
    <w:rsid w:val="008D7A31"/>
    <w:rsid w:val="008D7AE5"/>
    <w:rsid w:val="008D7DE9"/>
    <w:rsid w:val="008E004E"/>
    <w:rsid w:val="008E0315"/>
    <w:rsid w:val="008E0C12"/>
    <w:rsid w:val="008E0D67"/>
    <w:rsid w:val="008E0E23"/>
    <w:rsid w:val="008E12C6"/>
    <w:rsid w:val="008E1305"/>
    <w:rsid w:val="008E1657"/>
    <w:rsid w:val="008E17A7"/>
    <w:rsid w:val="008E1E40"/>
    <w:rsid w:val="008E1F5E"/>
    <w:rsid w:val="008E2090"/>
    <w:rsid w:val="008E214B"/>
    <w:rsid w:val="008E2566"/>
    <w:rsid w:val="008E26B6"/>
    <w:rsid w:val="008E27E2"/>
    <w:rsid w:val="008E2CD5"/>
    <w:rsid w:val="008E2CDC"/>
    <w:rsid w:val="008E301F"/>
    <w:rsid w:val="008E31A7"/>
    <w:rsid w:val="008E355A"/>
    <w:rsid w:val="008E37E7"/>
    <w:rsid w:val="008E3991"/>
    <w:rsid w:val="008E3A0E"/>
    <w:rsid w:val="008E4737"/>
    <w:rsid w:val="008E47D1"/>
    <w:rsid w:val="008E50C8"/>
    <w:rsid w:val="008E545E"/>
    <w:rsid w:val="008E55CE"/>
    <w:rsid w:val="008E58CD"/>
    <w:rsid w:val="008E5991"/>
    <w:rsid w:val="008E5BA8"/>
    <w:rsid w:val="008E6053"/>
    <w:rsid w:val="008E6074"/>
    <w:rsid w:val="008E6461"/>
    <w:rsid w:val="008E665C"/>
    <w:rsid w:val="008E67E1"/>
    <w:rsid w:val="008E6847"/>
    <w:rsid w:val="008E6A21"/>
    <w:rsid w:val="008E6C82"/>
    <w:rsid w:val="008E70AB"/>
    <w:rsid w:val="008E70F8"/>
    <w:rsid w:val="008E7740"/>
    <w:rsid w:val="008E77C2"/>
    <w:rsid w:val="008E7AD5"/>
    <w:rsid w:val="008E7B20"/>
    <w:rsid w:val="008E7DC8"/>
    <w:rsid w:val="008F032D"/>
    <w:rsid w:val="008F0331"/>
    <w:rsid w:val="008F0C19"/>
    <w:rsid w:val="008F0C9C"/>
    <w:rsid w:val="008F0D14"/>
    <w:rsid w:val="008F0DAC"/>
    <w:rsid w:val="008F0F42"/>
    <w:rsid w:val="008F1051"/>
    <w:rsid w:val="008F1121"/>
    <w:rsid w:val="008F1162"/>
    <w:rsid w:val="008F13A9"/>
    <w:rsid w:val="008F1647"/>
    <w:rsid w:val="008F1650"/>
    <w:rsid w:val="008F1889"/>
    <w:rsid w:val="008F1941"/>
    <w:rsid w:val="008F1AA2"/>
    <w:rsid w:val="008F1F80"/>
    <w:rsid w:val="008F1FB8"/>
    <w:rsid w:val="008F23EC"/>
    <w:rsid w:val="008F249A"/>
    <w:rsid w:val="008F2798"/>
    <w:rsid w:val="008F2FC9"/>
    <w:rsid w:val="008F3011"/>
    <w:rsid w:val="008F31A6"/>
    <w:rsid w:val="008F32D6"/>
    <w:rsid w:val="008F33DA"/>
    <w:rsid w:val="008F343D"/>
    <w:rsid w:val="008F3A2E"/>
    <w:rsid w:val="008F40AA"/>
    <w:rsid w:val="008F4BCF"/>
    <w:rsid w:val="008F4BDB"/>
    <w:rsid w:val="008F4F29"/>
    <w:rsid w:val="008F5292"/>
    <w:rsid w:val="008F5648"/>
    <w:rsid w:val="008F5653"/>
    <w:rsid w:val="008F56A3"/>
    <w:rsid w:val="008F5700"/>
    <w:rsid w:val="008F592A"/>
    <w:rsid w:val="008F5BE8"/>
    <w:rsid w:val="008F5E39"/>
    <w:rsid w:val="008F5FB8"/>
    <w:rsid w:val="008F6057"/>
    <w:rsid w:val="008F60A7"/>
    <w:rsid w:val="008F6C02"/>
    <w:rsid w:val="008F6F78"/>
    <w:rsid w:val="008F7752"/>
    <w:rsid w:val="008F7923"/>
    <w:rsid w:val="008F7C52"/>
    <w:rsid w:val="008F7DA7"/>
    <w:rsid w:val="008F7F62"/>
    <w:rsid w:val="0090009D"/>
    <w:rsid w:val="0090044B"/>
    <w:rsid w:val="009006EE"/>
    <w:rsid w:val="0090070C"/>
    <w:rsid w:val="009009F7"/>
    <w:rsid w:val="00900A6B"/>
    <w:rsid w:val="00900C5D"/>
    <w:rsid w:val="00901B51"/>
    <w:rsid w:val="00901BA9"/>
    <w:rsid w:val="009020EC"/>
    <w:rsid w:val="00902A26"/>
    <w:rsid w:val="00902D8A"/>
    <w:rsid w:val="00903357"/>
    <w:rsid w:val="009033E4"/>
    <w:rsid w:val="00903961"/>
    <w:rsid w:val="00903A63"/>
    <w:rsid w:val="00903B11"/>
    <w:rsid w:val="00903BF7"/>
    <w:rsid w:val="00903EFC"/>
    <w:rsid w:val="00903F83"/>
    <w:rsid w:val="009040F1"/>
    <w:rsid w:val="00904840"/>
    <w:rsid w:val="00904BDC"/>
    <w:rsid w:val="00905B2D"/>
    <w:rsid w:val="00905E27"/>
    <w:rsid w:val="0090607E"/>
    <w:rsid w:val="00906500"/>
    <w:rsid w:val="0090659A"/>
    <w:rsid w:val="009069F4"/>
    <w:rsid w:val="00906DDC"/>
    <w:rsid w:val="0090751E"/>
    <w:rsid w:val="0090756E"/>
    <w:rsid w:val="009076A4"/>
    <w:rsid w:val="009076D8"/>
    <w:rsid w:val="00907BB0"/>
    <w:rsid w:val="00907C90"/>
    <w:rsid w:val="00907D1E"/>
    <w:rsid w:val="00907DF3"/>
    <w:rsid w:val="0091084B"/>
    <w:rsid w:val="00910A10"/>
    <w:rsid w:val="00910C9A"/>
    <w:rsid w:val="00910FDD"/>
    <w:rsid w:val="009110F5"/>
    <w:rsid w:val="009111F5"/>
    <w:rsid w:val="009112A0"/>
    <w:rsid w:val="0091151B"/>
    <w:rsid w:val="00911AA9"/>
    <w:rsid w:val="00911AB1"/>
    <w:rsid w:val="009120C7"/>
    <w:rsid w:val="00912211"/>
    <w:rsid w:val="009122D2"/>
    <w:rsid w:val="00912C53"/>
    <w:rsid w:val="0091325B"/>
    <w:rsid w:val="0091365D"/>
    <w:rsid w:val="009138B9"/>
    <w:rsid w:val="00914044"/>
    <w:rsid w:val="00914608"/>
    <w:rsid w:val="00914EE4"/>
    <w:rsid w:val="00914FD0"/>
    <w:rsid w:val="0091527C"/>
    <w:rsid w:val="0091537B"/>
    <w:rsid w:val="00915A08"/>
    <w:rsid w:val="00915CD7"/>
    <w:rsid w:val="0091603D"/>
    <w:rsid w:val="009161F0"/>
    <w:rsid w:val="009168B1"/>
    <w:rsid w:val="00916D87"/>
    <w:rsid w:val="00916E8B"/>
    <w:rsid w:val="00916E9E"/>
    <w:rsid w:val="0091717A"/>
    <w:rsid w:val="00917363"/>
    <w:rsid w:val="009175EA"/>
    <w:rsid w:val="009179DA"/>
    <w:rsid w:val="00917A2F"/>
    <w:rsid w:val="0092004A"/>
    <w:rsid w:val="00920255"/>
    <w:rsid w:val="0092079B"/>
    <w:rsid w:val="0092079D"/>
    <w:rsid w:val="00920A22"/>
    <w:rsid w:val="00921175"/>
    <w:rsid w:val="00921453"/>
    <w:rsid w:val="009214D5"/>
    <w:rsid w:val="00921551"/>
    <w:rsid w:val="0092194F"/>
    <w:rsid w:val="0092260B"/>
    <w:rsid w:val="00922DE8"/>
    <w:rsid w:val="00922E6E"/>
    <w:rsid w:val="00923063"/>
    <w:rsid w:val="009233FE"/>
    <w:rsid w:val="00923A77"/>
    <w:rsid w:val="00923B0D"/>
    <w:rsid w:val="00923C8F"/>
    <w:rsid w:val="00923F40"/>
    <w:rsid w:val="00924053"/>
    <w:rsid w:val="009247AD"/>
    <w:rsid w:val="009248C3"/>
    <w:rsid w:val="00924DBF"/>
    <w:rsid w:val="00925137"/>
    <w:rsid w:val="00925B4E"/>
    <w:rsid w:val="00925D8F"/>
    <w:rsid w:val="00925EAE"/>
    <w:rsid w:val="009260FC"/>
    <w:rsid w:val="00926453"/>
    <w:rsid w:val="0092646A"/>
    <w:rsid w:val="00926659"/>
    <w:rsid w:val="009268EE"/>
    <w:rsid w:val="00926B80"/>
    <w:rsid w:val="00927384"/>
    <w:rsid w:val="009275B3"/>
    <w:rsid w:val="00927693"/>
    <w:rsid w:val="009276B4"/>
    <w:rsid w:val="00927CF4"/>
    <w:rsid w:val="00927E83"/>
    <w:rsid w:val="00927EAD"/>
    <w:rsid w:val="00927ED6"/>
    <w:rsid w:val="00930072"/>
    <w:rsid w:val="00930746"/>
    <w:rsid w:val="009308EA"/>
    <w:rsid w:val="00930DEB"/>
    <w:rsid w:val="0093162B"/>
    <w:rsid w:val="0093163F"/>
    <w:rsid w:val="009321A1"/>
    <w:rsid w:val="0093232F"/>
    <w:rsid w:val="009325CE"/>
    <w:rsid w:val="009329A4"/>
    <w:rsid w:val="0093315E"/>
    <w:rsid w:val="009335DD"/>
    <w:rsid w:val="00933780"/>
    <w:rsid w:val="009338BC"/>
    <w:rsid w:val="009339A4"/>
    <w:rsid w:val="00933AE2"/>
    <w:rsid w:val="00933B1A"/>
    <w:rsid w:val="00933D1F"/>
    <w:rsid w:val="009341A2"/>
    <w:rsid w:val="00934556"/>
    <w:rsid w:val="00934747"/>
    <w:rsid w:val="00934FD0"/>
    <w:rsid w:val="00935565"/>
    <w:rsid w:val="00935578"/>
    <w:rsid w:val="009356E3"/>
    <w:rsid w:val="0093590D"/>
    <w:rsid w:val="00935A88"/>
    <w:rsid w:val="009362A5"/>
    <w:rsid w:val="0093635A"/>
    <w:rsid w:val="00936741"/>
    <w:rsid w:val="009368CD"/>
    <w:rsid w:val="009369D5"/>
    <w:rsid w:val="00936CCB"/>
    <w:rsid w:val="00937AE9"/>
    <w:rsid w:val="00937E3D"/>
    <w:rsid w:val="0094012A"/>
    <w:rsid w:val="009402DE"/>
    <w:rsid w:val="00940595"/>
    <w:rsid w:val="009407B9"/>
    <w:rsid w:val="00941387"/>
    <w:rsid w:val="0094174B"/>
    <w:rsid w:val="009419B6"/>
    <w:rsid w:val="009420B8"/>
    <w:rsid w:val="00942371"/>
    <w:rsid w:val="009423F6"/>
    <w:rsid w:val="009424C2"/>
    <w:rsid w:val="00942574"/>
    <w:rsid w:val="00942C3B"/>
    <w:rsid w:val="00943432"/>
    <w:rsid w:val="00943595"/>
    <w:rsid w:val="0094366B"/>
    <w:rsid w:val="00943855"/>
    <w:rsid w:val="009439A2"/>
    <w:rsid w:val="00943C42"/>
    <w:rsid w:val="00943CA0"/>
    <w:rsid w:val="00943E4E"/>
    <w:rsid w:val="009440E5"/>
    <w:rsid w:val="0094415A"/>
    <w:rsid w:val="00944240"/>
    <w:rsid w:val="009445A2"/>
    <w:rsid w:val="00944874"/>
    <w:rsid w:val="00944FAA"/>
    <w:rsid w:val="00945230"/>
    <w:rsid w:val="009459B6"/>
    <w:rsid w:val="00945A8D"/>
    <w:rsid w:val="00945C17"/>
    <w:rsid w:val="00945FB1"/>
    <w:rsid w:val="0094617B"/>
    <w:rsid w:val="00946349"/>
    <w:rsid w:val="009467A1"/>
    <w:rsid w:val="00946846"/>
    <w:rsid w:val="009468A0"/>
    <w:rsid w:val="00946B5A"/>
    <w:rsid w:val="00946BA9"/>
    <w:rsid w:val="00946BD1"/>
    <w:rsid w:val="00946BDF"/>
    <w:rsid w:val="00946E7E"/>
    <w:rsid w:val="00947247"/>
    <w:rsid w:val="00947A51"/>
    <w:rsid w:val="00947B3D"/>
    <w:rsid w:val="00947DE9"/>
    <w:rsid w:val="00950A20"/>
    <w:rsid w:val="00950D18"/>
    <w:rsid w:val="00950D25"/>
    <w:rsid w:val="00951E17"/>
    <w:rsid w:val="00952031"/>
    <w:rsid w:val="009520AB"/>
    <w:rsid w:val="00952145"/>
    <w:rsid w:val="00952280"/>
    <w:rsid w:val="00952360"/>
    <w:rsid w:val="009526F4"/>
    <w:rsid w:val="0095270D"/>
    <w:rsid w:val="0095276C"/>
    <w:rsid w:val="00952993"/>
    <w:rsid w:val="00952CD6"/>
    <w:rsid w:val="009536AF"/>
    <w:rsid w:val="00953872"/>
    <w:rsid w:val="00953B62"/>
    <w:rsid w:val="00953CE3"/>
    <w:rsid w:val="00954232"/>
    <w:rsid w:val="009542EE"/>
    <w:rsid w:val="00954B6B"/>
    <w:rsid w:val="00954CFF"/>
    <w:rsid w:val="00954FCA"/>
    <w:rsid w:val="009550CD"/>
    <w:rsid w:val="009559AF"/>
    <w:rsid w:val="00955C00"/>
    <w:rsid w:val="00955F87"/>
    <w:rsid w:val="00956612"/>
    <w:rsid w:val="00956806"/>
    <w:rsid w:val="00957045"/>
    <w:rsid w:val="009571C4"/>
    <w:rsid w:val="00957226"/>
    <w:rsid w:val="0095727C"/>
    <w:rsid w:val="009579F8"/>
    <w:rsid w:val="00957B71"/>
    <w:rsid w:val="00957C3C"/>
    <w:rsid w:val="0096015D"/>
    <w:rsid w:val="0096025A"/>
    <w:rsid w:val="009606A6"/>
    <w:rsid w:val="009606ED"/>
    <w:rsid w:val="00960AC1"/>
    <w:rsid w:val="00960BC0"/>
    <w:rsid w:val="00960CC8"/>
    <w:rsid w:val="00960FA4"/>
    <w:rsid w:val="00961355"/>
    <w:rsid w:val="00961586"/>
    <w:rsid w:val="00961744"/>
    <w:rsid w:val="009618FA"/>
    <w:rsid w:val="00961C83"/>
    <w:rsid w:val="00961D5C"/>
    <w:rsid w:val="00961F6B"/>
    <w:rsid w:val="0096235A"/>
    <w:rsid w:val="0096241D"/>
    <w:rsid w:val="00962803"/>
    <w:rsid w:val="00962AAE"/>
    <w:rsid w:val="00962F3E"/>
    <w:rsid w:val="0096318C"/>
    <w:rsid w:val="00963538"/>
    <w:rsid w:val="00963DB7"/>
    <w:rsid w:val="00964BE8"/>
    <w:rsid w:val="00964FA6"/>
    <w:rsid w:val="0096506F"/>
    <w:rsid w:val="009650EF"/>
    <w:rsid w:val="009658E7"/>
    <w:rsid w:val="00965A16"/>
    <w:rsid w:val="00965CEA"/>
    <w:rsid w:val="00965E7B"/>
    <w:rsid w:val="00966217"/>
    <w:rsid w:val="00966412"/>
    <w:rsid w:val="009665DB"/>
    <w:rsid w:val="00966752"/>
    <w:rsid w:val="009668AD"/>
    <w:rsid w:val="009669FB"/>
    <w:rsid w:val="00966D4D"/>
    <w:rsid w:val="00967176"/>
    <w:rsid w:val="00967306"/>
    <w:rsid w:val="00967773"/>
    <w:rsid w:val="009677EC"/>
    <w:rsid w:val="00967825"/>
    <w:rsid w:val="00967827"/>
    <w:rsid w:val="009679B0"/>
    <w:rsid w:val="00967B3C"/>
    <w:rsid w:val="00970229"/>
    <w:rsid w:val="00970244"/>
    <w:rsid w:val="0097075F"/>
    <w:rsid w:val="009707ED"/>
    <w:rsid w:val="00970A0E"/>
    <w:rsid w:val="00970B18"/>
    <w:rsid w:val="00970ECA"/>
    <w:rsid w:val="00970F61"/>
    <w:rsid w:val="00971182"/>
    <w:rsid w:val="009712C3"/>
    <w:rsid w:val="009717EF"/>
    <w:rsid w:val="0097196C"/>
    <w:rsid w:val="00971A97"/>
    <w:rsid w:val="00971E52"/>
    <w:rsid w:val="00972099"/>
    <w:rsid w:val="009720B6"/>
    <w:rsid w:val="009725E6"/>
    <w:rsid w:val="009726C9"/>
    <w:rsid w:val="009726E0"/>
    <w:rsid w:val="0097273D"/>
    <w:rsid w:val="00972817"/>
    <w:rsid w:val="00972B76"/>
    <w:rsid w:val="00972B94"/>
    <w:rsid w:val="00972E0A"/>
    <w:rsid w:val="00973421"/>
    <w:rsid w:val="009736CB"/>
    <w:rsid w:val="00973804"/>
    <w:rsid w:val="009738C0"/>
    <w:rsid w:val="0097398E"/>
    <w:rsid w:val="00974319"/>
    <w:rsid w:val="009743AC"/>
    <w:rsid w:val="0097452F"/>
    <w:rsid w:val="00974BA2"/>
    <w:rsid w:val="00974C31"/>
    <w:rsid w:val="00974C97"/>
    <w:rsid w:val="0097506F"/>
    <w:rsid w:val="00975210"/>
    <w:rsid w:val="009752A1"/>
    <w:rsid w:val="009753E9"/>
    <w:rsid w:val="009758E2"/>
    <w:rsid w:val="00975D59"/>
    <w:rsid w:val="00975D9A"/>
    <w:rsid w:val="00976455"/>
    <w:rsid w:val="00976ABF"/>
    <w:rsid w:val="00976C33"/>
    <w:rsid w:val="00976CC4"/>
    <w:rsid w:val="0097727F"/>
    <w:rsid w:val="009778C8"/>
    <w:rsid w:val="009778DA"/>
    <w:rsid w:val="0097790B"/>
    <w:rsid w:val="009779FF"/>
    <w:rsid w:val="00977C44"/>
    <w:rsid w:val="00980239"/>
    <w:rsid w:val="009802A3"/>
    <w:rsid w:val="0098044B"/>
    <w:rsid w:val="00980479"/>
    <w:rsid w:val="009804C6"/>
    <w:rsid w:val="0098052E"/>
    <w:rsid w:val="0098054B"/>
    <w:rsid w:val="00980793"/>
    <w:rsid w:val="00980DCA"/>
    <w:rsid w:val="00981130"/>
    <w:rsid w:val="00981664"/>
    <w:rsid w:val="00981677"/>
    <w:rsid w:val="00981A26"/>
    <w:rsid w:val="00981E36"/>
    <w:rsid w:val="009820F2"/>
    <w:rsid w:val="009822CC"/>
    <w:rsid w:val="00982AC8"/>
    <w:rsid w:val="00982BA8"/>
    <w:rsid w:val="00982D80"/>
    <w:rsid w:val="00982DD6"/>
    <w:rsid w:val="00982E38"/>
    <w:rsid w:val="009830B1"/>
    <w:rsid w:val="00983F01"/>
    <w:rsid w:val="00984001"/>
    <w:rsid w:val="00984087"/>
    <w:rsid w:val="0098456C"/>
    <w:rsid w:val="0098460F"/>
    <w:rsid w:val="0098486C"/>
    <w:rsid w:val="00984B06"/>
    <w:rsid w:val="00984E3B"/>
    <w:rsid w:val="009851CD"/>
    <w:rsid w:val="009855B4"/>
    <w:rsid w:val="00985668"/>
    <w:rsid w:val="009857DE"/>
    <w:rsid w:val="0098588C"/>
    <w:rsid w:val="009859BC"/>
    <w:rsid w:val="00985B24"/>
    <w:rsid w:val="00985C3F"/>
    <w:rsid w:val="00985D73"/>
    <w:rsid w:val="00985F65"/>
    <w:rsid w:val="009861F1"/>
    <w:rsid w:val="00986CCC"/>
    <w:rsid w:val="00986FF3"/>
    <w:rsid w:val="00986FFD"/>
    <w:rsid w:val="009870BC"/>
    <w:rsid w:val="009871E8"/>
    <w:rsid w:val="0098721F"/>
    <w:rsid w:val="00987512"/>
    <w:rsid w:val="0098774A"/>
    <w:rsid w:val="0098786D"/>
    <w:rsid w:val="0098788E"/>
    <w:rsid w:val="00987D2F"/>
    <w:rsid w:val="00987E04"/>
    <w:rsid w:val="009903ED"/>
    <w:rsid w:val="00990577"/>
    <w:rsid w:val="009906C4"/>
    <w:rsid w:val="00990C30"/>
    <w:rsid w:val="00991154"/>
    <w:rsid w:val="009914F9"/>
    <w:rsid w:val="0099197C"/>
    <w:rsid w:val="00991B9C"/>
    <w:rsid w:val="00991EF0"/>
    <w:rsid w:val="00992040"/>
    <w:rsid w:val="009921A7"/>
    <w:rsid w:val="0099239C"/>
    <w:rsid w:val="009923A3"/>
    <w:rsid w:val="009924A0"/>
    <w:rsid w:val="009924E4"/>
    <w:rsid w:val="00992509"/>
    <w:rsid w:val="00992585"/>
    <w:rsid w:val="00992B5A"/>
    <w:rsid w:val="00992D4A"/>
    <w:rsid w:val="00992DAC"/>
    <w:rsid w:val="00993616"/>
    <w:rsid w:val="00993DA0"/>
    <w:rsid w:val="00993E93"/>
    <w:rsid w:val="00993FA7"/>
    <w:rsid w:val="00994171"/>
    <w:rsid w:val="00994185"/>
    <w:rsid w:val="009944AC"/>
    <w:rsid w:val="00994C6C"/>
    <w:rsid w:val="00994E0D"/>
    <w:rsid w:val="00994F93"/>
    <w:rsid w:val="00994FD2"/>
    <w:rsid w:val="00994FE3"/>
    <w:rsid w:val="00995586"/>
    <w:rsid w:val="00996400"/>
    <w:rsid w:val="009964FF"/>
    <w:rsid w:val="009966D3"/>
    <w:rsid w:val="009967CD"/>
    <w:rsid w:val="00996CFE"/>
    <w:rsid w:val="009974F5"/>
    <w:rsid w:val="0099751A"/>
    <w:rsid w:val="009975DA"/>
    <w:rsid w:val="009977CE"/>
    <w:rsid w:val="00997805"/>
    <w:rsid w:val="00997AB1"/>
    <w:rsid w:val="00997B71"/>
    <w:rsid w:val="009A0658"/>
    <w:rsid w:val="009A076A"/>
    <w:rsid w:val="009A0913"/>
    <w:rsid w:val="009A0AB3"/>
    <w:rsid w:val="009A0D93"/>
    <w:rsid w:val="009A1364"/>
    <w:rsid w:val="009A155F"/>
    <w:rsid w:val="009A1D46"/>
    <w:rsid w:val="009A2381"/>
    <w:rsid w:val="009A239C"/>
    <w:rsid w:val="009A24A1"/>
    <w:rsid w:val="009A255A"/>
    <w:rsid w:val="009A29E5"/>
    <w:rsid w:val="009A2B56"/>
    <w:rsid w:val="009A2ED8"/>
    <w:rsid w:val="009A2EDF"/>
    <w:rsid w:val="009A2FFB"/>
    <w:rsid w:val="009A3312"/>
    <w:rsid w:val="009A3351"/>
    <w:rsid w:val="009A3999"/>
    <w:rsid w:val="009A3C05"/>
    <w:rsid w:val="009A4310"/>
    <w:rsid w:val="009A4830"/>
    <w:rsid w:val="009A48B4"/>
    <w:rsid w:val="009A49C3"/>
    <w:rsid w:val="009A4F1A"/>
    <w:rsid w:val="009A4F7D"/>
    <w:rsid w:val="009A5183"/>
    <w:rsid w:val="009A5213"/>
    <w:rsid w:val="009A52B5"/>
    <w:rsid w:val="009A5324"/>
    <w:rsid w:val="009A58CA"/>
    <w:rsid w:val="009A5DDB"/>
    <w:rsid w:val="009A6179"/>
    <w:rsid w:val="009A6229"/>
    <w:rsid w:val="009A62AE"/>
    <w:rsid w:val="009A6540"/>
    <w:rsid w:val="009A69ED"/>
    <w:rsid w:val="009A6D1D"/>
    <w:rsid w:val="009A721E"/>
    <w:rsid w:val="009A72DB"/>
    <w:rsid w:val="009A773B"/>
    <w:rsid w:val="009A79AC"/>
    <w:rsid w:val="009A79B7"/>
    <w:rsid w:val="009B0019"/>
    <w:rsid w:val="009B0200"/>
    <w:rsid w:val="009B0438"/>
    <w:rsid w:val="009B04B1"/>
    <w:rsid w:val="009B0699"/>
    <w:rsid w:val="009B0706"/>
    <w:rsid w:val="009B0B6D"/>
    <w:rsid w:val="009B0BED"/>
    <w:rsid w:val="009B0D52"/>
    <w:rsid w:val="009B10A1"/>
    <w:rsid w:val="009B1633"/>
    <w:rsid w:val="009B1B63"/>
    <w:rsid w:val="009B1B82"/>
    <w:rsid w:val="009B1E0F"/>
    <w:rsid w:val="009B21FE"/>
    <w:rsid w:val="009B23CB"/>
    <w:rsid w:val="009B247E"/>
    <w:rsid w:val="009B24A7"/>
    <w:rsid w:val="009B25A4"/>
    <w:rsid w:val="009B294F"/>
    <w:rsid w:val="009B296A"/>
    <w:rsid w:val="009B2995"/>
    <w:rsid w:val="009B2AD0"/>
    <w:rsid w:val="009B2C7A"/>
    <w:rsid w:val="009B2DCE"/>
    <w:rsid w:val="009B301A"/>
    <w:rsid w:val="009B3145"/>
    <w:rsid w:val="009B36B7"/>
    <w:rsid w:val="009B374F"/>
    <w:rsid w:val="009B3ABC"/>
    <w:rsid w:val="009B3D76"/>
    <w:rsid w:val="009B40A4"/>
    <w:rsid w:val="009B42FB"/>
    <w:rsid w:val="009B4318"/>
    <w:rsid w:val="009B442D"/>
    <w:rsid w:val="009B49C7"/>
    <w:rsid w:val="009B4C78"/>
    <w:rsid w:val="009B55B8"/>
    <w:rsid w:val="009B5B40"/>
    <w:rsid w:val="009B5D59"/>
    <w:rsid w:val="009B5D97"/>
    <w:rsid w:val="009B66D0"/>
    <w:rsid w:val="009B674D"/>
    <w:rsid w:val="009B6B62"/>
    <w:rsid w:val="009B6EFC"/>
    <w:rsid w:val="009B703B"/>
    <w:rsid w:val="009B7065"/>
    <w:rsid w:val="009B7479"/>
    <w:rsid w:val="009B7584"/>
    <w:rsid w:val="009B7BDC"/>
    <w:rsid w:val="009B7CB6"/>
    <w:rsid w:val="009C0277"/>
    <w:rsid w:val="009C0706"/>
    <w:rsid w:val="009C0D8F"/>
    <w:rsid w:val="009C1019"/>
    <w:rsid w:val="009C1306"/>
    <w:rsid w:val="009C135E"/>
    <w:rsid w:val="009C1376"/>
    <w:rsid w:val="009C1A38"/>
    <w:rsid w:val="009C1E15"/>
    <w:rsid w:val="009C1F59"/>
    <w:rsid w:val="009C1FA7"/>
    <w:rsid w:val="009C2264"/>
    <w:rsid w:val="009C277E"/>
    <w:rsid w:val="009C27A5"/>
    <w:rsid w:val="009C2C46"/>
    <w:rsid w:val="009C2C6E"/>
    <w:rsid w:val="009C2DE2"/>
    <w:rsid w:val="009C312D"/>
    <w:rsid w:val="009C33DC"/>
    <w:rsid w:val="009C3481"/>
    <w:rsid w:val="009C3684"/>
    <w:rsid w:val="009C3915"/>
    <w:rsid w:val="009C3A3F"/>
    <w:rsid w:val="009C4850"/>
    <w:rsid w:val="009C4C10"/>
    <w:rsid w:val="009C52E5"/>
    <w:rsid w:val="009C542D"/>
    <w:rsid w:val="009C5646"/>
    <w:rsid w:val="009C5975"/>
    <w:rsid w:val="009C5ADD"/>
    <w:rsid w:val="009C5B00"/>
    <w:rsid w:val="009C5D54"/>
    <w:rsid w:val="009C5D89"/>
    <w:rsid w:val="009C5EB8"/>
    <w:rsid w:val="009C63EA"/>
    <w:rsid w:val="009C6752"/>
    <w:rsid w:val="009C675A"/>
    <w:rsid w:val="009C678D"/>
    <w:rsid w:val="009C6FC4"/>
    <w:rsid w:val="009C7318"/>
    <w:rsid w:val="009C7FF4"/>
    <w:rsid w:val="009D0086"/>
    <w:rsid w:val="009D023E"/>
    <w:rsid w:val="009D028C"/>
    <w:rsid w:val="009D0D65"/>
    <w:rsid w:val="009D100C"/>
    <w:rsid w:val="009D1277"/>
    <w:rsid w:val="009D12D9"/>
    <w:rsid w:val="009D1506"/>
    <w:rsid w:val="009D1836"/>
    <w:rsid w:val="009D1839"/>
    <w:rsid w:val="009D1842"/>
    <w:rsid w:val="009D1AE6"/>
    <w:rsid w:val="009D1F7F"/>
    <w:rsid w:val="009D2706"/>
    <w:rsid w:val="009D275C"/>
    <w:rsid w:val="009D2CF9"/>
    <w:rsid w:val="009D2E76"/>
    <w:rsid w:val="009D2EB3"/>
    <w:rsid w:val="009D324D"/>
    <w:rsid w:val="009D3D2A"/>
    <w:rsid w:val="009D4009"/>
    <w:rsid w:val="009D4679"/>
    <w:rsid w:val="009D471E"/>
    <w:rsid w:val="009D4B31"/>
    <w:rsid w:val="009D4C3B"/>
    <w:rsid w:val="009D53FB"/>
    <w:rsid w:val="009D5533"/>
    <w:rsid w:val="009D5F20"/>
    <w:rsid w:val="009D61CB"/>
    <w:rsid w:val="009D63EB"/>
    <w:rsid w:val="009D643D"/>
    <w:rsid w:val="009D691F"/>
    <w:rsid w:val="009D692E"/>
    <w:rsid w:val="009D71C6"/>
    <w:rsid w:val="009D732C"/>
    <w:rsid w:val="009D7503"/>
    <w:rsid w:val="009D7528"/>
    <w:rsid w:val="009D75BD"/>
    <w:rsid w:val="009D7713"/>
    <w:rsid w:val="009D77F3"/>
    <w:rsid w:val="009D7920"/>
    <w:rsid w:val="009D7A6A"/>
    <w:rsid w:val="009D7D9B"/>
    <w:rsid w:val="009E0065"/>
    <w:rsid w:val="009E0254"/>
    <w:rsid w:val="009E035C"/>
    <w:rsid w:val="009E0442"/>
    <w:rsid w:val="009E0494"/>
    <w:rsid w:val="009E0581"/>
    <w:rsid w:val="009E065A"/>
    <w:rsid w:val="009E091B"/>
    <w:rsid w:val="009E0A64"/>
    <w:rsid w:val="009E0E12"/>
    <w:rsid w:val="009E10EC"/>
    <w:rsid w:val="009E1650"/>
    <w:rsid w:val="009E1783"/>
    <w:rsid w:val="009E1888"/>
    <w:rsid w:val="009E19FF"/>
    <w:rsid w:val="009E1CC9"/>
    <w:rsid w:val="009E1CD4"/>
    <w:rsid w:val="009E1CFB"/>
    <w:rsid w:val="009E1E4B"/>
    <w:rsid w:val="009E2276"/>
    <w:rsid w:val="009E2539"/>
    <w:rsid w:val="009E27B3"/>
    <w:rsid w:val="009E2BD1"/>
    <w:rsid w:val="009E2DFA"/>
    <w:rsid w:val="009E2FD2"/>
    <w:rsid w:val="009E3566"/>
    <w:rsid w:val="009E38F8"/>
    <w:rsid w:val="009E3AF1"/>
    <w:rsid w:val="009E3CF9"/>
    <w:rsid w:val="009E43B0"/>
    <w:rsid w:val="009E4D33"/>
    <w:rsid w:val="009E4D71"/>
    <w:rsid w:val="009E5119"/>
    <w:rsid w:val="009E5145"/>
    <w:rsid w:val="009E59C0"/>
    <w:rsid w:val="009E5B34"/>
    <w:rsid w:val="009E66ED"/>
    <w:rsid w:val="009E66F7"/>
    <w:rsid w:val="009E68D1"/>
    <w:rsid w:val="009E7235"/>
    <w:rsid w:val="009E73A3"/>
    <w:rsid w:val="009E7577"/>
    <w:rsid w:val="009E790A"/>
    <w:rsid w:val="009E79EC"/>
    <w:rsid w:val="009E7EB4"/>
    <w:rsid w:val="009F03D7"/>
    <w:rsid w:val="009F0501"/>
    <w:rsid w:val="009F07A1"/>
    <w:rsid w:val="009F0B18"/>
    <w:rsid w:val="009F0B6F"/>
    <w:rsid w:val="009F108E"/>
    <w:rsid w:val="009F11B3"/>
    <w:rsid w:val="009F12AB"/>
    <w:rsid w:val="009F14A8"/>
    <w:rsid w:val="009F14BE"/>
    <w:rsid w:val="009F1622"/>
    <w:rsid w:val="009F1629"/>
    <w:rsid w:val="009F1D9D"/>
    <w:rsid w:val="009F2135"/>
    <w:rsid w:val="009F214E"/>
    <w:rsid w:val="009F2478"/>
    <w:rsid w:val="009F248E"/>
    <w:rsid w:val="009F25F7"/>
    <w:rsid w:val="009F27D2"/>
    <w:rsid w:val="009F284D"/>
    <w:rsid w:val="009F28D9"/>
    <w:rsid w:val="009F3074"/>
    <w:rsid w:val="009F35F7"/>
    <w:rsid w:val="009F37C0"/>
    <w:rsid w:val="009F3B05"/>
    <w:rsid w:val="009F407C"/>
    <w:rsid w:val="009F45C5"/>
    <w:rsid w:val="009F4A76"/>
    <w:rsid w:val="009F4AB4"/>
    <w:rsid w:val="009F4CDA"/>
    <w:rsid w:val="009F4DC2"/>
    <w:rsid w:val="009F4EDE"/>
    <w:rsid w:val="009F54F5"/>
    <w:rsid w:val="009F60C8"/>
    <w:rsid w:val="009F626B"/>
    <w:rsid w:val="009F6344"/>
    <w:rsid w:val="009F6485"/>
    <w:rsid w:val="009F68ED"/>
    <w:rsid w:val="009F6908"/>
    <w:rsid w:val="009F691D"/>
    <w:rsid w:val="009F6C74"/>
    <w:rsid w:val="009F6DBD"/>
    <w:rsid w:val="009F7030"/>
    <w:rsid w:val="009F7032"/>
    <w:rsid w:val="009F74D1"/>
    <w:rsid w:val="009F7B80"/>
    <w:rsid w:val="009F7E76"/>
    <w:rsid w:val="009F7E9B"/>
    <w:rsid w:val="00A007BE"/>
    <w:rsid w:val="00A00A94"/>
    <w:rsid w:val="00A00C79"/>
    <w:rsid w:val="00A00DCA"/>
    <w:rsid w:val="00A0162B"/>
    <w:rsid w:val="00A01A0F"/>
    <w:rsid w:val="00A01A6D"/>
    <w:rsid w:val="00A01CDB"/>
    <w:rsid w:val="00A02095"/>
    <w:rsid w:val="00A02298"/>
    <w:rsid w:val="00A02543"/>
    <w:rsid w:val="00A0268A"/>
    <w:rsid w:val="00A0284A"/>
    <w:rsid w:val="00A02ACE"/>
    <w:rsid w:val="00A02BA3"/>
    <w:rsid w:val="00A02F59"/>
    <w:rsid w:val="00A03059"/>
    <w:rsid w:val="00A03647"/>
    <w:rsid w:val="00A03855"/>
    <w:rsid w:val="00A039BF"/>
    <w:rsid w:val="00A04168"/>
    <w:rsid w:val="00A04881"/>
    <w:rsid w:val="00A04B6F"/>
    <w:rsid w:val="00A04BAE"/>
    <w:rsid w:val="00A04ED8"/>
    <w:rsid w:val="00A057E0"/>
    <w:rsid w:val="00A05A59"/>
    <w:rsid w:val="00A05AD7"/>
    <w:rsid w:val="00A06B97"/>
    <w:rsid w:val="00A0724E"/>
    <w:rsid w:val="00A0734A"/>
    <w:rsid w:val="00A07510"/>
    <w:rsid w:val="00A07595"/>
    <w:rsid w:val="00A076AA"/>
    <w:rsid w:val="00A07737"/>
    <w:rsid w:val="00A10B3C"/>
    <w:rsid w:val="00A10B45"/>
    <w:rsid w:val="00A1154D"/>
    <w:rsid w:val="00A11AE2"/>
    <w:rsid w:val="00A11B20"/>
    <w:rsid w:val="00A126D3"/>
    <w:rsid w:val="00A12FC8"/>
    <w:rsid w:val="00A12FF4"/>
    <w:rsid w:val="00A1371A"/>
    <w:rsid w:val="00A13C17"/>
    <w:rsid w:val="00A13C48"/>
    <w:rsid w:val="00A14399"/>
    <w:rsid w:val="00A144E1"/>
    <w:rsid w:val="00A147FE"/>
    <w:rsid w:val="00A14833"/>
    <w:rsid w:val="00A148C3"/>
    <w:rsid w:val="00A14BD5"/>
    <w:rsid w:val="00A14C7B"/>
    <w:rsid w:val="00A14DBC"/>
    <w:rsid w:val="00A14E7D"/>
    <w:rsid w:val="00A1500E"/>
    <w:rsid w:val="00A151D3"/>
    <w:rsid w:val="00A156B6"/>
    <w:rsid w:val="00A1577D"/>
    <w:rsid w:val="00A15A6D"/>
    <w:rsid w:val="00A15EBD"/>
    <w:rsid w:val="00A15F49"/>
    <w:rsid w:val="00A16163"/>
    <w:rsid w:val="00A16233"/>
    <w:rsid w:val="00A164F7"/>
    <w:rsid w:val="00A167A7"/>
    <w:rsid w:val="00A16B1C"/>
    <w:rsid w:val="00A16BE6"/>
    <w:rsid w:val="00A16D70"/>
    <w:rsid w:val="00A16EBA"/>
    <w:rsid w:val="00A16F3C"/>
    <w:rsid w:val="00A17668"/>
    <w:rsid w:val="00A176D2"/>
    <w:rsid w:val="00A177BE"/>
    <w:rsid w:val="00A17A24"/>
    <w:rsid w:val="00A20178"/>
    <w:rsid w:val="00A201A3"/>
    <w:rsid w:val="00A201AA"/>
    <w:rsid w:val="00A2023F"/>
    <w:rsid w:val="00A202A6"/>
    <w:rsid w:val="00A20416"/>
    <w:rsid w:val="00A20495"/>
    <w:rsid w:val="00A2081E"/>
    <w:rsid w:val="00A209BA"/>
    <w:rsid w:val="00A219FA"/>
    <w:rsid w:val="00A21A07"/>
    <w:rsid w:val="00A21B3F"/>
    <w:rsid w:val="00A22069"/>
    <w:rsid w:val="00A22303"/>
    <w:rsid w:val="00A224CE"/>
    <w:rsid w:val="00A224EC"/>
    <w:rsid w:val="00A226CE"/>
    <w:rsid w:val="00A22DF9"/>
    <w:rsid w:val="00A230D3"/>
    <w:rsid w:val="00A23137"/>
    <w:rsid w:val="00A232BE"/>
    <w:rsid w:val="00A2341D"/>
    <w:rsid w:val="00A236E2"/>
    <w:rsid w:val="00A2397C"/>
    <w:rsid w:val="00A23C64"/>
    <w:rsid w:val="00A23ED9"/>
    <w:rsid w:val="00A23FC4"/>
    <w:rsid w:val="00A2401F"/>
    <w:rsid w:val="00A241B9"/>
    <w:rsid w:val="00A244FD"/>
    <w:rsid w:val="00A24B16"/>
    <w:rsid w:val="00A24D28"/>
    <w:rsid w:val="00A24DA7"/>
    <w:rsid w:val="00A25094"/>
    <w:rsid w:val="00A2547C"/>
    <w:rsid w:val="00A25536"/>
    <w:rsid w:val="00A25C5B"/>
    <w:rsid w:val="00A26179"/>
    <w:rsid w:val="00A26842"/>
    <w:rsid w:val="00A26A7C"/>
    <w:rsid w:val="00A26DEE"/>
    <w:rsid w:val="00A26EE3"/>
    <w:rsid w:val="00A2705A"/>
    <w:rsid w:val="00A276BB"/>
    <w:rsid w:val="00A27756"/>
    <w:rsid w:val="00A27D4F"/>
    <w:rsid w:val="00A27F6C"/>
    <w:rsid w:val="00A27FD5"/>
    <w:rsid w:val="00A300AF"/>
    <w:rsid w:val="00A304BE"/>
    <w:rsid w:val="00A3071D"/>
    <w:rsid w:val="00A30881"/>
    <w:rsid w:val="00A30B1E"/>
    <w:rsid w:val="00A30CD0"/>
    <w:rsid w:val="00A30CF2"/>
    <w:rsid w:val="00A30E40"/>
    <w:rsid w:val="00A31257"/>
    <w:rsid w:val="00A3178C"/>
    <w:rsid w:val="00A3185A"/>
    <w:rsid w:val="00A31BE0"/>
    <w:rsid w:val="00A31D2C"/>
    <w:rsid w:val="00A31F22"/>
    <w:rsid w:val="00A31F76"/>
    <w:rsid w:val="00A32179"/>
    <w:rsid w:val="00A3222A"/>
    <w:rsid w:val="00A32331"/>
    <w:rsid w:val="00A33673"/>
    <w:rsid w:val="00A337B3"/>
    <w:rsid w:val="00A3389D"/>
    <w:rsid w:val="00A3394C"/>
    <w:rsid w:val="00A340C6"/>
    <w:rsid w:val="00A3466D"/>
    <w:rsid w:val="00A34E88"/>
    <w:rsid w:val="00A356D0"/>
    <w:rsid w:val="00A35A73"/>
    <w:rsid w:val="00A35AD8"/>
    <w:rsid w:val="00A35F00"/>
    <w:rsid w:val="00A35FE3"/>
    <w:rsid w:val="00A360DD"/>
    <w:rsid w:val="00A36295"/>
    <w:rsid w:val="00A36434"/>
    <w:rsid w:val="00A36945"/>
    <w:rsid w:val="00A36ABE"/>
    <w:rsid w:val="00A36B45"/>
    <w:rsid w:val="00A36BFD"/>
    <w:rsid w:val="00A36E16"/>
    <w:rsid w:val="00A36F5B"/>
    <w:rsid w:val="00A36FA7"/>
    <w:rsid w:val="00A3703F"/>
    <w:rsid w:val="00A370AC"/>
    <w:rsid w:val="00A37123"/>
    <w:rsid w:val="00A37349"/>
    <w:rsid w:val="00A37724"/>
    <w:rsid w:val="00A37943"/>
    <w:rsid w:val="00A37BA2"/>
    <w:rsid w:val="00A37E21"/>
    <w:rsid w:val="00A37E72"/>
    <w:rsid w:val="00A37FA9"/>
    <w:rsid w:val="00A40033"/>
    <w:rsid w:val="00A40129"/>
    <w:rsid w:val="00A401C9"/>
    <w:rsid w:val="00A40656"/>
    <w:rsid w:val="00A406D8"/>
    <w:rsid w:val="00A40924"/>
    <w:rsid w:val="00A4098C"/>
    <w:rsid w:val="00A40B75"/>
    <w:rsid w:val="00A40F5D"/>
    <w:rsid w:val="00A416D4"/>
    <w:rsid w:val="00A41B31"/>
    <w:rsid w:val="00A41B48"/>
    <w:rsid w:val="00A4206E"/>
    <w:rsid w:val="00A4212C"/>
    <w:rsid w:val="00A424C9"/>
    <w:rsid w:val="00A4254D"/>
    <w:rsid w:val="00A429B1"/>
    <w:rsid w:val="00A42E29"/>
    <w:rsid w:val="00A42E2B"/>
    <w:rsid w:val="00A42E86"/>
    <w:rsid w:val="00A43247"/>
    <w:rsid w:val="00A43271"/>
    <w:rsid w:val="00A432B9"/>
    <w:rsid w:val="00A43303"/>
    <w:rsid w:val="00A43352"/>
    <w:rsid w:val="00A43890"/>
    <w:rsid w:val="00A43CDF"/>
    <w:rsid w:val="00A43F11"/>
    <w:rsid w:val="00A4477B"/>
    <w:rsid w:val="00A44ADC"/>
    <w:rsid w:val="00A44B8A"/>
    <w:rsid w:val="00A44C69"/>
    <w:rsid w:val="00A44CC3"/>
    <w:rsid w:val="00A44D62"/>
    <w:rsid w:val="00A4515B"/>
    <w:rsid w:val="00A45435"/>
    <w:rsid w:val="00A46024"/>
    <w:rsid w:val="00A4644C"/>
    <w:rsid w:val="00A46566"/>
    <w:rsid w:val="00A467DE"/>
    <w:rsid w:val="00A46B4F"/>
    <w:rsid w:val="00A46B9B"/>
    <w:rsid w:val="00A46D6A"/>
    <w:rsid w:val="00A4728D"/>
    <w:rsid w:val="00A473DD"/>
    <w:rsid w:val="00A474E9"/>
    <w:rsid w:val="00A47851"/>
    <w:rsid w:val="00A47B6A"/>
    <w:rsid w:val="00A47C19"/>
    <w:rsid w:val="00A47F98"/>
    <w:rsid w:val="00A50282"/>
    <w:rsid w:val="00A50289"/>
    <w:rsid w:val="00A5029D"/>
    <w:rsid w:val="00A5039F"/>
    <w:rsid w:val="00A5063F"/>
    <w:rsid w:val="00A50F2F"/>
    <w:rsid w:val="00A51166"/>
    <w:rsid w:val="00A511BB"/>
    <w:rsid w:val="00A51334"/>
    <w:rsid w:val="00A51739"/>
    <w:rsid w:val="00A51CCD"/>
    <w:rsid w:val="00A520BF"/>
    <w:rsid w:val="00A52174"/>
    <w:rsid w:val="00A52639"/>
    <w:rsid w:val="00A52862"/>
    <w:rsid w:val="00A5296F"/>
    <w:rsid w:val="00A529D9"/>
    <w:rsid w:val="00A52A9F"/>
    <w:rsid w:val="00A52FBA"/>
    <w:rsid w:val="00A52FC5"/>
    <w:rsid w:val="00A52FD5"/>
    <w:rsid w:val="00A53063"/>
    <w:rsid w:val="00A53104"/>
    <w:rsid w:val="00A537AD"/>
    <w:rsid w:val="00A53843"/>
    <w:rsid w:val="00A53A18"/>
    <w:rsid w:val="00A53B37"/>
    <w:rsid w:val="00A53C13"/>
    <w:rsid w:val="00A5410E"/>
    <w:rsid w:val="00A54C4E"/>
    <w:rsid w:val="00A54DA4"/>
    <w:rsid w:val="00A5536C"/>
    <w:rsid w:val="00A553CC"/>
    <w:rsid w:val="00A5542B"/>
    <w:rsid w:val="00A5569D"/>
    <w:rsid w:val="00A55CDE"/>
    <w:rsid w:val="00A55DEE"/>
    <w:rsid w:val="00A55E6B"/>
    <w:rsid w:val="00A56414"/>
    <w:rsid w:val="00A569C3"/>
    <w:rsid w:val="00A56A2C"/>
    <w:rsid w:val="00A56C37"/>
    <w:rsid w:val="00A56CA0"/>
    <w:rsid w:val="00A56E13"/>
    <w:rsid w:val="00A56F0D"/>
    <w:rsid w:val="00A56F69"/>
    <w:rsid w:val="00A571F1"/>
    <w:rsid w:val="00A57279"/>
    <w:rsid w:val="00A573E3"/>
    <w:rsid w:val="00A575F5"/>
    <w:rsid w:val="00A575FB"/>
    <w:rsid w:val="00A57636"/>
    <w:rsid w:val="00A57657"/>
    <w:rsid w:val="00A577FA"/>
    <w:rsid w:val="00A60034"/>
    <w:rsid w:val="00A6088A"/>
    <w:rsid w:val="00A608F9"/>
    <w:rsid w:val="00A60CB0"/>
    <w:rsid w:val="00A60D02"/>
    <w:rsid w:val="00A60E44"/>
    <w:rsid w:val="00A61007"/>
    <w:rsid w:val="00A61146"/>
    <w:rsid w:val="00A61333"/>
    <w:rsid w:val="00A61381"/>
    <w:rsid w:val="00A613D7"/>
    <w:rsid w:val="00A61AC4"/>
    <w:rsid w:val="00A61BE0"/>
    <w:rsid w:val="00A61C21"/>
    <w:rsid w:val="00A61C44"/>
    <w:rsid w:val="00A61C7F"/>
    <w:rsid w:val="00A61CCD"/>
    <w:rsid w:val="00A61EC4"/>
    <w:rsid w:val="00A62709"/>
    <w:rsid w:val="00A628CA"/>
    <w:rsid w:val="00A62B46"/>
    <w:rsid w:val="00A62E3B"/>
    <w:rsid w:val="00A62EE2"/>
    <w:rsid w:val="00A62EF7"/>
    <w:rsid w:val="00A6316F"/>
    <w:rsid w:val="00A631D5"/>
    <w:rsid w:val="00A636BD"/>
    <w:rsid w:val="00A63F27"/>
    <w:rsid w:val="00A6411C"/>
    <w:rsid w:val="00A64264"/>
    <w:rsid w:val="00A64383"/>
    <w:rsid w:val="00A64708"/>
    <w:rsid w:val="00A647B7"/>
    <w:rsid w:val="00A65082"/>
    <w:rsid w:val="00A65640"/>
    <w:rsid w:val="00A6574F"/>
    <w:rsid w:val="00A657BD"/>
    <w:rsid w:val="00A657F9"/>
    <w:rsid w:val="00A6584A"/>
    <w:rsid w:val="00A6584D"/>
    <w:rsid w:val="00A65D61"/>
    <w:rsid w:val="00A65F62"/>
    <w:rsid w:val="00A661CE"/>
    <w:rsid w:val="00A663FB"/>
    <w:rsid w:val="00A66ABA"/>
    <w:rsid w:val="00A66B3A"/>
    <w:rsid w:val="00A66B41"/>
    <w:rsid w:val="00A67220"/>
    <w:rsid w:val="00A67572"/>
    <w:rsid w:val="00A67AF3"/>
    <w:rsid w:val="00A67B4D"/>
    <w:rsid w:val="00A703F1"/>
    <w:rsid w:val="00A70412"/>
    <w:rsid w:val="00A70567"/>
    <w:rsid w:val="00A705F7"/>
    <w:rsid w:val="00A7074A"/>
    <w:rsid w:val="00A70942"/>
    <w:rsid w:val="00A70B04"/>
    <w:rsid w:val="00A70B5A"/>
    <w:rsid w:val="00A70CFA"/>
    <w:rsid w:val="00A70ED3"/>
    <w:rsid w:val="00A71050"/>
    <w:rsid w:val="00A7105A"/>
    <w:rsid w:val="00A71301"/>
    <w:rsid w:val="00A71339"/>
    <w:rsid w:val="00A71390"/>
    <w:rsid w:val="00A716C9"/>
    <w:rsid w:val="00A71D03"/>
    <w:rsid w:val="00A72009"/>
    <w:rsid w:val="00A72152"/>
    <w:rsid w:val="00A721C7"/>
    <w:rsid w:val="00A72422"/>
    <w:rsid w:val="00A72548"/>
    <w:rsid w:val="00A72601"/>
    <w:rsid w:val="00A726FF"/>
    <w:rsid w:val="00A728DD"/>
    <w:rsid w:val="00A72B27"/>
    <w:rsid w:val="00A72B62"/>
    <w:rsid w:val="00A72E43"/>
    <w:rsid w:val="00A731CF"/>
    <w:rsid w:val="00A732DD"/>
    <w:rsid w:val="00A73350"/>
    <w:rsid w:val="00A733A5"/>
    <w:rsid w:val="00A734CB"/>
    <w:rsid w:val="00A73A26"/>
    <w:rsid w:val="00A73A43"/>
    <w:rsid w:val="00A73CCE"/>
    <w:rsid w:val="00A73D78"/>
    <w:rsid w:val="00A7443D"/>
    <w:rsid w:val="00A74481"/>
    <w:rsid w:val="00A74652"/>
    <w:rsid w:val="00A74741"/>
    <w:rsid w:val="00A7557A"/>
    <w:rsid w:val="00A75627"/>
    <w:rsid w:val="00A75819"/>
    <w:rsid w:val="00A75BD2"/>
    <w:rsid w:val="00A75C32"/>
    <w:rsid w:val="00A75C92"/>
    <w:rsid w:val="00A760A6"/>
    <w:rsid w:val="00A76341"/>
    <w:rsid w:val="00A76759"/>
    <w:rsid w:val="00A76DF7"/>
    <w:rsid w:val="00A770FD"/>
    <w:rsid w:val="00A771B9"/>
    <w:rsid w:val="00A771F2"/>
    <w:rsid w:val="00A773BF"/>
    <w:rsid w:val="00A77901"/>
    <w:rsid w:val="00A77E79"/>
    <w:rsid w:val="00A802FC"/>
    <w:rsid w:val="00A8050B"/>
    <w:rsid w:val="00A80784"/>
    <w:rsid w:val="00A80A8C"/>
    <w:rsid w:val="00A80E8F"/>
    <w:rsid w:val="00A819D7"/>
    <w:rsid w:val="00A81C47"/>
    <w:rsid w:val="00A81F14"/>
    <w:rsid w:val="00A8212F"/>
    <w:rsid w:val="00A82356"/>
    <w:rsid w:val="00A8257C"/>
    <w:rsid w:val="00A826A1"/>
    <w:rsid w:val="00A829A4"/>
    <w:rsid w:val="00A82D2C"/>
    <w:rsid w:val="00A82ED6"/>
    <w:rsid w:val="00A8300E"/>
    <w:rsid w:val="00A83465"/>
    <w:rsid w:val="00A834E6"/>
    <w:rsid w:val="00A8365B"/>
    <w:rsid w:val="00A8367D"/>
    <w:rsid w:val="00A83823"/>
    <w:rsid w:val="00A838EC"/>
    <w:rsid w:val="00A83ABB"/>
    <w:rsid w:val="00A83E76"/>
    <w:rsid w:val="00A84872"/>
    <w:rsid w:val="00A848E9"/>
    <w:rsid w:val="00A84AF1"/>
    <w:rsid w:val="00A84B4B"/>
    <w:rsid w:val="00A84E05"/>
    <w:rsid w:val="00A85096"/>
    <w:rsid w:val="00A8518E"/>
    <w:rsid w:val="00A851A2"/>
    <w:rsid w:val="00A85308"/>
    <w:rsid w:val="00A85A96"/>
    <w:rsid w:val="00A85C21"/>
    <w:rsid w:val="00A85D78"/>
    <w:rsid w:val="00A85EFB"/>
    <w:rsid w:val="00A85FC1"/>
    <w:rsid w:val="00A86000"/>
    <w:rsid w:val="00A860D2"/>
    <w:rsid w:val="00A86700"/>
    <w:rsid w:val="00A86AE8"/>
    <w:rsid w:val="00A86B52"/>
    <w:rsid w:val="00A87310"/>
    <w:rsid w:val="00A87507"/>
    <w:rsid w:val="00A8764E"/>
    <w:rsid w:val="00A877BB"/>
    <w:rsid w:val="00A878E0"/>
    <w:rsid w:val="00A87CC3"/>
    <w:rsid w:val="00A87E19"/>
    <w:rsid w:val="00A903A7"/>
    <w:rsid w:val="00A903F6"/>
    <w:rsid w:val="00A904C4"/>
    <w:rsid w:val="00A905A2"/>
    <w:rsid w:val="00A90758"/>
    <w:rsid w:val="00A9078A"/>
    <w:rsid w:val="00A90C94"/>
    <w:rsid w:val="00A90E8E"/>
    <w:rsid w:val="00A91430"/>
    <w:rsid w:val="00A9175E"/>
    <w:rsid w:val="00A9178B"/>
    <w:rsid w:val="00A91E13"/>
    <w:rsid w:val="00A92063"/>
    <w:rsid w:val="00A921E5"/>
    <w:rsid w:val="00A9225F"/>
    <w:rsid w:val="00A92D94"/>
    <w:rsid w:val="00A93A15"/>
    <w:rsid w:val="00A93C2C"/>
    <w:rsid w:val="00A93ED3"/>
    <w:rsid w:val="00A93FCA"/>
    <w:rsid w:val="00A9410F"/>
    <w:rsid w:val="00A94410"/>
    <w:rsid w:val="00A94975"/>
    <w:rsid w:val="00A949B8"/>
    <w:rsid w:val="00A94CC3"/>
    <w:rsid w:val="00A950C0"/>
    <w:rsid w:val="00A95762"/>
    <w:rsid w:val="00A96070"/>
    <w:rsid w:val="00A962CF"/>
    <w:rsid w:val="00A965C9"/>
    <w:rsid w:val="00A965D8"/>
    <w:rsid w:val="00A96805"/>
    <w:rsid w:val="00A969C7"/>
    <w:rsid w:val="00A96C71"/>
    <w:rsid w:val="00A97120"/>
    <w:rsid w:val="00A97143"/>
    <w:rsid w:val="00A971F6"/>
    <w:rsid w:val="00A971FF"/>
    <w:rsid w:val="00A97308"/>
    <w:rsid w:val="00A974C6"/>
    <w:rsid w:val="00A97663"/>
    <w:rsid w:val="00A97718"/>
    <w:rsid w:val="00A97C5A"/>
    <w:rsid w:val="00A97E8B"/>
    <w:rsid w:val="00A97E8F"/>
    <w:rsid w:val="00AA0324"/>
    <w:rsid w:val="00AA07E6"/>
    <w:rsid w:val="00AA0B40"/>
    <w:rsid w:val="00AA0BF3"/>
    <w:rsid w:val="00AA0D5E"/>
    <w:rsid w:val="00AA0DEE"/>
    <w:rsid w:val="00AA0E56"/>
    <w:rsid w:val="00AA1355"/>
    <w:rsid w:val="00AA1927"/>
    <w:rsid w:val="00AA1D71"/>
    <w:rsid w:val="00AA1F46"/>
    <w:rsid w:val="00AA2158"/>
    <w:rsid w:val="00AA245F"/>
    <w:rsid w:val="00AA264E"/>
    <w:rsid w:val="00AA26C6"/>
    <w:rsid w:val="00AA2A7C"/>
    <w:rsid w:val="00AA2DCA"/>
    <w:rsid w:val="00AA2F74"/>
    <w:rsid w:val="00AA3218"/>
    <w:rsid w:val="00AA321F"/>
    <w:rsid w:val="00AA3D23"/>
    <w:rsid w:val="00AA3DED"/>
    <w:rsid w:val="00AA3FDC"/>
    <w:rsid w:val="00AA4113"/>
    <w:rsid w:val="00AA4257"/>
    <w:rsid w:val="00AA45F1"/>
    <w:rsid w:val="00AA49BF"/>
    <w:rsid w:val="00AA4B13"/>
    <w:rsid w:val="00AA4D0F"/>
    <w:rsid w:val="00AA5109"/>
    <w:rsid w:val="00AA5124"/>
    <w:rsid w:val="00AA52A7"/>
    <w:rsid w:val="00AA5434"/>
    <w:rsid w:val="00AA568D"/>
    <w:rsid w:val="00AA578B"/>
    <w:rsid w:val="00AA58AF"/>
    <w:rsid w:val="00AA5BAE"/>
    <w:rsid w:val="00AA60A2"/>
    <w:rsid w:val="00AA63DE"/>
    <w:rsid w:val="00AA66A6"/>
    <w:rsid w:val="00AA6A43"/>
    <w:rsid w:val="00AA6AC8"/>
    <w:rsid w:val="00AA6D10"/>
    <w:rsid w:val="00AA6DEF"/>
    <w:rsid w:val="00AA71AB"/>
    <w:rsid w:val="00AA726E"/>
    <w:rsid w:val="00AA7350"/>
    <w:rsid w:val="00AA73ED"/>
    <w:rsid w:val="00AA75E3"/>
    <w:rsid w:val="00AB021B"/>
    <w:rsid w:val="00AB056F"/>
    <w:rsid w:val="00AB0790"/>
    <w:rsid w:val="00AB097C"/>
    <w:rsid w:val="00AB0ADF"/>
    <w:rsid w:val="00AB0EE3"/>
    <w:rsid w:val="00AB0F20"/>
    <w:rsid w:val="00AB0FFB"/>
    <w:rsid w:val="00AB11F0"/>
    <w:rsid w:val="00AB1304"/>
    <w:rsid w:val="00AB131D"/>
    <w:rsid w:val="00AB131E"/>
    <w:rsid w:val="00AB1764"/>
    <w:rsid w:val="00AB1A26"/>
    <w:rsid w:val="00AB1C15"/>
    <w:rsid w:val="00AB1D4E"/>
    <w:rsid w:val="00AB1E68"/>
    <w:rsid w:val="00AB2038"/>
    <w:rsid w:val="00AB2309"/>
    <w:rsid w:val="00AB2439"/>
    <w:rsid w:val="00AB243F"/>
    <w:rsid w:val="00AB247A"/>
    <w:rsid w:val="00AB270E"/>
    <w:rsid w:val="00AB2B3E"/>
    <w:rsid w:val="00AB2C4D"/>
    <w:rsid w:val="00AB2E22"/>
    <w:rsid w:val="00AB2F15"/>
    <w:rsid w:val="00AB3079"/>
    <w:rsid w:val="00AB3380"/>
    <w:rsid w:val="00AB36FF"/>
    <w:rsid w:val="00AB3961"/>
    <w:rsid w:val="00AB39F5"/>
    <w:rsid w:val="00AB4546"/>
    <w:rsid w:val="00AB4587"/>
    <w:rsid w:val="00AB4690"/>
    <w:rsid w:val="00AB471A"/>
    <w:rsid w:val="00AB472E"/>
    <w:rsid w:val="00AB4E08"/>
    <w:rsid w:val="00AB5086"/>
    <w:rsid w:val="00AB5565"/>
    <w:rsid w:val="00AB5862"/>
    <w:rsid w:val="00AB5B2D"/>
    <w:rsid w:val="00AB5B90"/>
    <w:rsid w:val="00AB5E54"/>
    <w:rsid w:val="00AB5FC1"/>
    <w:rsid w:val="00AB6538"/>
    <w:rsid w:val="00AB6934"/>
    <w:rsid w:val="00AB69E2"/>
    <w:rsid w:val="00AB6BA7"/>
    <w:rsid w:val="00AB6DE8"/>
    <w:rsid w:val="00AB6ED6"/>
    <w:rsid w:val="00AB701D"/>
    <w:rsid w:val="00AB702F"/>
    <w:rsid w:val="00AB753F"/>
    <w:rsid w:val="00AB79E8"/>
    <w:rsid w:val="00AB7A56"/>
    <w:rsid w:val="00AB7AD7"/>
    <w:rsid w:val="00AB7BEA"/>
    <w:rsid w:val="00AB7EE3"/>
    <w:rsid w:val="00AC00C2"/>
    <w:rsid w:val="00AC02E4"/>
    <w:rsid w:val="00AC03C6"/>
    <w:rsid w:val="00AC048A"/>
    <w:rsid w:val="00AC055E"/>
    <w:rsid w:val="00AC069C"/>
    <w:rsid w:val="00AC06E4"/>
    <w:rsid w:val="00AC09C9"/>
    <w:rsid w:val="00AC0A95"/>
    <w:rsid w:val="00AC0EDF"/>
    <w:rsid w:val="00AC1093"/>
    <w:rsid w:val="00AC10E0"/>
    <w:rsid w:val="00AC11CD"/>
    <w:rsid w:val="00AC1A13"/>
    <w:rsid w:val="00AC1EA2"/>
    <w:rsid w:val="00AC1FA7"/>
    <w:rsid w:val="00AC2174"/>
    <w:rsid w:val="00AC2387"/>
    <w:rsid w:val="00AC2850"/>
    <w:rsid w:val="00AC2B29"/>
    <w:rsid w:val="00AC3234"/>
    <w:rsid w:val="00AC33D9"/>
    <w:rsid w:val="00AC351E"/>
    <w:rsid w:val="00AC357C"/>
    <w:rsid w:val="00AC361B"/>
    <w:rsid w:val="00AC3959"/>
    <w:rsid w:val="00AC3993"/>
    <w:rsid w:val="00AC3A30"/>
    <w:rsid w:val="00AC3CCD"/>
    <w:rsid w:val="00AC427C"/>
    <w:rsid w:val="00AC4919"/>
    <w:rsid w:val="00AC49A7"/>
    <w:rsid w:val="00AC4B2D"/>
    <w:rsid w:val="00AC4C04"/>
    <w:rsid w:val="00AC4C81"/>
    <w:rsid w:val="00AC4ECE"/>
    <w:rsid w:val="00AC5869"/>
    <w:rsid w:val="00AC591C"/>
    <w:rsid w:val="00AC5BDD"/>
    <w:rsid w:val="00AC5D63"/>
    <w:rsid w:val="00AC5D6E"/>
    <w:rsid w:val="00AC5DF5"/>
    <w:rsid w:val="00AC6015"/>
    <w:rsid w:val="00AC60BD"/>
    <w:rsid w:val="00AC6114"/>
    <w:rsid w:val="00AC6975"/>
    <w:rsid w:val="00AC6BFF"/>
    <w:rsid w:val="00AC6C68"/>
    <w:rsid w:val="00AC6E2F"/>
    <w:rsid w:val="00AC7222"/>
    <w:rsid w:val="00AC72E4"/>
    <w:rsid w:val="00AC752C"/>
    <w:rsid w:val="00AC7661"/>
    <w:rsid w:val="00AC7674"/>
    <w:rsid w:val="00AD0111"/>
    <w:rsid w:val="00AD08A7"/>
    <w:rsid w:val="00AD0B44"/>
    <w:rsid w:val="00AD0EF5"/>
    <w:rsid w:val="00AD1121"/>
    <w:rsid w:val="00AD1331"/>
    <w:rsid w:val="00AD151C"/>
    <w:rsid w:val="00AD18EB"/>
    <w:rsid w:val="00AD1A0E"/>
    <w:rsid w:val="00AD1AA1"/>
    <w:rsid w:val="00AD1ED8"/>
    <w:rsid w:val="00AD212D"/>
    <w:rsid w:val="00AD216C"/>
    <w:rsid w:val="00AD2409"/>
    <w:rsid w:val="00AD2910"/>
    <w:rsid w:val="00AD2B5D"/>
    <w:rsid w:val="00AD2DAB"/>
    <w:rsid w:val="00AD309E"/>
    <w:rsid w:val="00AD331B"/>
    <w:rsid w:val="00AD3998"/>
    <w:rsid w:val="00AD3A91"/>
    <w:rsid w:val="00AD4372"/>
    <w:rsid w:val="00AD444C"/>
    <w:rsid w:val="00AD45A0"/>
    <w:rsid w:val="00AD46D3"/>
    <w:rsid w:val="00AD474C"/>
    <w:rsid w:val="00AD4E41"/>
    <w:rsid w:val="00AD503F"/>
    <w:rsid w:val="00AD52FA"/>
    <w:rsid w:val="00AD53FE"/>
    <w:rsid w:val="00AD5451"/>
    <w:rsid w:val="00AD584C"/>
    <w:rsid w:val="00AD59A6"/>
    <w:rsid w:val="00AD5B21"/>
    <w:rsid w:val="00AD61C3"/>
    <w:rsid w:val="00AD64F8"/>
    <w:rsid w:val="00AD6899"/>
    <w:rsid w:val="00AD69CD"/>
    <w:rsid w:val="00AD6EA5"/>
    <w:rsid w:val="00AD71C5"/>
    <w:rsid w:val="00AD7385"/>
    <w:rsid w:val="00AD745E"/>
    <w:rsid w:val="00AD7615"/>
    <w:rsid w:val="00AD7646"/>
    <w:rsid w:val="00AD7793"/>
    <w:rsid w:val="00AD7855"/>
    <w:rsid w:val="00AD78BE"/>
    <w:rsid w:val="00AD798E"/>
    <w:rsid w:val="00AD7CB5"/>
    <w:rsid w:val="00AE0038"/>
    <w:rsid w:val="00AE0086"/>
    <w:rsid w:val="00AE0340"/>
    <w:rsid w:val="00AE0681"/>
    <w:rsid w:val="00AE07B9"/>
    <w:rsid w:val="00AE0C06"/>
    <w:rsid w:val="00AE0D84"/>
    <w:rsid w:val="00AE0F97"/>
    <w:rsid w:val="00AE1212"/>
    <w:rsid w:val="00AE145D"/>
    <w:rsid w:val="00AE1558"/>
    <w:rsid w:val="00AE1AA9"/>
    <w:rsid w:val="00AE1B18"/>
    <w:rsid w:val="00AE1D64"/>
    <w:rsid w:val="00AE1F2C"/>
    <w:rsid w:val="00AE217C"/>
    <w:rsid w:val="00AE2410"/>
    <w:rsid w:val="00AE285C"/>
    <w:rsid w:val="00AE2A46"/>
    <w:rsid w:val="00AE30A5"/>
    <w:rsid w:val="00AE329B"/>
    <w:rsid w:val="00AE3487"/>
    <w:rsid w:val="00AE36CC"/>
    <w:rsid w:val="00AE371D"/>
    <w:rsid w:val="00AE3A3B"/>
    <w:rsid w:val="00AE3EDD"/>
    <w:rsid w:val="00AE4120"/>
    <w:rsid w:val="00AE413B"/>
    <w:rsid w:val="00AE418D"/>
    <w:rsid w:val="00AE4281"/>
    <w:rsid w:val="00AE44AD"/>
    <w:rsid w:val="00AE44F1"/>
    <w:rsid w:val="00AE45D9"/>
    <w:rsid w:val="00AE473C"/>
    <w:rsid w:val="00AE4754"/>
    <w:rsid w:val="00AE50B6"/>
    <w:rsid w:val="00AE5251"/>
    <w:rsid w:val="00AE57D5"/>
    <w:rsid w:val="00AE5D22"/>
    <w:rsid w:val="00AE6068"/>
    <w:rsid w:val="00AE6307"/>
    <w:rsid w:val="00AE651F"/>
    <w:rsid w:val="00AE66F4"/>
    <w:rsid w:val="00AE67E1"/>
    <w:rsid w:val="00AE6949"/>
    <w:rsid w:val="00AE6FA1"/>
    <w:rsid w:val="00AE725E"/>
    <w:rsid w:val="00AE72CA"/>
    <w:rsid w:val="00AE7414"/>
    <w:rsid w:val="00AE778C"/>
    <w:rsid w:val="00AE7BA4"/>
    <w:rsid w:val="00AE7EA6"/>
    <w:rsid w:val="00AF0161"/>
    <w:rsid w:val="00AF02FA"/>
    <w:rsid w:val="00AF09F2"/>
    <w:rsid w:val="00AF0AF5"/>
    <w:rsid w:val="00AF112D"/>
    <w:rsid w:val="00AF12A2"/>
    <w:rsid w:val="00AF1466"/>
    <w:rsid w:val="00AF15BF"/>
    <w:rsid w:val="00AF1618"/>
    <w:rsid w:val="00AF17D0"/>
    <w:rsid w:val="00AF1876"/>
    <w:rsid w:val="00AF1BD2"/>
    <w:rsid w:val="00AF1F1F"/>
    <w:rsid w:val="00AF292C"/>
    <w:rsid w:val="00AF2BD6"/>
    <w:rsid w:val="00AF322B"/>
    <w:rsid w:val="00AF336B"/>
    <w:rsid w:val="00AF3681"/>
    <w:rsid w:val="00AF371F"/>
    <w:rsid w:val="00AF3796"/>
    <w:rsid w:val="00AF3B13"/>
    <w:rsid w:val="00AF41BE"/>
    <w:rsid w:val="00AF43C9"/>
    <w:rsid w:val="00AF43E8"/>
    <w:rsid w:val="00AF4611"/>
    <w:rsid w:val="00AF46B1"/>
    <w:rsid w:val="00AF4891"/>
    <w:rsid w:val="00AF4B5E"/>
    <w:rsid w:val="00AF4CF0"/>
    <w:rsid w:val="00AF4E60"/>
    <w:rsid w:val="00AF507D"/>
    <w:rsid w:val="00AF52B5"/>
    <w:rsid w:val="00AF59C5"/>
    <w:rsid w:val="00AF5AE5"/>
    <w:rsid w:val="00AF5B6F"/>
    <w:rsid w:val="00AF5DD7"/>
    <w:rsid w:val="00AF5EBC"/>
    <w:rsid w:val="00AF6512"/>
    <w:rsid w:val="00AF6974"/>
    <w:rsid w:val="00AF7194"/>
    <w:rsid w:val="00AF72B6"/>
    <w:rsid w:val="00AF74E9"/>
    <w:rsid w:val="00AF7795"/>
    <w:rsid w:val="00AF7819"/>
    <w:rsid w:val="00AF7F9D"/>
    <w:rsid w:val="00B002B3"/>
    <w:rsid w:val="00B003DD"/>
    <w:rsid w:val="00B0051C"/>
    <w:rsid w:val="00B0055C"/>
    <w:rsid w:val="00B006DD"/>
    <w:rsid w:val="00B008A6"/>
    <w:rsid w:val="00B008FA"/>
    <w:rsid w:val="00B00BF6"/>
    <w:rsid w:val="00B00DC2"/>
    <w:rsid w:val="00B01159"/>
    <w:rsid w:val="00B014F9"/>
    <w:rsid w:val="00B01597"/>
    <w:rsid w:val="00B01653"/>
    <w:rsid w:val="00B01804"/>
    <w:rsid w:val="00B0185C"/>
    <w:rsid w:val="00B01A56"/>
    <w:rsid w:val="00B01C8C"/>
    <w:rsid w:val="00B01D55"/>
    <w:rsid w:val="00B01DDE"/>
    <w:rsid w:val="00B023D4"/>
    <w:rsid w:val="00B02425"/>
    <w:rsid w:val="00B0290C"/>
    <w:rsid w:val="00B02F18"/>
    <w:rsid w:val="00B02F89"/>
    <w:rsid w:val="00B0315E"/>
    <w:rsid w:val="00B038FF"/>
    <w:rsid w:val="00B03C32"/>
    <w:rsid w:val="00B03E70"/>
    <w:rsid w:val="00B03F58"/>
    <w:rsid w:val="00B04081"/>
    <w:rsid w:val="00B04313"/>
    <w:rsid w:val="00B04600"/>
    <w:rsid w:val="00B04824"/>
    <w:rsid w:val="00B049C4"/>
    <w:rsid w:val="00B04BF1"/>
    <w:rsid w:val="00B04DC6"/>
    <w:rsid w:val="00B04EBD"/>
    <w:rsid w:val="00B04F39"/>
    <w:rsid w:val="00B0505F"/>
    <w:rsid w:val="00B05114"/>
    <w:rsid w:val="00B05352"/>
    <w:rsid w:val="00B058C3"/>
    <w:rsid w:val="00B059E6"/>
    <w:rsid w:val="00B05D90"/>
    <w:rsid w:val="00B05EFD"/>
    <w:rsid w:val="00B062AE"/>
    <w:rsid w:val="00B063A7"/>
    <w:rsid w:val="00B06A84"/>
    <w:rsid w:val="00B06FB7"/>
    <w:rsid w:val="00B07173"/>
    <w:rsid w:val="00B072AC"/>
    <w:rsid w:val="00B073AB"/>
    <w:rsid w:val="00B074C5"/>
    <w:rsid w:val="00B074D9"/>
    <w:rsid w:val="00B0765E"/>
    <w:rsid w:val="00B07741"/>
    <w:rsid w:val="00B07820"/>
    <w:rsid w:val="00B078DD"/>
    <w:rsid w:val="00B07940"/>
    <w:rsid w:val="00B07C8D"/>
    <w:rsid w:val="00B07E65"/>
    <w:rsid w:val="00B1053C"/>
    <w:rsid w:val="00B106B6"/>
    <w:rsid w:val="00B10744"/>
    <w:rsid w:val="00B107AF"/>
    <w:rsid w:val="00B109F5"/>
    <w:rsid w:val="00B10A32"/>
    <w:rsid w:val="00B10BD0"/>
    <w:rsid w:val="00B10D42"/>
    <w:rsid w:val="00B10E74"/>
    <w:rsid w:val="00B10F78"/>
    <w:rsid w:val="00B11292"/>
    <w:rsid w:val="00B119F5"/>
    <w:rsid w:val="00B11AD7"/>
    <w:rsid w:val="00B11C88"/>
    <w:rsid w:val="00B12072"/>
    <w:rsid w:val="00B1207A"/>
    <w:rsid w:val="00B121F8"/>
    <w:rsid w:val="00B12237"/>
    <w:rsid w:val="00B12326"/>
    <w:rsid w:val="00B125E8"/>
    <w:rsid w:val="00B1291B"/>
    <w:rsid w:val="00B12A25"/>
    <w:rsid w:val="00B12CC6"/>
    <w:rsid w:val="00B12E61"/>
    <w:rsid w:val="00B13016"/>
    <w:rsid w:val="00B13147"/>
    <w:rsid w:val="00B132D9"/>
    <w:rsid w:val="00B13618"/>
    <w:rsid w:val="00B1378A"/>
    <w:rsid w:val="00B137BC"/>
    <w:rsid w:val="00B13C1F"/>
    <w:rsid w:val="00B13C38"/>
    <w:rsid w:val="00B13C55"/>
    <w:rsid w:val="00B13DE5"/>
    <w:rsid w:val="00B13FBF"/>
    <w:rsid w:val="00B141F5"/>
    <w:rsid w:val="00B1429D"/>
    <w:rsid w:val="00B142FE"/>
    <w:rsid w:val="00B146F3"/>
    <w:rsid w:val="00B14727"/>
    <w:rsid w:val="00B14808"/>
    <w:rsid w:val="00B14839"/>
    <w:rsid w:val="00B14E6C"/>
    <w:rsid w:val="00B14FBE"/>
    <w:rsid w:val="00B151C1"/>
    <w:rsid w:val="00B15435"/>
    <w:rsid w:val="00B159F2"/>
    <w:rsid w:val="00B15C8A"/>
    <w:rsid w:val="00B1609B"/>
    <w:rsid w:val="00B16800"/>
    <w:rsid w:val="00B168EF"/>
    <w:rsid w:val="00B16E5F"/>
    <w:rsid w:val="00B171DF"/>
    <w:rsid w:val="00B17525"/>
    <w:rsid w:val="00B1766C"/>
    <w:rsid w:val="00B200D5"/>
    <w:rsid w:val="00B2034E"/>
    <w:rsid w:val="00B20D06"/>
    <w:rsid w:val="00B20D51"/>
    <w:rsid w:val="00B20F4D"/>
    <w:rsid w:val="00B211AC"/>
    <w:rsid w:val="00B21337"/>
    <w:rsid w:val="00B218CD"/>
    <w:rsid w:val="00B219DD"/>
    <w:rsid w:val="00B219E5"/>
    <w:rsid w:val="00B21CB2"/>
    <w:rsid w:val="00B21F09"/>
    <w:rsid w:val="00B22584"/>
    <w:rsid w:val="00B22603"/>
    <w:rsid w:val="00B2261F"/>
    <w:rsid w:val="00B226F7"/>
    <w:rsid w:val="00B22765"/>
    <w:rsid w:val="00B227C1"/>
    <w:rsid w:val="00B22818"/>
    <w:rsid w:val="00B22964"/>
    <w:rsid w:val="00B22EE9"/>
    <w:rsid w:val="00B23076"/>
    <w:rsid w:val="00B2378B"/>
    <w:rsid w:val="00B23998"/>
    <w:rsid w:val="00B239EB"/>
    <w:rsid w:val="00B23AAA"/>
    <w:rsid w:val="00B23D1C"/>
    <w:rsid w:val="00B23FA2"/>
    <w:rsid w:val="00B24305"/>
    <w:rsid w:val="00B24496"/>
    <w:rsid w:val="00B24A8C"/>
    <w:rsid w:val="00B24ACF"/>
    <w:rsid w:val="00B25208"/>
    <w:rsid w:val="00B25302"/>
    <w:rsid w:val="00B25359"/>
    <w:rsid w:val="00B25374"/>
    <w:rsid w:val="00B256D7"/>
    <w:rsid w:val="00B25DE8"/>
    <w:rsid w:val="00B2633F"/>
    <w:rsid w:val="00B263C8"/>
    <w:rsid w:val="00B265A5"/>
    <w:rsid w:val="00B26900"/>
    <w:rsid w:val="00B26C6D"/>
    <w:rsid w:val="00B26F9A"/>
    <w:rsid w:val="00B2773B"/>
    <w:rsid w:val="00B27B60"/>
    <w:rsid w:val="00B30669"/>
    <w:rsid w:val="00B3068C"/>
    <w:rsid w:val="00B30AAB"/>
    <w:rsid w:val="00B30C4F"/>
    <w:rsid w:val="00B30DF8"/>
    <w:rsid w:val="00B30EB0"/>
    <w:rsid w:val="00B31276"/>
    <w:rsid w:val="00B3145D"/>
    <w:rsid w:val="00B315F6"/>
    <w:rsid w:val="00B31B27"/>
    <w:rsid w:val="00B31CB0"/>
    <w:rsid w:val="00B321AE"/>
    <w:rsid w:val="00B32444"/>
    <w:rsid w:val="00B32542"/>
    <w:rsid w:val="00B32613"/>
    <w:rsid w:val="00B326EF"/>
    <w:rsid w:val="00B3277E"/>
    <w:rsid w:val="00B32C5D"/>
    <w:rsid w:val="00B32CE7"/>
    <w:rsid w:val="00B330B4"/>
    <w:rsid w:val="00B3351D"/>
    <w:rsid w:val="00B3395D"/>
    <w:rsid w:val="00B33C4A"/>
    <w:rsid w:val="00B33FA0"/>
    <w:rsid w:val="00B34151"/>
    <w:rsid w:val="00B342B7"/>
    <w:rsid w:val="00B34387"/>
    <w:rsid w:val="00B34728"/>
    <w:rsid w:val="00B34C6B"/>
    <w:rsid w:val="00B34C97"/>
    <w:rsid w:val="00B34FD0"/>
    <w:rsid w:val="00B35287"/>
    <w:rsid w:val="00B3546D"/>
    <w:rsid w:val="00B35914"/>
    <w:rsid w:val="00B35A59"/>
    <w:rsid w:val="00B3601B"/>
    <w:rsid w:val="00B3643D"/>
    <w:rsid w:val="00B3649C"/>
    <w:rsid w:val="00B365FB"/>
    <w:rsid w:val="00B36C46"/>
    <w:rsid w:val="00B3789D"/>
    <w:rsid w:val="00B37D6F"/>
    <w:rsid w:val="00B37DE7"/>
    <w:rsid w:val="00B40225"/>
    <w:rsid w:val="00B404FA"/>
    <w:rsid w:val="00B40693"/>
    <w:rsid w:val="00B40ED4"/>
    <w:rsid w:val="00B41175"/>
    <w:rsid w:val="00B41423"/>
    <w:rsid w:val="00B414EE"/>
    <w:rsid w:val="00B41649"/>
    <w:rsid w:val="00B416E5"/>
    <w:rsid w:val="00B41F07"/>
    <w:rsid w:val="00B41F0A"/>
    <w:rsid w:val="00B4221E"/>
    <w:rsid w:val="00B4262D"/>
    <w:rsid w:val="00B4326E"/>
    <w:rsid w:val="00B435F5"/>
    <w:rsid w:val="00B436F1"/>
    <w:rsid w:val="00B439F6"/>
    <w:rsid w:val="00B44448"/>
    <w:rsid w:val="00B449E1"/>
    <w:rsid w:val="00B44DA7"/>
    <w:rsid w:val="00B44F49"/>
    <w:rsid w:val="00B44F4C"/>
    <w:rsid w:val="00B45190"/>
    <w:rsid w:val="00B451A4"/>
    <w:rsid w:val="00B453CC"/>
    <w:rsid w:val="00B454B7"/>
    <w:rsid w:val="00B454E5"/>
    <w:rsid w:val="00B455AA"/>
    <w:rsid w:val="00B45613"/>
    <w:rsid w:val="00B456F7"/>
    <w:rsid w:val="00B45B44"/>
    <w:rsid w:val="00B45E78"/>
    <w:rsid w:val="00B45F0C"/>
    <w:rsid w:val="00B46367"/>
    <w:rsid w:val="00B46AE5"/>
    <w:rsid w:val="00B46B9D"/>
    <w:rsid w:val="00B46EE4"/>
    <w:rsid w:val="00B46F33"/>
    <w:rsid w:val="00B470B8"/>
    <w:rsid w:val="00B47445"/>
    <w:rsid w:val="00B47B52"/>
    <w:rsid w:val="00B50233"/>
    <w:rsid w:val="00B50523"/>
    <w:rsid w:val="00B50668"/>
    <w:rsid w:val="00B50778"/>
    <w:rsid w:val="00B50952"/>
    <w:rsid w:val="00B509E4"/>
    <w:rsid w:val="00B50AA6"/>
    <w:rsid w:val="00B50C36"/>
    <w:rsid w:val="00B50F05"/>
    <w:rsid w:val="00B51049"/>
    <w:rsid w:val="00B51342"/>
    <w:rsid w:val="00B513BC"/>
    <w:rsid w:val="00B51BA0"/>
    <w:rsid w:val="00B51E08"/>
    <w:rsid w:val="00B5224E"/>
    <w:rsid w:val="00B52256"/>
    <w:rsid w:val="00B52F77"/>
    <w:rsid w:val="00B5318F"/>
    <w:rsid w:val="00B532A1"/>
    <w:rsid w:val="00B53EAA"/>
    <w:rsid w:val="00B5440F"/>
    <w:rsid w:val="00B54639"/>
    <w:rsid w:val="00B54B89"/>
    <w:rsid w:val="00B54F3B"/>
    <w:rsid w:val="00B551DF"/>
    <w:rsid w:val="00B552ED"/>
    <w:rsid w:val="00B5531D"/>
    <w:rsid w:val="00B55638"/>
    <w:rsid w:val="00B55ABF"/>
    <w:rsid w:val="00B55D3F"/>
    <w:rsid w:val="00B56D13"/>
    <w:rsid w:val="00B56E1A"/>
    <w:rsid w:val="00B56EAB"/>
    <w:rsid w:val="00B56F81"/>
    <w:rsid w:val="00B5745D"/>
    <w:rsid w:val="00B57656"/>
    <w:rsid w:val="00B57A24"/>
    <w:rsid w:val="00B57F35"/>
    <w:rsid w:val="00B60095"/>
    <w:rsid w:val="00B60167"/>
    <w:rsid w:val="00B60A2C"/>
    <w:rsid w:val="00B60DFE"/>
    <w:rsid w:val="00B616D7"/>
    <w:rsid w:val="00B6181D"/>
    <w:rsid w:val="00B61BB2"/>
    <w:rsid w:val="00B61F56"/>
    <w:rsid w:val="00B61FA0"/>
    <w:rsid w:val="00B62029"/>
    <w:rsid w:val="00B6218F"/>
    <w:rsid w:val="00B625B3"/>
    <w:rsid w:val="00B626BA"/>
    <w:rsid w:val="00B626C7"/>
    <w:rsid w:val="00B62A25"/>
    <w:rsid w:val="00B62A54"/>
    <w:rsid w:val="00B635FE"/>
    <w:rsid w:val="00B63633"/>
    <w:rsid w:val="00B6368C"/>
    <w:rsid w:val="00B63A34"/>
    <w:rsid w:val="00B64171"/>
    <w:rsid w:val="00B64304"/>
    <w:rsid w:val="00B64CFE"/>
    <w:rsid w:val="00B64FC4"/>
    <w:rsid w:val="00B64FE6"/>
    <w:rsid w:val="00B654F9"/>
    <w:rsid w:val="00B656C7"/>
    <w:rsid w:val="00B65CE2"/>
    <w:rsid w:val="00B65DF2"/>
    <w:rsid w:val="00B65E3E"/>
    <w:rsid w:val="00B65F68"/>
    <w:rsid w:val="00B65F86"/>
    <w:rsid w:val="00B66074"/>
    <w:rsid w:val="00B6611A"/>
    <w:rsid w:val="00B66181"/>
    <w:rsid w:val="00B66266"/>
    <w:rsid w:val="00B662AD"/>
    <w:rsid w:val="00B66483"/>
    <w:rsid w:val="00B66B30"/>
    <w:rsid w:val="00B66BB9"/>
    <w:rsid w:val="00B66CAD"/>
    <w:rsid w:val="00B66EC5"/>
    <w:rsid w:val="00B66F29"/>
    <w:rsid w:val="00B66FCA"/>
    <w:rsid w:val="00B6704D"/>
    <w:rsid w:val="00B67437"/>
    <w:rsid w:val="00B67599"/>
    <w:rsid w:val="00B67673"/>
    <w:rsid w:val="00B676C6"/>
    <w:rsid w:val="00B70165"/>
    <w:rsid w:val="00B701A2"/>
    <w:rsid w:val="00B702A3"/>
    <w:rsid w:val="00B702B9"/>
    <w:rsid w:val="00B702C0"/>
    <w:rsid w:val="00B7038E"/>
    <w:rsid w:val="00B70FA1"/>
    <w:rsid w:val="00B71269"/>
    <w:rsid w:val="00B712EE"/>
    <w:rsid w:val="00B71672"/>
    <w:rsid w:val="00B717FF"/>
    <w:rsid w:val="00B72087"/>
    <w:rsid w:val="00B72586"/>
    <w:rsid w:val="00B72F07"/>
    <w:rsid w:val="00B733E3"/>
    <w:rsid w:val="00B73717"/>
    <w:rsid w:val="00B73840"/>
    <w:rsid w:val="00B73AC6"/>
    <w:rsid w:val="00B73DEE"/>
    <w:rsid w:val="00B74277"/>
    <w:rsid w:val="00B7460D"/>
    <w:rsid w:val="00B74914"/>
    <w:rsid w:val="00B749F4"/>
    <w:rsid w:val="00B74EA5"/>
    <w:rsid w:val="00B74EEC"/>
    <w:rsid w:val="00B753E0"/>
    <w:rsid w:val="00B759BD"/>
    <w:rsid w:val="00B75ED1"/>
    <w:rsid w:val="00B761B5"/>
    <w:rsid w:val="00B76237"/>
    <w:rsid w:val="00B7636E"/>
    <w:rsid w:val="00B765FE"/>
    <w:rsid w:val="00B766B5"/>
    <w:rsid w:val="00B76C41"/>
    <w:rsid w:val="00B76F28"/>
    <w:rsid w:val="00B77009"/>
    <w:rsid w:val="00B772F6"/>
    <w:rsid w:val="00B7749D"/>
    <w:rsid w:val="00B779DF"/>
    <w:rsid w:val="00B77D0D"/>
    <w:rsid w:val="00B80662"/>
    <w:rsid w:val="00B807C9"/>
    <w:rsid w:val="00B80B38"/>
    <w:rsid w:val="00B80B65"/>
    <w:rsid w:val="00B80C4C"/>
    <w:rsid w:val="00B81A3A"/>
    <w:rsid w:val="00B81ADB"/>
    <w:rsid w:val="00B81B79"/>
    <w:rsid w:val="00B81EE1"/>
    <w:rsid w:val="00B8283E"/>
    <w:rsid w:val="00B82983"/>
    <w:rsid w:val="00B82AF9"/>
    <w:rsid w:val="00B82B64"/>
    <w:rsid w:val="00B82CCC"/>
    <w:rsid w:val="00B82E55"/>
    <w:rsid w:val="00B833C6"/>
    <w:rsid w:val="00B83654"/>
    <w:rsid w:val="00B8387A"/>
    <w:rsid w:val="00B83AA3"/>
    <w:rsid w:val="00B83F92"/>
    <w:rsid w:val="00B841B2"/>
    <w:rsid w:val="00B84472"/>
    <w:rsid w:val="00B84543"/>
    <w:rsid w:val="00B84558"/>
    <w:rsid w:val="00B8459E"/>
    <w:rsid w:val="00B84883"/>
    <w:rsid w:val="00B8493E"/>
    <w:rsid w:val="00B849CE"/>
    <w:rsid w:val="00B84AB6"/>
    <w:rsid w:val="00B84E23"/>
    <w:rsid w:val="00B84EB3"/>
    <w:rsid w:val="00B84EE2"/>
    <w:rsid w:val="00B850EF"/>
    <w:rsid w:val="00B85355"/>
    <w:rsid w:val="00B85382"/>
    <w:rsid w:val="00B857D6"/>
    <w:rsid w:val="00B85A25"/>
    <w:rsid w:val="00B85BAB"/>
    <w:rsid w:val="00B85C15"/>
    <w:rsid w:val="00B86116"/>
    <w:rsid w:val="00B86348"/>
    <w:rsid w:val="00B863BE"/>
    <w:rsid w:val="00B863EF"/>
    <w:rsid w:val="00B86935"/>
    <w:rsid w:val="00B86AEE"/>
    <w:rsid w:val="00B86DF5"/>
    <w:rsid w:val="00B86E3F"/>
    <w:rsid w:val="00B872E7"/>
    <w:rsid w:val="00B876B0"/>
    <w:rsid w:val="00B878D2"/>
    <w:rsid w:val="00B87D65"/>
    <w:rsid w:val="00B87E03"/>
    <w:rsid w:val="00B87E0B"/>
    <w:rsid w:val="00B87F6A"/>
    <w:rsid w:val="00B9007C"/>
    <w:rsid w:val="00B901D9"/>
    <w:rsid w:val="00B90830"/>
    <w:rsid w:val="00B90879"/>
    <w:rsid w:val="00B90C78"/>
    <w:rsid w:val="00B90F0F"/>
    <w:rsid w:val="00B90F75"/>
    <w:rsid w:val="00B90F87"/>
    <w:rsid w:val="00B914B0"/>
    <w:rsid w:val="00B915B1"/>
    <w:rsid w:val="00B91CD4"/>
    <w:rsid w:val="00B91CFE"/>
    <w:rsid w:val="00B91E7E"/>
    <w:rsid w:val="00B91FFB"/>
    <w:rsid w:val="00B9227E"/>
    <w:rsid w:val="00B92492"/>
    <w:rsid w:val="00B92802"/>
    <w:rsid w:val="00B92DD3"/>
    <w:rsid w:val="00B92EB9"/>
    <w:rsid w:val="00B92ED7"/>
    <w:rsid w:val="00B935AF"/>
    <w:rsid w:val="00B94091"/>
    <w:rsid w:val="00B9438C"/>
    <w:rsid w:val="00B94E75"/>
    <w:rsid w:val="00B9543F"/>
    <w:rsid w:val="00B955D2"/>
    <w:rsid w:val="00B95827"/>
    <w:rsid w:val="00B9591A"/>
    <w:rsid w:val="00B95A53"/>
    <w:rsid w:val="00B95B94"/>
    <w:rsid w:val="00B95CA9"/>
    <w:rsid w:val="00B96121"/>
    <w:rsid w:val="00B966A0"/>
    <w:rsid w:val="00B969A7"/>
    <w:rsid w:val="00B96C43"/>
    <w:rsid w:val="00B96D42"/>
    <w:rsid w:val="00B97027"/>
    <w:rsid w:val="00B97066"/>
    <w:rsid w:val="00B971AD"/>
    <w:rsid w:val="00B9734B"/>
    <w:rsid w:val="00B977FB"/>
    <w:rsid w:val="00B97F7C"/>
    <w:rsid w:val="00BA05B7"/>
    <w:rsid w:val="00BA078A"/>
    <w:rsid w:val="00BA0C05"/>
    <w:rsid w:val="00BA0FF6"/>
    <w:rsid w:val="00BA1218"/>
    <w:rsid w:val="00BA1898"/>
    <w:rsid w:val="00BA1A8B"/>
    <w:rsid w:val="00BA1AA2"/>
    <w:rsid w:val="00BA1E57"/>
    <w:rsid w:val="00BA2017"/>
    <w:rsid w:val="00BA21D0"/>
    <w:rsid w:val="00BA26BE"/>
    <w:rsid w:val="00BA297E"/>
    <w:rsid w:val="00BA2F9F"/>
    <w:rsid w:val="00BA306D"/>
    <w:rsid w:val="00BA325B"/>
    <w:rsid w:val="00BA33DD"/>
    <w:rsid w:val="00BA3455"/>
    <w:rsid w:val="00BA38F3"/>
    <w:rsid w:val="00BA3E78"/>
    <w:rsid w:val="00BA4028"/>
    <w:rsid w:val="00BA40F4"/>
    <w:rsid w:val="00BA42D0"/>
    <w:rsid w:val="00BA430C"/>
    <w:rsid w:val="00BA45D2"/>
    <w:rsid w:val="00BA473B"/>
    <w:rsid w:val="00BA49C1"/>
    <w:rsid w:val="00BA4AC9"/>
    <w:rsid w:val="00BA4AED"/>
    <w:rsid w:val="00BA4EBE"/>
    <w:rsid w:val="00BA4EFD"/>
    <w:rsid w:val="00BA4F55"/>
    <w:rsid w:val="00BA57A7"/>
    <w:rsid w:val="00BA5A76"/>
    <w:rsid w:val="00BA5A9D"/>
    <w:rsid w:val="00BA5C3E"/>
    <w:rsid w:val="00BA5C57"/>
    <w:rsid w:val="00BA5FC1"/>
    <w:rsid w:val="00BA6148"/>
    <w:rsid w:val="00BA6639"/>
    <w:rsid w:val="00BA696A"/>
    <w:rsid w:val="00BA6B28"/>
    <w:rsid w:val="00BA6B7B"/>
    <w:rsid w:val="00BA6E78"/>
    <w:rsid w:val="00BA6EF1"/>
    <w:rsid w:val="00BA7046"/>
    <w:rsid w:val="00BA71DA"/>
    <w:rsid w:val="00BA74E9"/>
    <w:rsid w:val="00BA780B"/>
    <w:rsid w:val="00BA78DB"/>
    <w:rsid w:val="00BA79BA"/>
    <w:rsid w:val="00BA7E08"/>
    <w:rsid w:val="00BA7E40"/>
    <w:rsid w:val="00BA7E93"/>
    <w:rsid w:val="00BB0274"/>
    <w:rsid w:val="00BB0540"/>
    <w:rsid w:val="00BB0611"/>
    <w:rsid w:val="00BB0667"/>
    <w:rsid w:val="00BB0736"/>
    <w:rsid w:val="00BB07CA"/>
    <w:rsid w:val="00BB09DF"/>
    <w:rsid w:val="00BB188B"/>
    <w:rsid w:val="00BB189A"/>
    <w:rsid w:val="00BB1929"/>
    <w:rsid w:val="00BB1D15"/>
    <w:rsid w:val="00BB2147"/>
    <w:rsid w:val="00BB260E"/>
    <w:rsid w:val="00BB2AF4"/>
    <w:rsid w:val="00BB2B55"/>
    <w:rsid w:val="00BB2BBD"/>
    <w:rsid w:val="00BB3160"/>
    <w:rsid w:val="00BB35F5"/>
    <w:rsid w:val="00BB3746"/>
    <w:rsid w:val="00BB3984"/>
    <w:rsid w:val="00BB3D24"/>
    <w:rsid w:val="00BB4384"/>
    <w:rsid w:val="00BB47C5"/>
    <w:rsid w:val="00BB4A27"/>
    <w:rsid w:val="00BB4A45"/>
    <w:rsid w:val="00BB4B88"/>
    <w:rsid w:val="00BB4C09"/>
    <w:rsid w:val="00BB5014"/>
    <w:rsid w:val="00BB58C9"/>
    <w:rsid w:val="00BB59F6"/>
    <w:rsid w:val="00BB5B54"/>
    <w:rsid w:val="00BB5BFA"/>
    <w:rsid w:val="00BB5CD4"/>
    <w:rsid w:val="00BB5E72"/>
    <w:rsid w:val="00BB602B"/>
    <w:rsid w:val="00BB605C"/>
    <w:rsid w:val="00BB626F"/>
    <w:rsid w:val="00BB62ED"/>
    <w:rsid w:val="00BB66B4"/>
    <w:rsid w:val="00BB6EF5"/>
    <w:rsid w:val="00BB70E7"/>
    <w:rsid w:val="00BB75B4"/>
    <w:rsid w:val="00BB75E1"/>
    <w:rsid w:val="00BB7702"/>
    <w:rsid w:val="00BB788E"/>
    <w:rsid w:val="00BB78BE"/>
    <w:rsid w:val="00BB79B7"/>
    <w:rsid w:val="00BB7ADA"/>
    <w:rsid w:val="00BC0013"/>
    <w:rsid w:val="00BC02EA"/>
    <w:rsid w:val="00BC0333"/>
    <w:rsid w:val="00BC0432"/>
    <w:rsid w:val="00BC06E0"/>
    <w:rsid w:val="00BC0872"/>
    <w:rsid w:val="00BC08C4"/>
    <w:rsid w:val="00BC0D82"/>
    <w:rsid w:val="00BC0ECD"/>
    <w:rsid w:val="00BC1006"/>
    <w:rsid w:val="00BC12C5"/>
    <w:rsid w:val="00BC13AF"/>
    <w:rsid w:val="00BC1405"/>
    <w:rsid w:val="00BC1776"/>
    <w:rsid w:val="00BC228F"/>
    <w:rsid w:val="00BC2788"/>
    <w:rsid w:val="00BC2990"/>
    <w:rsid w:val="00BC2993"/>
    <w:rsid w:val="00BC29B6"/>
    <w:rsid w:val="00BC29BB"/>
    <w:rsid w:val="00BC2BA6"/>
    <w:rsid w:val="00BC2BFF"/>
    <w:rsid w:val="00BC312C"/>
    <w:rsid w:val="00BC3187"/>
    <w:rsid w:val="00BC36B6"/>
    <w:rsid w:val="00BC3784"/>
    <w:rsid w:val="00BC4145"/>
    <w:rsid w:val="00BC4356"/>
    <w:rsid w:val="00BC49D5"/>
    <w:rsid w:val="00BC4CC8"/>
    <w:rsid w:val="00BC4EF9"/>
    <w:rsid w:val="00BC4F3D"/>
    <w:rsid w:val="00BC5042"/>
    <w:rsid w:val="00BC5210"/>
    <w:rsid w:val="00BC523F"/>
    <w:rsid w:val="00BC545A"/>
    <w:rsid w:val="00BC591B"/>
    <w:rsid w:val="00BC59F2"/>
    <w:rsid w:val="00BC5C0C"/>
    <w:rsid w:val="00BC5FA9"/>
    <w:rsid w:val="00BC6009"/>
    <w:rsid w:val="00BC611F"/>
    <w:rsid w:val="00BC62EE"/>
    <w:rsid w:val="00BC667B"/>
    <w:rsid w:val="00BC66F0"/>
    <w:rsid w:val="00BC6CE6"/>
    <w:rsid w:val="00BC6D42"/>
    <w:rsid w:val="00BC721D"/>
    <w:rsid w:val="00BC73EC"/>
    <w:rsid w:val="00BC762B"/>
    <w:rsid w:val="00BC7AD3"/>
    <w:rsid w:val="00BD00D6"/>
    <w:rsid w:val="00BD0198"/>
    <w:rsid w:val="00BD0263"/>
    <w:rsid w:val="00BD049C"/>
    <w:rsid w:val="00BD082A"/>
    <w:rsid w:val="00BD0BAC"/>
    <w:rsid w:val="00BD0D59"/>
    <w:rsid w:val="00BD0DD7"/>
    <w:rsid w:val="00BD0E38"/>
    <w:rsid w:val="00BD11A6"/>
    <w:rsid w:val="00BD1398"/>
    <w:rsid w:val="00BD1CCA"/>
    <w:rsid w:val="00BD1D89"/>
    <w:rsid w:val="00BD1E1C"/>
    <w:rsid w:val="00BD29FA"/>
    <w:rsid w:val="00BD2C49"/>
    <w:rsid w:val="00BD2E91"/>
    <w:rsid w:val="00BD2EFB"/>
    <w:rsid w:val="00BD30E5"/>
    <w:rsid w:val="00BD3184"/>
    <w:rsid w:val="00BD34C9"/>
    <w:rsid w:val="00BD379C"/>
    <w:rsid w:val="00BD3FA2"/>
    <w:rsid w:val="00BD4078"/>
    <w:rsid w:val="00BD40D0"/>
    <w:rsid w:val="00BD461F"/>
    <w:rsid w:val="00BD47D0"/>
    <w:rsid w:val="00BD4841"/>
    <w:rsid w:val="00BD4DE4"/>
    <w:rsid w:val="00BD4F4D"/>
    <w:rsid w:val="00BD514C"/>
    <w:rsid w:val="00BD5341"/>
    <w:rsid w:val="00BD58D5"/>
    <w:rsid w:val="00BD5B6A"/>
    <w:rsid w:val="00BD5CC3"/>
    <w:rsid w:val="00BD5D91"/>
    <w:rsid w:val="00BD5EB4"/>
    <w:rsid w:val="00BD60A3"/>
    <w:rsid w:val="00BD6419"/>
    <w:rsid w:val="00BD64BF"/>
    <w:rsid w:val="00BD6932"/>
    <w:rsid w:val="00BD749D"/>
    <w:rsid w:val="00BD74C1"/>
    <w:rsid w:val="00BD7641"/>
    <w:rsid w:val="00BD7675"/>
    <w:rsid w:val="00BD7C66"/>
    <w:rsid w:val="00BD7D49"/>
    <w:rsid w:val="00BE059D"/>
    <w:rsid w:val="00BE0ADA"/>
    <w:rsid w:val="00BE0B75"/>
    <w:rsid w:val="00BE0BDD"/>
    <w:rsid w:val="00BE0C8D"/>
    <w:rsid w:val="00BE0D33"/>
    <w:rsid w:val="00BE112E"/>
    <w:rsid w:val="00BE12D4"/>
    <w:rsid w:val="00BE12F4"/>
    <w:rsid w:val="00BE15B8"/>
    <w:rsid w:val="00BE161A"/>
    <w:rsid w:val="00BE1D18"/>
    <w:rsid w:val="00BE1FA9"/>
    <w:rsid w:val="00BE2050"/>
    <w:rsid w:val="00BE2995"/>
    <w:rsid w:val="00BE3146"/>
    <w:rsid w:val="00BE3154"/>
    <w:rsid w:val="00BE3158"/>
    <w:rsid w:val="00BE32E2"/>
    <w:rsid w:val="00BE3314"/>
    <w:rsid w:val="00BE337E"/>
    <w:rsid w:val="00BE39E3"/>
    <w:rsid w:val="00BE3A97"/>
    <w:rsid w:val="00BE3B78"/>
    <w:rsid w:val="00BE3C42"/>
    <w:rsid w:val="00BE3E01"/>
    <w:rsid w:val="00BE3E2D"/>
    <w:rsid w:val="00BE3E79"/>
    <w:rsid w:val="00BE3F37"/>
    <w:rsid w:val="00BE4082"/>
    <w:rsid w:val="00BE47AA"/>
    <w:rsid w:val="00BE5107"/>
    <w:rsid w:val="00BE52CA"/>
    <w:rsid w:val="00BE52F2"/>
    <w:rsid w:val="00BE53BE"/>
    <w:rsid w:val="00BE5446"/>
    <w:rsid w:val="00BE5763"/>
    <w:rsid w:val="00BE579E"/>
    <w:rsid w:val="00BE5FB8"/>
    <w:rsid w:val="00BE6004"/>
    <w:rsid w:val="00BE614E"/>
    <w:rsid w:val="00BE67D3"/>
    <w:rsid w:val="00BE6811"/>
    <w:rsid w:val="00BE6BE6"/>
    <w:rsid w:val="00BE6C2D"/>
    <w:rsid w:val="00BE703B"/>
    <w:rsid w:val="00BE7420"/>
    <w:rsid w:val="00BE7D84"/>
    <w:rsid w:val="00BF02F9"/>
    <w:rsid w:val="00BF048B"/>
    <w:rsid w:val="00BF09B0"/>
    <w:rsid w:val="00BF09D8"/>
    <w:rsid w:val="00BF0F02"/>
    <w:rsid w:val="00BF1048"/>
    <w:rsid w:val="00BF138A"/>
    <w:rsid w:val="00BF22A0"/>
    <w:rsid w:val="00BF22CD"/>
    <w:rsid w:val="00BF2632"/>
    <w:rsid w:val="00BF296C"/>
    <w:rsid w:val="00BF2EBB"/>
    <w:rsid w:val="00BF30F2"/>
    <w:rsid w:val="00BF32D0"/>
    <w:rsid w:val="00BF3362"/>
    <w:rsid w:val="00BF336E"/>
    <w:rsid w:val="00BF377B"/>
    <w:rsid w:val="00BF42D9"/>
    <w:rsid w:val="00BF445D"/>
    <w:rsid w:val="00BF44AB"/>
    <w:rsid w:val="00BF45A1"/>
    <w:rsid w:val="00BF4711"/>
    <w:rsid w:val="00BF4CF5"/>
    <w:rsid w:val="00BF529D"/>
    <w:rsid w:val="00BF53F7"/>
    <w:rsid w:val="00BF5447"/>
    <w:rsid w:val="00BF5591"/>
    <w:rsid w:val="00BF56FF"/>
    <w:rsid w:val="00BF57CB"/>
    <w:rsid w:val="00BF5802"/>
    <w:rsid w:val="00BF5FA4"/>
    <w:rsid w:val="00BF612D"/>
    <w:rsid w:val="00BF62D4"/>
    <w:rsid w:val="00BF62F1"/>
    <w:rsid w:val="00BF6547"/>
    <w:rsid w:val="00BF6750"/>
    <w:rsid w:val="00BF6C3F"/>
    <w:rsid w:val="00BF6F2C"/>
    <w:rsid w:val="00BF6FF4"/>
    <w:rsid w:val="00BF713C"/>
    <w:rsid w:val="00BF7197"/>
    <w:rsid w:val="00BF7540"/>
    <w:rsid w:val="00BF7634"/>
    <w:rsid w:val="00BF7A29"/>
    <w:rsid w:val="00BF7A30"/>
    <w:rsid w:val="00C00189"/>
    <w:rsid w:val="00C009D2"/>
    <w:rsid w:val="00C01306"/>
    <w:rsid w:val="00C0130F"/>
    <w:rsid w:val="00C0140D"/>
    <w:rsid w:val="00C0142E"/>
    <w:rsid w:val="00C014A9"/>
    <w:rsid w:val="00C014D9"/>
    <w:rsid w:val="00C017D6"/>
    <w:rsid w:val="00C01ABC"/>
    <w:rsid w:val="00C01B8B"/>
    <w:rsid w:val="00C027E5"/>
    <w:rsid w:val="00C02C0E"/>
    <w:rsid w:val="00C02C33"/>
    <w:rsid w:val="00C03021"/>
    <w:rsid w:val="00C033B4"/>
    <w:rsid w:val="00C033CE"/>
    <w:rsid w:val="00C0346F"/>
    <w:rsid w:val="00C034CA"/>
    <w:rsid w:val="00C03737"/>
    <w:rsid w:val="00C03AE9"/>
    <w:rsid w:val="00C03FBF"/>
    <w:rsid w:val="00C045A7"/>
    <w:rsid w:val="00C045D1"/>
    <w:rsid w:val="00C045E2"/>
    <w:rsid w:val="00C0478F"/>
    <w:rsid w:val="00C04826"/>
    <w:rsid w:val="00C048A3"/>
    <w:rsid w:val="00C04D8E"/>
    <w:rsid w:val="00C04F91"/>
    <w:rsid w:val="00C05331"/>
    <w:rsid w:val="00C05457"/>
    <w:rsid w:val="00C05669"/>
    <w:rsid w:val="00C05A4B"/>
    <w:rsid w:val="00C05C01"/>
    <w:rsid w:val="00C05C77"/>
    <w:rsid w:val="00C05CD7"/>
    <w:rsid w:val="00C06425"/>
    <w:rsid w:val="00C068F3"/>
    <w:rsid w:val="00C069FD"/>
    <w:rsid w:val="00C06B78"/>
    <w:rsid w:val="00C06C14"/>
    <w:rsid w:val="00C06F75"/>
    <w:rsid w:val="00C06F8D"/>
    <w:rsid w:val="00C07204"/>
    <w:rsid w:val="00C0744C"/>
    <w:rsid w:val="00C0754F"/>
    <w:rsid w:val="00C0755B"/>
    <w:rsid w:val="00C07A7B"/>
    <w:rsid w:val="00C07AA4"/>
    <w:rsid w:val="00C07CDC"/>
    <w:rsid w:val="00C07F34"/>
    <w:rsid w:val="00C101E6"/>
    <w:rsid w:val="00C1042F"/>
    <w:rsid w:val="00C10818"/>
    <w:rsid w:val="00C10CAC"/>
    <w:rsid w:val="00C10CFA"/>
    <w:rsid w:val="00C10D6C"/>
    <w:rsid w:val="00C110E9"/>
    <w:rsid w:val="00C11155"/>
    <w:rsid w:val="00C116A1"/>
    <w:rsid w:val="00C11B4E"/>
    <w:rsid w:val="00C127E5"/>
    <w:rsid w:val="00C12E69"/>
    <w:rsid w:val="00C13004"/>
    <w:rsid w:val="00C131D0"/>
    <w:rsid w:val="00C1349D"/>
    <w:rsid w:val="00C13793"/>
    <w:rsid w:val="00C1386A"/>
    <w:rsid w:val="00C1399A"/>
    <w:rsid w:val="00C13A68"/>
    <w:rsid w:val="00C13A85"/>
    <w:rsid w:val="00C13BB7"/>
    <w:rsid w:val="00C13D48"/>
    <w:rsid w:val="00C13D98"/>
    <w:rsid w:val="00C13FC5"/>
    <w:rsid w:val="00C143F3"/>
    <w:rsid w:val="00C146E0"/>
    <w:rsid w:val="00C14B1D"/>
    <w:rsid w:val="00C14E2D"/>
    <w:rsid w:val="00C14F70"/>
    <w:rsid w:val="00C1506C"/>
    <w:rsid w:val="00C153F0"/>
    <w:rsid w:val="00C155A3"/>
    <w:rsid w:val="00C15907"/>
    <w:rsid w:val="00C15936"/>
    <w:rsid w:val="00C159D2"/>
    <w:rsid w:val="00C15CA8"/>
    <w:rsid w:val="00C16033"/>
    <w:rsid w:val="00C1608F"/>
    <w:rsid w:val="00C1641F"/>
    <w:rsid w:val="00C1649F"/>
    <w:rsid w:val="00C16833"/>
    <w:rsid w:val="00C16B93"/>
    <w:rsid w:val="00C16B9E"/>
    <w:rsid w:val="00C16F50"/>
    <w:rsid w:val="00C172B3"/>
    <w:rsid w:val="00C17429"/>
    <w:rsid w:val="00C174F5"/>
    <w:rsid w:val="00C17757"/>
    <w:rsid w:val="00C1785E"/>
    <w:rsid w:val="00C179D9"/>
    <w:rsid w:val="00C17D8D"/>
    <w:rsid w:val="00C17FB5"/>
    <w:rsid w:val="00C20301"/>
    <w:rsid w:val="00C20434"/>
    <w:rsid w:val="00C206DC"/>
    <w:rsid w:val="00C20981"/>
    <w:rsid w:val="00C20C1E"/>
    <w:rsid w:val="00C2109E"/>
    <w:rsid w:val="00C217EE"/>
    <w:rsid w:val="00C21E27"/>
    <w:rsid w:val="00C2200C"/>
    <w:rsid w:val="00C22097"/>
    <w:rsid w:val="00C220AE"/>
    <w:rsid w:val="00C221F4"/>
    <w:rsid w:val="00C223F0"/>
    <w:rsid w:val="00C22541"/>
    <w:rsid w:val="00C22897"/>
    <w:rsid w:val="00C22AE6"/>
    <w:rsid w:val="00C22CA4"/>
    <w:rsid w:val="00C22E65"/>
    <w:rsid w:val="00C2310F"/>
    <w:rsid w:val="00C232E9"/>
    <w:rsid w:val="00C23354"/>
    <w:rsid w:val="00C23854"/>
    <w:rsid w:val="00C2397A"/>
    <w:rsid w:val="00C239AE"/>
    <w:rsid w:val="00C23D71"/>
    <w:rsid w:val="00C241FF"/>
    <w:rsid w:val="00C24289"/>
    <w:rsid w:val="00C24487"/>
    <w:rsid w:val="00C244E3"/>
    <w:rsid w:val="00C2450B"/>
    <w:rsid w:val="00C248EA"/>
    <w:rsid w:val="00C24B2E"/>
    <w:rsid w:val="00C24C93"/>
    <w:rsid w:val="00C24F13"/>
    <w:rsid w:val="00C257B6"/>
    <w:rsid w:val="00C260BF"/>
    <w:rsid w:val="00C2626B"/>
    <w:rsid w:val="00C265B1"/>
    <w:rsid w:val="00C2688C"/>
    <w:rsid w:val="00C269DE"/>
    <w:rsid w:val="00C26B0A"/>
    <w:rsid w:val="00C26B32"/>
    <w:rsid w:val="00C26B77"/>
    <w:rsid w:val="00C26BDA"/>
    <w:rsid w:val="00C26D0D"/>
    <w:rsid w:val="00C26ED3"/>
    <w:rsid w:val="00C27A10"/>
    <w:rsid w:val="00C27B5E"/>
    <w:rsid w:val="00C27C69"/>
    <w:rsid w:val="00C30914"/>
    <w:rsid w:val="00C30A9E"/>
    <w:rsid w:val="00C30C07"/>
    <w:rsid w:val="00C30D77"/>
    <w:rsid w:val="00C30F07"/>
    <w:rsid w:val="00C30F41"/>
    <w:rsid w:val="00C31784"/>
    <w:rsid w:val="00C31CEC"/>
    <w:rsid w:val="00C3204F"/>
    <w:rsid w:val="00C322EE"/>
    <w:rsid w:val="00C32499"/>
    <w:rsid w:val="00C32701"/>
    <w:rsid w:val="00C32EB9"/>
    <w:rsid w:val="00C32F55"/>
    <w:rsid w:val="00C33121"/>
    <w:rsid w:val="00C33296"/>
    <w:rsid w:val="00C333CE"/>
    <w:rsid w:val="00C33D5C"/>
    <w:rsid w:val="00C33E39"/>
    <w:rsid w:val="00C33FBF"/>
    <w:rsid w:val="00C34014"/>
    <w:rsid w:val="00C343F5"/>
    <w:rsid w:val="00C344CB"/>
    <w:rsid w:val="00C3461D"/>
    <w:rsid w:val="00C346C3"/>
    <w:rsid w:val="00C34B04"/>
    <w:rsid w:val="00C34C8B"/>
    <w:rsid w:val="00C34E59"/>
    <w:rsid w:val="00C35243"/>
    <w:rsid w:val="00C35A29"/>
    <w:rsid w:val="00C362E4"/>
    <w:rsid w:val="00C3648F"/>
    <w:rsid w:val="00C36943"/>
    <w:rsid w:val="00C369C2"/>
    <w:rsid w:val="00C36AA0"/>
    <w:rsid w:val="00C36D99"/>
    <w:rsid w:val="00C36DA9"/>
    <w:rsid w:val="00C36DE9"/>
    <w:rsid w:val="00C36FC1"/>
    <w:rsid w:val="00C37551"/>
    <w:rsid w:val="00C375FB"/>
    <w:rsid w:val="00C376E3"/>
    <w:rsid w:val="00C377BC"/>
    <w:rsid w:val="00C37950"/>
    <w:rsid w:val="00C37B90"/>
    <w:rsid w:val="00C37E3D"/>
    <w:rsid w:val="00C400D8"/>
    <w:rsid w:val="00C40617"/>
    <w:rsid w:val="00C407C2"/>
    <w:rsid w:val="00C4149D"/>
    <w:rsid w:val="00C41740"/>
    <w:rsid w:val="00C41CD8"/>
    <w:rsid w:val="00C41F90"/>
    <w:rsid w:val="00C4243C"/>
    <w:rsid w:val="00C425D6"/>
    <w:rsid w:val="00C426F1"/>
    <w:rsid w:val="00C42A3D"/>
    <w:rsid w:val="00C42DFB"/>
    <w:rsid w:val="00C42E1F"/>
    <w:rsid w:val="00C42E64"/>
    <w:rsid w:val="00C42F8E"/>
    <w:rsid w:val="00C43401"/>
    <w:rsid w:val="00C43738"/>
    <w:rsid w:val="00C438D7"/>
    <w:rsid w:val="00C43A05"/>
    <w:rsid w:val="00C44257"/>
    <w:rsid w:val="00C443B5"/>
    <w:rsid w:val="00C445BB"/>
    <w:rsid w:val="00C4462B"/>
    <w:rsid w:val="00C44C4D"/>
    <w:rsid w:val="00C44F60"/>
    <w:rsid w:val="00C44FD9"/>
    <w:rsid w:val="00C451F4"/>
    <w:rsid w:val="00C451FE"/>
    <w:rsid w:val="00C4559C"/>
    <w:rsid w:val="00C4582F"/>
    <w:rsid w:val="00C45837"/>
    <w:rsid w:val="00C458EF"/>
    <w:rsid w:val="00C45CB7"/>
    <w:rsid w:val="00C45D2A"/>
    <w:rsid w:val="00C45DAA"/>
    <w:rsid w:val="00C461BB"/>
    <w:rsid w:val="00C46315"/>
    <w:rsid w:val="00C4695F"/>
    <w:rsid w:val="00C46B17"/>
    <w:rsid w:val="00C46D66"/>
    <w:rsid w:val="00C472B5"/>
    <w:rsid w:val="00C4758C"/>
    <w:rsid w:val="00C47753"/>
    <w:rsid w:val="00C479A3"/>
    <w:rsid w:val="00C47CD5"/>
    <w:rsid w:val="00C5045F"/>
    <w:rsid w:val="00C504FC"/>
    <w:rsid w:val="00C507A0"/>
    <w:rsid w:val="00C507F5"/>
    <w:rsid w:val="00C5118E"/>
    <w:rsid w:val="00C51387"/>
    <w:rsid w:val="00C5165D"/>
    <w:rsid w:val="00C51892"/>
    <w:rsid w:val="00C51B8F"/>
    <w:rsid w:val="00C51F11"/>
    <w:rsid w:val="00C520A5"/>
    <w:rsid w:val="00C523EE"/>
    <w:rsid w:val="00C5244C"/>
    <w:rsid w:val="00C5290B"/>
    <w:rsid w:val="00C52AD8"/>
    <w:rsid w:val="00C52B70"/>
    <w:rsid w:val="00C52B75"/>
    <w:rsid w:val="00C52E98"/>
    <w:rsid w:val="00C52F14"/>
    <w:rsid w:val="00C53540"/>
    <w:rsid w:val="00C53737"/>
    <w:rsid w:val="00C53C87"/>
    <w:rsid w:val="00C543B6"/>
    <w:rsid w:val="00C54449"/>
    <w:rsid w:val="00C54465"/>
    <w:rsid w:val="00C54573"/>
    <w:rsid w:val="00C5555F"/>
    <w:rsid w:val="00C5565A"/>
    <w:rsid w:val="00C55671"/>
    <w:rsid w:val="00C55D54"/>
    <w:rsid w:val="00C561E4"/>
    <w:rsid w:val="00C56270"/>
    <w:rsid w:val="00C5632B"/>
    <w:rsid w:val="00C56550"/>
    <w:rsid w:val="00C5672B"/>
    <w:rsid w:val="00C568B6"/>
    <w:rsid w:val="00C56B62"/>
    <w:rsid w:val="00C56B7D"/>
    <w:rsid w:val="00C56D58"/>
    <w:rsid w:val="00C5716F"/>
    <w:rsid w:val="00C57227"/>
    <w:rsid w:val="00C57273"/>
    <w:rsid w:val="00C57716"/>
    <w:rsid w:val="00C604B5"/>
    <w:rsid w:val="00C605EB"/>
    <w:rsid w:val="00C60A77"/>
    <w:rsid w:val="00C60E2B"/>
    <w:rsid w:val="00C60F9B"/>
    <w:rsid w:val="00C60FDD"/>
    <w:rsid w:val="00C61363"/>
    <w:rsid w:val="00C6140F"/>
    <w:rsid w:val="00C61B81"/>
    <w:rsid w:val="00C61CC5"/>
    <w:rsid w:val="00C61F1D"/>
    <w:rsid w:val="00C62458"/>
    <w:rsid w:val="00C62599"/>
    <w:rsid w:val="00C62689"/>
    <w:rsid w:val="00C62842"/>
    <w:rsid w:val="00C633F0"/>
    <w:rsid w:val="00C63420"/>
    <w:rsid w:val="00C64685"/>
    <w:rsid w:val="00C64712"/>
    <w:rsid w:val="00C647F3"/>
    <w:rsid w:val="00C64803"/>
    <w:rsid w:val="00C64866"/>
    <w:rsid w:val="00C648C5"/>
    <w:rsid w:val="00C64966"/>
    <w:rsid w:val="00C64AC3"/>
    <w:rsid w:val="00C64EC0"/>
    <w:rsid w:val="00C6504C"/>
    <w:rsid w:val="00C65671"/>
    <w:rsid w:val="00C657FF"/>
    <w:rsid w:val="00C65BC1"/>
    <w:rsid w:val="00C65BDC"/>
    <w:rsid w:val="00C65C5F"/>
    <w:rsid w:val="00C65C83"/>
    <w:rsid w:val="00C660A4"/>
    <w:rsid w:val="00C660C1"/>
    <w:rsid w:val="00C663FB"/>
    <w:rsid w:val="00C66563"/>
    <w:rsid w:val="00C66567"/>
    <w:rsid w:val="00C66594"/>
    <w:rsid w:val="00C66908"/>
    <w:rsid w:val="00C66967"/>
    <w:rsid w:val="00C66989"/>
    <w:rsid w:val="00C66E27"/>
    <w:rsid w:val="00C66FD9"/>
    <w:rsid w:val="00C6729C"/>
    <w:rsid w:val="00C6782C"/>
    <w:rsid w:val="00C67842"/>
    <w:rsid w:val="00C67CE5"/>
    <w:rsid w:val="00C7007D"/>
    <w:rsid w:val="00C700C3"/>
    <w:rsid w:val="00C701B2"/>
    <w:rsid w:val="00C70583"/>
    <w:rsid w:val="00C70A5C"/>
    <w:rsid w:val="00C70CDF"/>
    <w:rsid w:val="00C70E15"/>
    <w:rsid w:val="00C71051"/>
    <w:rsid w:val="00C71366"/>
    <w:rsid w:val="00C7137A"/>
    <w:rsid w:val="00C7158F"/>
    <w:rsid w:val="00C7177C"/>
    <w:rsid w:val="00C719B6"/>
    <w:rsid w:val="00C71D01"/>
    <w:rsid w:val="00C71F80"/>
    <w:rsid w:val="00C72124"/>
    <w:rsid w:val="00C72186"/>
    <w:rsid w:val="00C723C0"/>
    <w:rsid w:val="00C72BCE"/>
    <w:rsid w:val="00C72BE1"/>
    <w:rsid w:val="00C734F3"/>
    <w:rsid w:val="00C738F6"/>
    <w:rsid w:val="00C739BA"/>
    <w:rsid w:val="00C73E25"/>
    <w:rsid w:val="00C73E4C"/>
    <w:rsid w:val="00C73F25"/>
    <w:rsid w:val="00C73F82"/>
    <w:rsid w:val="00C7402B"/>
    <w:rsid w:val="00C74129"/>
    <w:rsid w:val="00C74183"/>
    <w:rsid w:val="00C7448A"/>
    <w:rsid w:val="00C74492"/>
    <w:rsid w:val="00C74538"/>
    <w:rsid w:val="00C74573"/>
    <w:rsid w:val="00C7475C"/>
    <w:rsid w:val="00C74C2F"/>
    <w:rsid w:val="00C74E8F"/>
    <w:rsid w:val="00C750E9"/>
    <w:rsid w:val="00C753E7"/>
    <w:rsid w:val="00C7560E"/>
    <w:rsid w:val="00C75C74"/>
    <w:rsid w:val="00C75EFD"/>
    <w:rsid w:val="00C7603B"/>
    <w:rsid w:val="00C764A2"/>
    <w:rsid w:val="00C7683A"/>
    <w:rsid w:val="00C77049"/>
    <w:rsid w:val="00C77133"/>
    <w:rsid w:val="00C77460"/>
    <w:rsid w:val="00C7768F"/>
    <w:rsid w:val="00C776AE"/>
    <w:rsid w:val="00C77998"/>
    <w:rsid w:val="00C77A50"/>
    <w:rsid w:val="00C80785"/>
    <w:rsid w:val="00C807F3"/>
    <w:rsid w:val="00C80805"/>
    <w:rsid w:val="00C80855"/>
    <w:rsid w:val="00C80890"/>
    <w:rsid w:val="00C80D08"/>
    <w:rsid w:val="00C80D84"/>
    <w:rsid w:val="00C80E98"/>
    <w:rsid w:val="00C8120D"/>
    <w:rsid w:val="00C81397"/>
    <w:rsid w:val="00C81A4C"/>
    <w:rsid w:val="00C81F08"/>
    <w:rsid w:val="00C82403"/>
    <w:rsid w:val="00C82454"/>
    <w:rsid w:val="00C8251B"/>
    <w:rsid w:val="00C826B6"/>
    <w:rsid w:val="00C82E10"/>
    <w:rsid w:val="00C8395F"/>
    <w:rsid w:val="00C83983"/>
    <w:rsid w:val="00C83A5F"/>
    <w:rsid w:val="00C83D3B"/>
    <w:rsid w:val="00C83EFA"/>
    <w:rsid w:val="00C845A3"/>
    <w:rsid w:val="00C848B0"/>
    <w:rsid w:val="00C848C5"/>
    <w:rsid w:val="00C849B4"/>
    <w:rsid w:val="00C84C1B"/>
    <w:rsid w:val="00C84F1C"/>
    <w:rsid w:val="00C8516B"/>
    <w:rsid w:val="00C853A9"/>
    <w:rsid w:val="00C853EE"/>
    <w:rsid w:val="00C85598"/>
    <w:rsid w:val="00C855A8"/>
    <w:rsid w:val="00C857B2"/>
    <w:rsid w:val="00C85B0D"/>
    <w:rsid w:val="00C85B83"/>
    <w:rsid w:val="00C85CF1"/>
    <w:rsid w:val="00C85EB1"/>
    <w:rsid w:val="00C861A9"/>
    <w:rsid w:val="00C86259"/>
    <w:rsid w:val="00C86450"/>
    <w:rsid w:val="00C86616"/>
    <w:rsid w:val="00C867E7"/>
    <w:rsid w:val="00C867FD"/>
    <w:rsid w:val="00C868E1"/>
    <w:rsid w:val="00C8691A"/>
    <w:rsid w:val="00C86F62"/>
    <w:rsid w:val="00C8726D"/>
    <w:rsid w:val="00C876D3"/>
    <w:rsid w:val="00C87971"/>
    <w:rsid w:val="00C879C8"/>
    <w:rsid w:val="00C879FD"/>
    <w:rsid w:val="00C87A99"/>
    <w:rsid w:val="00C87BD6"/>
    <w:rsid w:val="00C87F02"/>
    <w:rsid w:val="00C90082"/>
    <w:rsid w:val="00C9028F"/>
    <w:rsid w:val="00C90714"/>
    <w:rsid w:val="00C90B80"/>
    <w:rsid w:val="00C90CAB"/>
    <w:rsid w:val="00C90FC0"/>
    <w:rsid w:val="00C914D7"/>
    <w:rsid w:val="00C91541"/>
    <w:rsid w:val="00C91891"/>
    <w:rsid w:val="00C91C7C"/>
    <w:rsid w:val="00C91E18"/>
    <w:rsid w:val="00C91F71"/>
    <w:rsid w:val="00C924C9"/>
    <w:rsid w:val="00C92598"/>
    <w:rsid w:val="00C92C17"/>
    <w:rsid w:val="00C92E75"/>
    <w:rsid w:val="00C9393D"/>
    <w:rsid w:val="00C93A0B"/>
    <w:rsid w:val="00C93B50"/>
    <w:rsid w:val="00C93BCC"/>
    <w:rsid w:val="00C93CCE"/>
    <w:rsid w:val="00C93E42"/>
    <w:rsid w:val="00C93EA9"/>
    <w:rsid w:val="00C94082"/>
    <w:rsid w:val="00C941D9"/>
    <w:rsid w:val="00C942C9"/>
    <w:rsid w:val="00C94344"/>
    <w:rsid w:val="00C944EC"/>
    <w:rsid w:val="00C947AB"/>
    <w:rsid w:val="00C94CE4"/>
    <w:rsid w:val="00C94F60"/>
    <w:rsid w:val="00C95007"/>
    <w:rsid w:val="00C9506B"/>
    <w:rsid w:val="00C9540A"/>
    <w:rsid w:val="00C95929"/>
    <w:rsid w:val="00C9641F"/>
    <w:rsid w:val="00C96853"/>
    <w:rsid w:val="00C9726B"/>
    <w:rsid w:val="00C9754F"/>
    <w:rsid w:val="00C978A1"/>
    <w:rsid w:val="00C97914"/>
    <w:rsid w:val="00C97926"/>
    <w:rsid w:val="00C97B05"/>
    <w:rsid w:val="00CA0C53"/>
    <w:rsid w:val="00CA0DC5"/>
    <w:rsid w:val="00CA1269"/>
    <w:rsid w:val="00CA13B0"/>
    <w:rsid w:val="00CA1FB8"/>
    <w:rsid w:val="00CA1FC6"/>
    <w:rsid w:val="00CA21CB"/>
    <w:rsid w:val="00CA24FA"/>
    <w:rsid w:val="00CA2587"/>
    <w:rsid w:val="00CA2850"/>
    <w:rsid w:val="00CA2DCA"/>
    <w:rsid w:val="00CA2DDA"/>
    <w:rsid w:val="00CA2F51"/>
    <w:rsid w:val="00CA3947"/>
    <w:rsid w:val="00CA3CD6"/>
    <w:rsid w:val="00CA41C7"/>
    <w:rsid w:val="00CA42F1"/>
    <w:rsid w:val="00CA43B2"/>
    <w:rsid w:val="00CA45C0"/>
    <w:rsid w:val="00CA460C"/>
    <w:rsid w:val="00CA46C3"/>
    <w:rsid w:val="00CA486F"/>
    <w:rsid w:val="00CA5334"/>
    <w:rsid w:val="00CA5498"/>
    <w:rsid w:val="00CA5B8A"/>
    <w:rsid w:val="00CA5D41"/>
    <w:rsid w:val="00CA5DA6"/>
    <w:rsid w:val="00CA5ECA"/>
    <w:rsid w:val="00CA5FD5"/>
    <w:rsid w:val="00CA6129"/>
    <w:rsid w:val="00CA6267"/>
    <w:rsid w:val="00CA655B"/>
    <w:rsid w:val="00CA70CE"/>
    <w:rsid w:val="00CA738D"/>
    <w:rsid w:val="00CA7411"/>
    <w:rsid w:val="00CA784A"/>
    <w:rsid w:val="00CA7A14"/>
    <w:rsid w:val="00CA7B2E"/>
    <w:rsid w:val="00CA7BF6"/>
    <w:rsid w:val="00CA7E73"/>
    <w:rsid w:val="00CB0034"/>
    <w:rsid w:val="00CB00A3"/>
    <w:rsid w:val="00CB014D"/>
    <w:rsid w:val="00CB0169"/>
    <w:rsid w:val="00CB048A"/>
    <w:rsid w:val="00CB068A"/>
    <w:rsid w:val="00CB0716"/>
    <w:rsid w:val="00CB0760"/>
    <w:rsid w:val="00CB0B21"/>
    <w:rsid w:val="00CB0E7D"/>
    <w:rsid w:val="00CB102A"/>
    <w:rsid w:val="00CB1044"/>
    <w:rsid w:val="00CB137D"/>
    <w:rsid w:val="00CB15AF"/>
    <w:rsid w:val="00CB161C"/>
    <w:rsid w:val="00CB186B"/>
    <w:rsid w:val="00CB1BA1"/>
    <w:rsid w:val="00CB1CCC"/>
    <w:rsid w:val="00CB1D79"/>
    <w:rsid w:val="00CB1F1D"/>
    <w:rsid w:val="00CB2024"/>
    <w:rsid w:val="00CB2501"/>
    <w:rsid w:val="00CB28C6"/>
    <w:rsid w:val="00CB2A12"/>
    <w:rsid w:val="00CB2E1D"/>
    <w:rsid w:val="00CB30B2"/>
    <w:rsid w:val="00CB3152"/>
    <w:rsid w:val="00CB325A"/>
    <w:rsid w:val="00CB328C"/>
    <w:rsid w:val="00CB33C8"/>
    <w:rsid w:val="00CB3447"/>
    <w:rsid w:val="00CB371A"/>
    <w:rsid w:val="00CB3736"/>
    <w:rsid w:val="00CB425A"/>
    <w:rsid w:val="00CB4910"/>
    <w:rsid w:val="00CB4A63"/>
    <w:rsid w:val="00CB4FB5"/>
    <w:rsid w:val="00CB51DA"/>
    <w:rsid w:val="00CB544D"/>
    <w:rsid w:val="00CB5578"/>
    <w:rsid w:val="00CB569B"/>
    <w:rsid w:val="00CB56E6"/>
    <w:rsid w:val="00CB578E"/>
    <w:rsid w:val="00CB58EB"/>
    <w:rsid w:val="00CB59ED"/>
    <w:rsid w:val="00CB65C0"/>
    <w:rsid w:val="00CB6907"/>
    <w:rsid w:val="00CB6C3F"/>
    <w:rsid w:val="00CB6E7C"/>
    <w:rsid w:val="00CB6ED4"/>
    <w:rsid w:val="00CB7870"/>
    <w:rsid w:val="00CB7A08"/>
    <w:rsid w:val="00CB7B97"/>
    <w:rsid w:val="00CC0081"/>
    <w:rsid w:val="00CC0098"/>
    <w:rsid w:val="00CC00C4"/>
    <w:rsid w:val="00CC01BD"/>
    <w:rsid w:val="00CC02B6"/>
    <w:rsid w:val="00CC0625"/>
    <w:rsid w:val="00CC07E9"/>
    <w:rsid w:val="00CC0995"/>
    <w:rsid w:val="00CC0D02"/>
    <w:rsid w:val="00CC0DC5"/>
    <w:rsid w:val="00CC0F3E"/>
    <w:rsid w:val="00CC141B"/>
    <w:rsid w:val="00CC14F9"/>
    <w:rsid w:val="00CC16CF"/>
    <w:rsid w:val="00CC22E6"/>
    <w:rsid w:val="00CC249E"/>
    <w:rsid w:val="00CC25E5"/>
    <w:rsid w:val="00CC26BC"/>
    <w:rsid w:val="00CC272B"/>
    <w:rsid w:val="00CC2E52"/>
    <w:rsid w:val="00CC30F1"/>
    <w:rsid w:val="00CC33B4"/>
    <w:rsid w:val="00CC391E"/>
    <w:rsid w:val="00CC41DB"/>
    <w:rsid w:val="00CC42DB"/>
    <w:rsid w:val="00CC4489"/>
    <w:rsid w:val="00CC45FC"/>
    <w:rsid w:val="00CC51F1"/>
    <w:rsid w:val="00CC527B"/>
    <w:rsid w:val="00CC56C4"/>
    <w:rsid w:val="00CC59BF"/>
    <w:rsid w:val="00CC5ABF"/>
    <w:rsid w:val="00CC5B49"/>
    <w:rsid w:val="00CC5E4D"/>
    <w:rsid w:val="00CC61D9"/>
    <w:rsid w:val="00CC63E2"/>
    <w:rsid w:val="00CC68AF"/>
    <w:rsid w:val="00CC6F0F"/>
    <w:rsid w:val="00CC6F82"/>
    <w:rsid w:val="00CC6FA5"/>
    <w:rsid w:val="00CC7B03"/>
    <w:rsid w:val="00CC7B40"/>
    <w:rsid w:val="00CC7D2C"/>
    <w:rsid w:val="00CD0193"/>
    <w:rsid w:val="00CD01B0"/>
    <w:rsid w:val="00CD0733"/>
    <w:rsid w:val="00CD098A"/>
    <w:rsid w:val="00CD0A55"/>
    <w:rsid w:val="00CD0F4E"/>
    <w:rsid w:val="00CD1189"/>
    <w:rsid w:val="00CD13DA"/>
    <w:rsid w:val="00CD1716"/>
    <w:rsid w:val="00CD23FD"/>
    <w:rsid w:val="00CD2557"/>
    <w:rsid w:val="00CD25F6"/>
    <w:rsid w:val="00CD2CAB"/>
    <w:rsid w:val="00CD2FF0"/>
    <w:rsid w:val="00CD32A2"/>
    <w:rsid w:val="00CD34E0"/>
    <w:rsid w:val="00CD360A"/>
    <w:rsid w:val="00CD396D"/>
    <w:rsid w:val="00CD3BE7"/>
    <w:rsid w:val="00CD3D02"/>
    <w:rsid w:val="00CD3D18"/>
    <w:rsid w:val="00CD3EFE"/>
    <w:rsid w:val="00CD3F3C"/>
    <w:rsid w:val="00CD3F7D"/>
    <w:rsid w:val="00CD405C"/>
    <w:rsid w:val="00CD41F8"/>
    <w:rsid w:val="00CD4602"/>
    <w:rsid w:val="00CD47D6"/>
    <w:rsid w:val="00CD486A"/>
    <w:rsid w:val="00CD4904"/>
    <w:rsid w:val="00CD4B31"/>
    <w:rsid w:val="00CD4C39"/>
    <w:rsid w:val="00CD51E3"/>
    <w:rsid w:val="00CD556D"/>
    <w:rsid w:val="00CD58D4"/>
    <w:rsid w:val="00CD5A23"/>
    <w:rsid w:val="00CD5B5E"/>
    <w:rsid w:val="00CD5FF0"/>
    <w:rsid w:val="00CD61DE"/>
    <w:rsid w:val="00CD6264"/>
    <w:rsid w:val="00CD63C0"/>
    <w:rsid w:val="00CD688C"/>
    <w:rsid w:val="00CD72AF"/>
    <w:rsid w:val="00CD7534"/>
    <w:rsid w:val="00CD7735"/>
    <w:rsid w:val="00CD79E7"/>
    <w:rsid w:val="00CE01E9"/>
    <w:rsid w:val="00CE0441"/>
    <w:rsid w:val="00CE0C59"/>
    <w:rsid w:val="00CE0F70"/>
    <w:rsid w:val="00CE109E"/>
    <w:rsid w:val="00CE1831"/>
    <w:rsid w:val="00CE1A1B"/>
    <w:rsid w:val="00CE1B1C"/>
    <w:rsid w:val="00CE1C1C"/>
    <w:rsid w:val="00CE1CDD"/>
    <w:rsid w:val="00CE21D3"/>
    <w:rsid w:val="00CE2477"/>
    <w:rsid w:val="00CE2823"/>
    <w:rsid w:val="00CE284F"/>
    <w:rsid w:val="00CE2A03"/>
    <w:rsid w:val="00CE2AF5"/>
    <w:rsid w:val="00CE2C2F"/>
    <w:rsid w:val="00CE3295"/>
    <w:rsid w:val="00CE3339"/>
    <w:rsid w:val="00CE34F3"/>
    <w:rsid w:val="00CE38B1"/>
    <w:rsid w:val="00CE3C3C"/>
    <w:rsid w:val="00CE3E8C"/>
    <w:rsid w:val="00CE419F"/>
    <w:rsid w:val="00CE41C1"/>
    <w:rsid w:val="00CE422E"/>
    <w:rsid w:val="00CE47CB"/>
    <w:rsid w:val="00CE4A91"/>
    <w:rsid w:val="00CE4B14"/>
    <w:rsid w:val="00CE4E4D"/>
    <w:rsid w:val="00CE4F3D"/>
    <w:rsid w:val="00CE505F"/>
    <w:rsid w:val="00CE50D5"/>
    <w:rsid w:val="00CE5133"/>
    <w:rsid w:val="00CE549C"/>
    <w:rsid w:val="00CE5656"/>
    <w:rsid w:val="00CE5775"/>
    <w:rsid w:val="00CE578B"/>
    <w:rsid w:val="00CE629C"/>
    <w:rsid w:val="00CE6740"/>
    <w:rsid w:val="00CE6856"/>
    <w:rsid w:val="00CE6883"/>
    <w:rsid w:val="00CE6B6C"/>
    <w:rsid w:val="00CE6BDC"/>
    <w:rsid w:val="00CE7003"/>
    <w:rsid w:val="00CE7015"/>
    <w:rsid w:val="00CE7443"/>
    <w:rsid w:val="00CE7480"/>
    <w:rsid w:val="00CE75BB"/>
    <w:rsid w:val="00CE78E7"/>
    <w:rsid w:val="00CE7B23"/>
    <w:rsid w:val="00CE7E02"/>
    <w:rsid w:val="00CE7EE6"/>
    <w:rsid w:val="00CF0307"/>
    <w:rsid w:val="00CF05A2"/>
    <w:rsid w:val="00CF095A"/>
    <w:rsid w:val="00CF0962"/>
    <w:rsid w:val="00CF0AC4"/>
    <w:rsid w:val="00CF0F2C"/>
    <w:rsid w:val="00CF1579"/>
    <w:rsid w:val="00CF1EF6"/>
    <w:rsid w:val="00CF213C"/>
    <w:rsid w:val="00CF23C9"/>
    <w:rsid w:val="00CF2518"/>
    <w:rsid w:val="00CF2553"/>
    <w:rsid w:val="00CF2D56"/>
    <w:rsid w:val="00CF2DCA"/>
    <w:rsid w:val="00CF2E4C"/>
    <w:rsid w:val="00CF2FF9"/>
    <w:rsid w:val="00CF32B6"/>
    <w:rsid w:val="00CF32BB"/>
    <w:rsid w:val="00CF336F"/>
    <w:rsid w:val="00CF3562"/>
    <w:rsid w:val="00CF36CD"/>
    <w:rsid w:val="00CF3967"/>
    <w:rsid w:val="00CF3BC2"/>
    <w:rsid w:val="00CF3ED3"/>
    <w:rsid w:val="00CF401E"/>
    <w:rsid w:val="00CF4216"/>
    <w:rsid w:val="00CF43FD"/>
    <w:rsid w:val="00CF446E"/>
    <w:rsid w:val="00CF451E"/>
    <w:rsid w:val="00CF462B"/>
    <w:rsid w:val="00CF4718"/>
    <w:rsid w:val="00CF4A0B"/>
    <w:rsid w:val="00CF4B93"/>
    <w:rsid w:val="00CF4C70"/>
    <w:rsid w:val="00CF560E"/>
    <w:rsid w:val="00CF5651"/>
    <w:rsid w:val="00CF5736"/>
    <w:rsid w:val="00CF57AB"/>
    <w:rsid w:val="00CF599C"/>
    <w:rsid w:val="00CF5D6C"/>
    <w:rsid w:val="00CF6B96"/>
    <w:rsid w:val="00CF6DDD"/>
    <w:rsid w:val="00CF6E7F"/>
    <w:rsid w:val="00CF6F5E"/>
    <w:rsid w:val="00CF72B5"/>
    <w:rsid w:val="00CF74DF"/>
    <w:rsid w:val="00CF75CB"/>
    <w:rsid w:val="00CF79AF"/>
    <w:rsid w:val="00CF7BA0"/>
    <w:rsid w:val="00D0010D"/>
    <w:rsid w:val="00D0086F"/>
    <w:rsid w:val="00D00926"/>
    <w:rsid w:val="00D01164"/>
    <w:rsid w:val="00D013B4"/>
    <w:rsid w:val="00D014F0"/>
    <w:rsid w:val="00D02063"/>
    <w:rsid w:val="00D02576"/>
    <w:rsid w:val="00D03251"/>
    <w:rsid w:val="00D0394B"/>
    <w:rsid w:val="00D03A82"/>
    <w:rsid w:val="00D03B6E"/>
    <w:rsid w:val="00D03C13"/>
    <w:rsid w:val="00D03DA6"/>
    <w:rsid w:val="00D049E6"/>
    <w:rsid w:val="00D04B74"/>
    <w:rsid w:val="00D04E04"/>
    <w:rsid w:val="00D050DC"/>
    <w:rsid w:val="00D05557"/>
    <w:rsid w:val="00D05641"/>
    <w:rsid w:val="00D05894"/>
    <w:rsid w:val="00D059AB"/>
    <w:rsid w:val="00D059ED"/>
    <w:rsid w:val="00D05DF9"/>
    <w:rsid w:val="00D05E2C"/>
    <w:rsid w:val="00D061B9"/>
    <w:rsid w:val="00D061E0"/>
    <w:rsid w:val="00D06236"/>
    <w:rsid w:val="00D06C68"/>
    <w:rsid w:val="00D06E1F"/>
    <w:rsid w:val="00D07061"/>
    <w:rsid w:val="00D07344"/>
    <w:rsid w:val="00D074EF"/>
    <w:rsid w:val="00D078B7"/>
    <w:rsid w:val="00D078E2"/>
    <w:rsid w:val="00D079CA"/>
    <w:rsid w:val="00D07E44"/>
    <w:rsid w:val="00D10174"/>
    <w:rsid w:val="00D10427"/>
    <w:rsid w:val="00D105DD"/>
    <w:rsid w:val="00D10716"/>
    <w:rsid w:val="00D1095A"/>
    <w:rsid w:val="00D109DC"/>
    <w:rsid w:val="00D10A3C"/>
    <w:rsid w:val="00D10C02"/>
    <w:rsid w:val="00D10C0A"/>
    <w:rsid w:val="00D10C29"/>
    <w:rsid w:val="00D10F65"/>
    <w:rsid w:val="00D111B6"/>
    <w:rsid w:val="00D113AF"/>
    <w:rsid w:val="00D113FA"/>
    <w:rsid w:val="00D11566"/>
    <w:rsid w:val="00D1183E"/>
    <w:rsid w:val="00D11D15"/>
    <w:rsid w:val="00D11DDB"/>
    <w:rsid w:val="00D128EC"/>
    <w:rsid w:val="00D128FA"/>
    <w:rsid w:val="00D12B86"/>
    <w:rsid w:val="00D12C1F"/>
    <w:rsid w:val="00D12CA9"/>
    <w:rsid w:val="00D12CEA"/>
    <w:rsid w:val="00D12D4E"/>
    <w:rsid w:val="00D1360E"/>
    <w:rsid w:val="00D138EB"/>
    <w:rsid w:val="00D13C4C"/>
    <w:rsid w:val="00D13C5A"/>
    <w:rsid w:val="00D13DCC"/>
    <w:rsid w:val="00D14019"/>
    <w:rsid w:val="00D1471C"/>
    <w:rsid w:val="00D14804"/>
    <w:rsid w:val="00D1494D"/>
    <w:rsid w:val="00D15005"/>
    <w:rsid w:val="00D154AE"/>
    <w:rsid w:val="00D15601"/>
    <w:rsid w:val="00D15A8A"/>
    <w:rsid w:val="00D15F4D"/>
    <w:rsid w:val="00D15FB0"/>
    <w:rsid w:val="00D15FCF"/>
    <w:rsid w:val="00D16361"/>
    <w:rsid w:val="00D16D9D"/>
    <w:rsid w:val="00D16E7C"/>
    <w:rsid w:val="00D174CE"/>
    <w:rsid w:val="00D17585"/>
    <w:rsid w:val="00D17AB5"/>
    <w:rsid w:val="00D17D9E"/>
    <w:rsid w:val="00D17EAF"/>
    <w:rsid w:val="00D17F9F"/>
    <w:rsid w:val="00D200E4"/>
    <w:rsid w:val="00D201AC"/>
    <w:rsid w:val="00D205DF"/>
    <w:rsid w:val="00D206B6"/>
    <w:rsid w:val="00D20719"/>
    <w:rsid w:val="00D20BF5"/>
    <w:rsid w:val="00D211CF"/>
    <w:rsid w:val="00D212FD"/>
    <w:rsid w:val="00D2133A"/>
    <w:rsid w:val="00D2150D"/>
    <w:rsid w:val="00D2166E"/>
    <w:rsid w:val="00D21783"/>
    <w:rsid w:val="00D220B9"/>
    <w:rsid w:val="00D22467"/>
    <w:rsid w:val="00D22846"/>
    <w:rsid w:val="00D22A33"/>
    <w:rsid w:val="00D22A6B"/>
    <w:rsid w:val="00D22A8E"/>
    <w:rsid w:val="00D22E40"/>
    <w:rsid w:val="00D22E67"/>
    <w:rsid w:val="00D23BB4"/>
    <w:rsid w:val="00D23CBE"/>
    <w:rsid w:val="00D23E29"/>
    <w:rsid w:val="00D23F37"/>
    <w:rsid w:val="00D24105"/>
    <w:rsid w:val="00D241E5"/>
    <w:rsid w:val="00D242E0"/>
    <w:rsid w:val="00D243E7"/>
    <w:rsid w:val="00D245A6"/>
    <w:rsid w:val="00D24796"/>
    <w:rsid w:val="00D24856"/>
    <w:rsid w:val="00D248D5"/>
    <w:rsid w:val="00D24FD4"/>
    <w:rsid w:val="00D25675"/>
    <w:rsid w:val="00D259F3"/>
    <w:rsid w:val="00D25C9E"/>
    <w:rsid w:val="00D25D7D"/>
    <w:rsid w:val="00D25D9C"/>
    <w:rsid w:val="00D25DE6"/>
    <w:rsid w:val="00D2626B"/>
    <w:rsid w:val="00D26335"/>
    <w:rsid w:val="00D26455"/>
    <w:rsid w:val="00D264B6"/>
    <w:rsid w:val="00D2676C"/>
    <w:rsid w:val="00D26D85"/>
    <w:rsid w:val="00D26EE4"/>
    <w:rsid w:val="00D2711B"/>
    <w:rsid w:val="00D2733E"/>
    <w:rsid w:val="00D275FC"/>
    <w:rsid w:val="00D27711"/>
    <w:rsid w:val="00D27A24"/>
    <w:rsid w:val="00D27F4B"/>
    <w:rsid w:val="00D30092"/>
    <w:rsid w:val="00D30225"/>
    <w:rsid w:val="00D30595"/>
    <w:rsid w:val="00D30AC8"/>
    <w:rsid w:val="00D3106D"/>
    <w:rsid w:val="00D31E5F"/>
    <w:rsid w:val="00D326B9"/>
    <w:rsid w:val="00D333AC"/>
    <w:rsid w:val="00D333EA"/>
    <w:rsid w:val="00D3349C"/>
    <w:rsid w:val="00D334D7"/>
    <w:rsid w:val="00D33707"/>
    <w:rsid w:val="00D33A79"/>
    <w:rsid w:val="00D33CAF"/>
    <w:rsid w:val="00D33CDD"/>
    <w:rsid w:val="00D33CDE"/>
    <w:rsid w:val="00D33E07"/>
    <w:rsid w:val="00D33EAA"/>
    <w:rsid w:val="00D3470F"/>
    <w:rsid w:val="00D347EF"/>
    <w:rsid w:val="00D34CE6"/>
    <w:rsid w:val="00D34F6F"/>
    <w:rsid w:val="00D351F2"/>
    <w:rsid w:val="00D35316"/>
    <w:rsid w:val="00D35854"/>
    <w:rsid w:val="00D358FF"/>
    <w:rsid w:val="00D359C1"/>
    <w:rsid w:val="00D35C50"/>
    <w:rsid w:val="00D35CE0"/>
    <w:rsid w:val="00D3605D"/>
    <w:rsid w:val="00D3650B"/>
    <w:rsid w:val="00D36691"/>
    <w:rsid w:val="00D36AA0"/>
    <w:rsid w:val="00D36D20"/>
    <w:rsid w:val="00D36D45"/>
    <w:rsid w:val="00D36DCE"/>
    <w:rsid w:val="00D36DD9"/>
    <w:rsid w:val="00D36FDC"/>
    <w:rsid w:val="00D37231"/>
    <w:rsid w:val="00D372D6"/>
    <w:rsid w:val="00D375E6"/>
    <w:rsid w:val="00D37620"/>
    <w:rsid w:val="00D37625"/>
    <w:rsid w:val="00D3782D"/>
    <w:rsid w:val="00D37892"/>
    <w:rsid w:val="00D37BB8"/>
    <w:rsid w:val="00D37F62"/>
    <w:rsid w:val="00D40003"/>
    <w:rsid w:val="00D400F6"/>
    <w:rsid w:val="00D401B6"/>
    <w:rsid w:val="00D4031C"/>
    <w:rsid w:val="00D40CA3"/>
    <w:rsid w:val="00D40FEC"/>
    <w:rsid w:val="00D4140C"/>
    <w:rsid w:val="00D41462"/>
    <w:rsid w:val="00D414A0"/>
    <w:rsid w:val="00D416F8"/>
    <w:rsid w:val="00D417AA"/>
    <w:rsid w:val="00D41E27"/>
    <w:rsid w:val="00D4227F"/>
    <w:rsid w:val="00D423A2"/>
    <w:rsid w:val="00D42531"/>
    <w:rsid w:val="00D4255C"/>
    <w:rsid w:val="00D429DF"/>
    <w:rsid w:val="00D42AFA"/>
    <w:rsid w:val="00D42D8D"/>
    <w:rsid w:val="00D430A9"/>
    <w:rsid w:val="00D43376"/>
    <w:rsid w:val="00D43394"/>
    <w:rsid w:val="00D434A5"/>
    <w:rsid w:val="00D43529"/>
    <w:rsid w:val="00D435FB"/>
    <w:rsid w:val="00D43A26"/>
    <w:rsid w:val="00D43A4A"/>
    <w:rsid w:val="00D43FBA"/>
    <w:rsid w:val="00D4437B"/>
    <w:rsid w:val="00D454E1"/>
    <w:rsid w:val="00D45577"/>
    <w:rsid w:val="00D4577E"/>
    <w:rsid w:val="00D45811"/>
    <w:rsid w:val="00D458F6"/>
    <w:rsid w:val="00D4605C"/>
    <w:rsid w:val="00D4613B"/>
    <w:rsid w:val="00D461E3"/>
    <w:rsid w:val="00D46952"/>
    <w:rsid w:val="00D46B2F"/>
    <w:rsid w:val="00D46BBC"/>
    <w:rsid w:val="00D47120"/>
    <w:rsid w:val="00D47194"/>
    <w:rsid w:val="00D47951"/>
    <w:rsid w:val="00D47A42"/>
    <w:rsid w:val="00D47D7E"/>
    <w:rsid w:val="00D47DCD"/>
    <w:rsid w:val="00D47E88"/>
    <w:rsid w:val="00D5016F"/>
    <w:rsid w:val="00D5050E"/>
    <w:rsid w:val="00D5057D"/>
    <w:rsid w:val="00D50A87"/>
    <w:rsid w:val="00D50AED"/>
    <w:rsid w:val="00D50E5D"/>
    <w:rsid w:val="00D513B6"/>
    <w:rsid w:val="00D5158F"/>
    <w:rsid w:val="00D5186F"/>
    <w:rsid w:val="00D51970"/>
    <w:rsid w:val="00D51E7E"/>
    <w:rsid w:val="00D5208E"/>
    <w:rsid w:val="00D521A2"/>
    <w:rsid w:val="00D52426"/>
    <w:rsid w:val="00D52602"/>
    <w:rsid w:val="00D52693"/>
    <w:rsid w:val="00D52C40"/>
    <w:rsid w:val="00D530BE"/>
    <w:rsid w:val="00D53457"/>
    <w:rsid w:val="00D5360F"/>
    <w:rsid w:val="00D537D4"/>
    <w:rsid w:val="00D53B1F"/>
    <w:rsid w:val="00D53E5F"/>
    <w:rsid w:val="00D54301"/>
    <w:rsid w:val="00D5441E"/>
    <w:rsid w:val="00D5478C"/>
    <w:rsid w:val="00D547C4"/>
    <w:rsid w:val="00D54825"/>
    <w:rsid w:val="00D549B0"/>
    <w:rsid w:val="00D54B91"/>
    <w:rsid w:val="00D54BF8"/>
    <w:rsid w:val="00D54CA7"/>
    <w:rsid w:val="00D55B0B"/>
    <w:rsid w:val="00D55DAC"/>
    <w:rsid w:val="00D56101"/>
    <w:rsid w:val="00D56293"/>
    <w:rsid w:val="00D5686B"/>
    <w:rsid w:val="00D5693E"/>
    <w:rsid w:val="00D57155"/>
    <w:rsid w:val="00D57619"/>
    <w:rsid w:val="00D57777"/>
    <w:rsid w:val="00D57A5E"/>
    <w:rsid w:val="00D57C99"/>
    <w:rsid w:val="00D57E26"/>
    <w:rsid w:val="00D57F86"/>
    <w:rsid w:val="00D601B2"/>
    <w:rsid w:val="00D60421"/>
    <w:rsid w:val="00D60A18"/>
    <w:rsid w:val="00D612BF"/>
    <w:rsid w:val="00D614B9"/>
    <w:rsid w:val="00D614D7"/>
    <w:rsid w:val="00D61767"/>
    <w:rsid w:val="00D61EC0"/>
    <w:rsid w:val="00D61EE1"/>
    <w:rsid w:val="00D61F28"/>
    <w:rsid w:val="00D61F57"/>
    <w:rsid w:val="00D622BB"/>
    <w:rsid w:val="00D626A4"/>
    <w:rsid w:val="00D626F0"/>
    <w:rsid w:val="00D62854"/>
    <w:rsid w:val="00D62874"/>
    <w:rsid w:val="00D629B2"/>
    <w:rsid w:val="00D62E2F"/>
    <w:rsid w:val="00D630E1"/>
    <w:rsid w:val="00D63203"/>
    <w:rsid w:val="00D63A13"/>
    <w:rsid w:val="00D63DCC"/>
    <w:rsid w:val="00D63DCD"/>
    <w:rsid w:val="00D63F47"/>
    <w:rsid w:val="00D64181"/>
    <w:rsid w:val="00D641FF"/>
    <w:rsid w:val="00D643D5"/>
    <w:rsid w:val="00D64A17"/>
    <w:rsid w:val="00D64AA6"/>
    <w:rsid w:val="00D64DF6"/>
    <w:rsid w:val="00D64F76"/>
    <w:rsid w:val="00D65335"/>
    <w:rsid w:val="00D6556A"/>
    <w:rsid w:val="00D65C70"/>
    <w:rsid w:val="00D65CB2"/>
    <w:rsid w:val="00D6620C"/>
    <w:rsid w:val="00D66635"/>
    <w:rsid w:val="00D667BC"/>
    <w:rsid w:val="00D668BC"/>
    <w:rsid w:val="00D669D9"/>
    <w:rsid w:val="00D66B96"/>
    <w:rsid w:val="00D67047"/>
    <w:rsid w:val="00D677F3"/>
    <w:rsid w:val="00D6782E"/>
    <w:rsid w:val="00D67B49"/>
    <w:rsid w:val="00D67CB8"/>
    <w:rsid w:val="00D67E80"/>
    <w:rsid w:val="00D70073"/>
    <w:rsid w:val="00D70CE5"/>
    <w:rsid w:val="00D7119A"/>
    <w:rsid w:val="00D7154C"/>
    <w:rsid w:val="00D71890"/>
    <w:rsid w:val="00D71D28"/>
    <w:rsid w:val="00D71F00"/>
    <w:rsid w:val="00D7262F"/>
    <w:rsid w:val="00D72A01"/>
    <w:rsid w:val="00D72FA9"/>
    <w:rsid w:val="00D73187"/>
    <w:rsid w:val="00D73297"/>
    <w:rsid w:val="00D735F4"/>
    <w:rsid w:val="00D73D67"/>
    <w:rsid w:val="00D7400F"/>
    <w:rsid w:val="00D74172"/>
    <w:rsid w:val="00D741BE"/>
    <w:rsid w:val="00D74999"/>
    <w:rsid w:val="00D749B2"/>
    <w:rsid w:val="00D74A52"/>
    <w:rsid w:val="00D74ED8"/>
    <w:rsid w:val="00D7527B"/>
    <w:rsid w:val="00D75795"/>
    <w:rsid w:val="00D75B9F"/>
    <w:rsid w:val="00D75F55"/>
    <w:rsid w:val="00D7605D"/>
    <w:rsid w:val="00D76313"/>
    <w:rsid w:val="00D76571"/>
    <w:rsid w:val="00D767D8"/>
    <w:rsid w:val="00D76A7B"/>
    <w:rsid w:val="00D76ABE"/>
    <w:rsid w:val="00D76AE5"/>
    <w:rsid w:val="00D76D33"/>
    <w:rsid w:val="00D76FDB"/>
    <w:rsid w:val="00D76FF9"/>
    <w:rsid w:val="00D7735F"/>
    <w:rsid w:val="00D7779B"/>
    <w:rsid w:val="00D77EAF"/>
    <w:rsid w:val="00D80901"/>
    <w:rsid w:val="00D8099B"/>
    <w:rsid w:val="00D80B15"/>
    <w:rsid w:val="00D80BDE"/>
    <w:rsid w:val="00D80D62"/>
    <w:rsid w:val="00D80E4C"/>
    <w:rsid w:val="00D80E9E"/>
    <w:rsid w:val="00D80F37"/>
    <w:rsid w:val="00D80FB9"/>
    <w:rsid w:val="00D81051"/>
    <w:rsid w:val="00D81C02"/>
    <w:rsid w:val="00D81E73"/>
    <w:rsid w:val="00D81EBA"/>
    <w:rsid w:val="00D81EFC"/>
    <w:rsid w:val="00D8201C"/>
    <w:rsid w:val="00D8239C"/>
    <w:rsid w:val="00D8241C"/>
    <w:rsid w:val="00D8260E"/>
    <w:rsid w:val="00D828F6"/>
    <w:rsid w:val="00D82AD6"/>
    <w:rsid w:val="00D82E6C"/>
    <w:rsid w:val="00D83186"/>
    <w:rsid w:val="00D832FE"/>
    <w:rsid w:val="00D83315"/>
    <w:rsid w:val="00D833C5"/>
    <w:rsid w:val="00D83499"/>
    <w:rsid w:val="00D834F8"/>
    <w:rsid w:val="00D834FA"/>
    <w:rsid w:val="00D83604"/>
    <w:rsid w:val="00D8386F"/>
    <w:rsid w:val="00D83CEA"/>
    <w:rsid w:val="00D83D14"/>
    <w:rsid w:val="00D83E68"/>
    <w:rsid w:val="00D83F7F"/>
    <w:rsid w:val="00D83FE0"/>
    <w:rsid w:val="00D84610"/>
    <w:rsid w:val="00D84ACB"/>
    <w:rsid w:val="00D84F37"/>
    <w:rsid w:val="00D84F47"/>
    <w:rsid w:val="00D853CE"/>
    <w:rsid w:val="00D859BD"/>
    <w:rsid w:val="00D85F7E"/>
    <w:rsid w:val="00D85FAC"/>
    <w:rsid w:val="00D86040"/>
    <w:rsid w:val="00D8613B"/>
    <w:rsid w:val="00D86177"/>
    <w:rsid w:val="00D868C1"/>
    <w:rsid w:val="00D86A27"/>
    <w:rsid w:val="00D86FE0"/>
    <w:rsid w:val="00D8700E"/>
    <w:rsid w:val="00D871DF"/>
    <w:rsid w:val="00D872AF"/>
    <w:rsid w:val="00D87347"/>
    <w:rsid w:val="00D87A35"/>
    <w:rsid w:val="00D87AF4"/>
    <w:rsid w:val="00D87DD1"/>
    <w:rsid w:val="00D87E9B"/>
    <w:rsid w:val="00D87F53"/>
    <w:rsid w:val="00D87F9C"/>
    <w:rsid w:val="00D900B1"/>
    <w:rsid w:val="00D907C1"/>
    <w:rsid w:val="00D90990"/>
    <w:rsid w:val="00D90C4A"/>
    <w:rsid w:val="00D90D22"/>
    <w:rsid w:val="00D910E6"/>
    <w:rsid w:val="00D915BA"/>
    <w:rsid w:val="00D91689"/>
    <w:rsid w:val="00D917AC"/>
    <w:rsid w:val="00D91A02"/>
    <w:rsid w:val="00D91DEF"/>
    <w:rsid w:val="00D91FE3"/>
    <w:rsid w:val="00D920C6"/>
    <w:rsid w:val="00D921A2"/>
    <w:rsid w:val="00D92271"/>
    <w:rsid w:val="00D928A4"/>
    <w:rsid w:val="00D92ADC"/>
    <w:rsid w:val="00D92CD5"/>
    <w:rsid w:val="00D92DDC"/>
    <w:rsid w:val="00D92E92"/>
    <w:rsid w:val="00D93274"/>
    <w:rsid w:val="00D93296"/>
    <w:rsid w:val="00D93358"/>
    <w:rsid w:val="00D933C8"/>
    <w:rsid w:val="00D933C9"/>
    <w:rsid w:val="00D935AF"/>
    <w:rsid w:val="00D936C2"/>
    <w:rsid w:val="00D93703"/>
    <w:rsid w:val="00D93736"/>
    <w:rsid w:val="00D93A1E"/>
    <w:rsid w:val="00D93AA0"/>
    <w:rsid w:val="00D93DC9"/>
    <w:rsid w:val="00D93EFF"/>
    <w:rsid w:val="00D94486"/>
    <w:rsid w:val="00D945CC"/>
    <w:rsid w:val="00D948DF"/>
    <w:rsid w:val="00D9490F"/>
    <w:rsid w:val="00D94CFD"/>
    <w:rsid w:val="00D950B3"/>
    <w:rsid w:val="00D9531D"/>
    <w:rsid w:val="00D95453"/>
    <w:rsid w:val="00D95502"/>
    <w:rsid w:val="00D95507"/>
    <w:rsid w:val="00D9580C"/>
    <w:rsid w:val="00D959F0"/>
    <w:rsid w:val="00D95D92"/>
    <w:rsid w:val="00D96400"/>
    <w:rsid w:val="00D9646B"/>
    <w:rsid w:val="00D964C6"/>
    <w:rsid w:val="00D966C4"/>
    <w:rsid w:val="00D9671C"/>
    <w:rsid w:val="00D96DD6"/>
    <w:rsid w:val="00D96DE1"/>
    <w:rsid w:val="00D96EEE"/>
    <w:rsid w:val="00D97177"/>
    <w:rsid w:val="00D9794E"/>
    <w:rsid w:val="00D97D30"/>
    <w:rsid w:val="00D97D5C"/>
    <w:rsid w:val="00D97DE3"/>
    <w:rsid w:val="00DA0036"/>
    <w:rsid w:val="00DA096B"/>
    <w:rsid w:val="00DA0DC4"/>
    <w:rsid w:val="00DA1003"/>
    <w:rsid w:val="00DA1291"/>
    <w:rsid w:val="00DA13CD"/>
    <w:rsid w:val="00DA14BD"/>
    <w:rsid w:val="00DA1D04"/>
    <w:rsid w:val="00DA1FBE"/>
    <w:rsid w:val="00DA20E0"/>
    <w:rsid w:val="00DA2633"/>
    <w:rsid w:val="00DA264D"/>
    <w:rsid w:val="00DA26D5"/>
    <w:rsid w:val="00DA2850"/>
    <w:rsid w:val="00DA2DA4"/>
    <w:rsid w:val="00DA2EFB"/>
    <w:rsid w:val="00DA3156"/>
    <w:rsid w:val="00DA31DF"/>
    <w:rsid w:val="00DA3606"/>
    <w:rsid w:val="00DA3976"/>
    <w:rsid w:val="00DA3987"/>
    <w:rsid w:val="00DA39D2"/>
    <w:rsid w:val="00DA3EFC"/>
    <w:rsid w:val="00DA5012"/>
    <w:rsid w:val="00DA5980"/>
    <w:rsid w:val="00DA59F7"/>
    <w:rsid w:val="00DA5C75"/>
    <w:rsid w:val="00DA5D77"/>
    <w:rsid w:val="00DA6650"/>
    <w:rsid w:val="00DA68F2"/>
    <w:rsid w:val="00DA712A"/>
    <w:rsid w:val="00DA73C1"/>
    <w:rsid w:val="00DA7415"/>
    <w:rsid w:val="00DA74E4"/>
    <w:rsid w:val="00DA7B51"/>
    <w:rsid w:val="00DA7E56"/>
    <w:rsid w:val="00DA7E5B"/>
    <w:rsid w:val="00DB027B"/>
    <w:rsid w:val="00DB0420"/>
    <w:rsid w:val="00DB0459"/>
    <w:rsid w:val="00DB0476"/>
    <w:rsid w:val="00DB054A"/>
    <w:rsid w:val="00DB0620"/>
    <w:rsid w:val="00DB06EA"/>
    <w:rsid w:val="00DB155E"/>
    <w:rsid w:val="00DB1ACD"/>
    <w:rsid w:val="00DB1BFE"/>
    <w:rsid w:val="00DB1CCD"/>
    <w:rsid w:val="00DB1DAA"/>
    <w:rsid w:val="00DB20CE"/>
    <w:rsid w:val="00DB21F1"/>
    <w:rsid w:val="00DB266A"/>
    <w:rsid w:val="00DB2C84"/>
    <w:rsid w:val="00DB2F32"/>
    <w:rsid w:val="00DB303B"/>
    <w:rsid w:val="00DB31A6"/>
    <w:rsid w:val="00DB3A28"/>
    <w:rsid w:val="00DB4311"/>
    <w:rsid w:val="00DB440B"/>
    <w:rsid w:val="00DB4527"/>
    <w:rsid w:val="00DB45DD"/>
    <w:rsid w:val="00DB49B4"/>
    <w:rsid w:val="00DB4D78"/>
    <w:rsid w:val="00DB55E5"/>
    <w:rsid w:val="00DB563B"/>
    <w:rsid w:val="00DB597B"/>
    <w:rsid w:val="00DB5A06"/>
    <w:rsid w:val="00DB5A24"/>
    <w:rsid w:val="00DB5C56"/>
    <w:rsid w:val="00DB5FE4"/>
    <w:rsid w:val="00DB606F"/>
    <w:rsid w:val="00DB6337"/>
    <w:rsid w:val="00DB649A"/>
    <w:rsid w:val="00DB652C"/>
    <w:rsid w:val="00DB6574"/>
    <w:rsid w:val="00DB6610"/>
    <w:rsid w:val="00DB6827"/>
    <w:rsid w:val="00DB69EA"/>
    <w:rsid w:val="00DB6B04"/>
    <w:rsid w:val="00DB6C32"/>
    <w:rsid w:val="00DB6C88"/>
    <w:rsid w:val="00DB6E2A"/>
    <w:rsid w:val="00DB78D2"/>
    <w:rsid w:val="00DB7BA5"/>
    <w:rsid w:val="00DB7CDE"/>
    <w:rsid w:val="00DB7E01"/>
    <w:rsid w:val="00DC008D"/>
    <w:rsid w:val="00DC029D"/>
    <w:rsid w:val="00DC0908"/>
    <w:rsid w:val="00DC090A"/>
    <w:rsid w:val="00DC0AF1"/>
    <w:rsid w:val="00DC0FDC"/>
    <w:rsid w:val="00DC14A5"/>
    <w:rsid w:val="00DC17D9"/>
    <w:rsid w:val="00DC185D"/>
    <w:rsid w:val="00DC1AF9"/>
    <w:rsid w:val="00DC1BE7"/>
    <w:rsid w:val="00DC1E57"/>
    <w:rsid w:val="00DC1E72"/>
    <w:rsid w:val="00DC2081"/>
    <w:rsid w:val="00DC2403"/>
    <w:rsid w:val="00DC297E"/>
    <w:rsid w:val="00DC32D7"/>
    <w:rsid w:val="00DC3796"/>
    <w:rsid w:val="00DC4111"/>
    <w:rsid w:val="00DC4836"/>
    <w:rsid w:val="00DC4D61"/>
    <w:rsid w:val="00DC50DC"/>
    <w:rsid w:val="00DC5273"/>
    <w:rsid w:val="00DC56B8"/>
    <w:rsid w:val="00DC5770"/>
    <w:rsid w:val="00DC579A"/>
    <w:rsid w:val="00DC5E30"/>
    <w:rsid w:val="00DC5E5C"/>
    <w:rsid w:val="00DC6012"/>
    <w:rsid w:val="00DC6015"/>
    <w:rsid w:val="00DC6027"/>
    <w:rsid w:val="00DC63B8"/>
    <w:rsid w:val="00DC661E"/>
    <w:rsid w:val="00DC6A0E"/>
    <w:rsid w:val="00DC6A41"/>
    <w:rsid w:val="00DC6AE3"/>
    <w:rsid w:val="00DC6CBE"/>
    <w:rsid w:val="00DC7207"/>
    <w:rsid w:val="00DC7566"/>
    <w:rsid w:val="00DC769E"/>
    <w:rsid w:val="00DC798F"/>
    <w:rsid w:val="00DC7A80"/>
    <w:rsid w:val="00DC7C4A"/>
    <w:rsid w:val="00DC7DB7"/>
    <w:rsid w:val="00DC7DC6"/>
    <w:rsid w:val="00DD0412"/>
    <w:rsid w:val="00DD062B"/>
    <w:rsid w:val="00DD06BF"/>
    <w:rsid w:val="00DD08E5"/>
    <w:rsid w:val="00DD09AA"/>
    <w:rsid w:val="00DD0A65"/>
    <w:rsid w:val="00DD0B55"/>
    <w:rsid w:val="00DD0BC5"/>
    <w:rsid w:val="00DD0E2B"/>
    <w:rsid w:val="00DD0FD6"/>
    <w:rsid w:val="00DD1454"/>
    <w:rsid w:val="00DD1553"/>
    <w:rsid w:val="00DD16F1"/>
    <w:rsid w:val="00DD1767"/>
    <w:rsid w:val="00DD18CB"/>
    <w:rsid w:val="00DD1F9C"/>
    <w:rsid w:val="00DD20B7"/>
    <w:rsid w:val="00DD2163"/>
    <w:rsid w:val="00DD221A"/>
    <w:rsid w:val="00DD245B"/>
    <w:rsid w:val="00DD2504"/>
    <w:rsid w:val="00DD26A4"/>
    <w:rsid w:val="00DD2856"/>
    <w:rsid w:val="00DD3057"/>
    <w:rsid w:val="00DD308A"/>
    <w:rsid w:val="00DD42B5"/>
    <w:rsid w:val="00DD4590"/>
    <w:rsid w:val="00DD4898"/>
    <w:rsid w:val="00DD49B2"/>
    <w:rsid w:val="00DD49EC"/>
    <w:rsid w:val="00DD4D0E"/>
    <w:rsid w:val="00DD571A"/>
    <w:rsid w:val="00DD5807"/>
    <w:rsid w:val="00DD5A92"/>
    <w:rsid w:val="00DD5B91"/>
    <w:rsid w:val="00DD5F2A"/>
    <w:rsid w:val="00DD6222"/>
    <w:rsid w:val="00DD6337"/>
    <w:rsid w:val="00DD653C"/>
    <w:rsid w:val="00DD6640"/>
    <w:rsid w:val="00DD67B0"/>
    <w:rsid w:val="00DD686D"/>
    <w:rsid w:val="00DD6C56"/>
    <w:rsid w:val="00DD6C57"/>
    <w:rsid w:val="00DD6D81"/>
    <w:rsid w:val="00DD6EB0"/>
    <w:rsid w:val="00DD7263"/>
    <w:rsid w:val="00DD7534"/>
    <w:rsid w:val="00DD7A70"/>
    <w:rsid w:val="00DE02CC"/>
    <w:rsid w:val="00DE07F0"/>
    <w:rsid w:val="00DE09AD"/>
    <w:rsid w:val="00DE0F92"/>
    <w:rsid w:val="00DE14FC"/>
    <w:rsid w:val="00DE152F"/>
    <w:rsid w:val="00DE15E1"/>
    <w:rsid w:val="00DE17D4"/>
    <w:rsid w:val="00DE1883"/>
    <w:rsid w:val="00DE19D7"/>
    <w:rsid w:val="00DE1A00"/>
    <w:rsid w:val="00DE1D47"/>
    <w:rsid w:val="00DE1ECA"/>
    <w:rsid w:val="00DE1F46"/>
    <w:rsid w:val="00DE204C"/>
    <w:rsid w:val="00DE2292"/>
    <w:rsid w:val="00DE2BB5"/>
    <w:rsid w:val="00DE31C3"/>
    <w:rsid w:val="00DE3A0C"/>
    <w:rsid w:val="00DE3C19"/>
    <w:rsid w:val="00DE400B"/>
    <w:rsid w:val="00DE4063"/>
    <w:rsid w:val="00DE4279"/>
    <w:rsid w:val="00DE4A15"/>
    <w:rsid w:val="00DE4A79"/>
    <w:rsid w:val="00DE4B52"/>
    <w:rsid w:val="00DE4B8A"/>
    <w:rsid w:val="00DE4DAB"/>
    <w:rsid w:val="00DE4E77"/>
    <w:rsid w:val="00DE4F9E"/>
    <w:rsid w:val="00DE5005"/>
    <w:rsid w:val="00DE5032"/>
    <w:rsid w:val="00DE504B"/>
    <w:rsid w:val="00DE5287"/>
    <w:rsid w:val="00DE5379"/>
    <w:rsid w:val="00DE5539"/>
    <w:rsid w:val="00DE5836"/>
    <w:rsid w:val="00DE585B"/>
    <w:rsid w:val="00DE590F"/>
    <w:rsid w:val="00DE5B61"/>
    <w:rsid w:val="00DE5B80"/>
    <w:rsid w:val="00DE5FC3"/>
    <w:rsid w:val="00DE6120"/>
    <w:rsid w:val="00DE61AC"/>
    <w:rsid w:val="00DE631E"/>
    <w:rsid w:val="00DE63CC"/>
    <w:rsid w:val="00DE667C"/>
    <w:rsid w:val="00DE69D8"/>
    <w:rsid w:val="00DE6A1E"/>
    <w:rsid w:val="00DE6C19"/>
    <w:rsid w:val="00DE6C60"/>
    <w:rsid w:val="00DE6E37"/>
    <w:rsid w:val="00DE6E4D"/>
    <w:rsid w:val="00DE733A"/>
    <w:rsid w:val="00DE73B0"/>
    <w:rsid w:val="00DE74C1"/>
    <w:rsid w:val="00DE756E"/>
    <w:rsid w:val="00DE76F2"/>
    <w:rsid w:val="00DE76FE"/>
    <w:rsid w:val="00DE7B22"/>
    <w:rsid w:val="00DE7B3E"/>
    <w:rsid w:val="00DE7C16"/>
    <w:rsid w:val="00DE7DB0"/>
    <w:rsid w:val="00DF0290"/>
    <w:rsid w:val="00DF0291"/>
    <w:rsid w:val="00DF05E0"/>
    <w:rsid w:val="00DF0759"/>
    <w:rsid w:val="00DF077E"/>
    <w:rsid w:val="00DF0B7A"/>
    <w:rsid w:val="00DF0F53"/>
    <w:rsid w:val="00DF118B"/>
    <w:rsid w:val="00DF1551"/>
    <w:rsid w:val="00DF176C"/>
    <w:rsid w:val="00DF192E"/>
    <w:rsid w:val="00DF1A68"/>
    <w:rsid w:val="00DF1D9A"/>
    <w:rsid w:val="00DF23B6"/>
    <w:rsid w:val="00DF23C7"/>
    <w:rsid w:val="00DF2531"/>
    <w:rsid w:val="00DF2577"/>
    <w:rsid w:val="00DF2651"/>
    <w:rsid w:val="00DF26A4"/>
    <w:rsid w:val="00DF2B98"/>
    <w:rsid w:val="00DF3331"/>
    <w:rsid w:val="00DF3B43"/>
    <w:rsid w:val="00DF3B4A"/>
    <w:rsid w:val="00DF3D2E"/>
    <w:rsid w:val="00DF3D7D"/>
    <w:rsid w:val="00DF3E5D"/>
    <w:rsid w:val="00DF3F45"/>
    <w:rsid w:val="00DF435E"/>
    <w:rsid w:val="00DF47B3"/>
    <w:rsid w:val="00DF4903"/>
    <w:rsid w:val="00DF4B16"/>
    <w:rsid w:val="00DF4B9D"/>
    <w:rsid w:val="00DF4FC5"/>
    <w:rsid w:val="00DF52E9"/>
    <w:rsid w:val="00DF5371"/>
    <w:rsid w:val="00DF55F2"/>
    <w:rsid w:val="00DF5D14"/>
    <w:rsid w:val="00DF5E32"/>
    <w:rsid w:val="00DF5F90"/>
    <w:rsid w:val="00DF6067"/>
    <w:rsid w:val="00DF6142"/>
    <w:rsid w:val="00DF6143"/>
    <w:rsid w:val="00DF6A2A"/>
    <w:rsid w:val="00DF6BAA"/>
    <w:rsid w:val="00DF74F8"/>
    <w:rsid w:val="00DF7868"/>
    <w:rsid w:val="00DF7E97"/>
    <w:rsid w:val="00E000DC"/>
    <w:rsid w:val="00E00535"/>
    <w:rsid w:val="00E006AE"/>
    <w:rsid w:val="00E00EE3"/>
    <w:rsid w:val="00E01073"/>
    <w:rsid w:val="00E01075"/>
    <w:rsid w:val="00E012B2"/>
    <w:rsid w:val="00E01328"/>
    <w:rsid w:val="00E01598"/>
    <w:rsid w:val="00E016CD"/>
    <w:rsid w:val="00E01A79"/>
    <w:rsid w:val="00E01A8E"/>
    <w:rsid w:val="00E01B39"/>
    <w:rsid w:val="00E01CDC"/>
    <w:rsid w:val="00E01D88"/>
    <w:rsid w:val="00E022BC"/>
    <w:rsid w:val="00E024B1"/>
    <w:rsid w:val="00E0252D"/>
    <w:rsid w:val="00E0261B"/>
    <w:rsid w:val="00E0287F"/>
    <w:rsid w:val="00E02A23"/>
    <w:rsid w:val="00E033C9"/>
    <w:rsid w:val="00E03403"/>
    <w:rsid w:val="00E04852"/>
    <w:rsid w:val="00E049E7"/>
    <w:rsid w:val="00E04DBA"/>
    <w:rsid w:val="00E05398"/>
    <w:rsid w:val="00E05694"/>
    <w:rsid w:val="00E05A0D"/>
    <w:rsid w:val="00E05BB9"/>
    <w:rsid w:val="00E05D5E"/>
    <w:rsid w:val="00E05DDB"/>
    <w:rsid w:val="00E05F97"/>
    <w:rsid w:val="00E06784"/>
    <w:rsid w:val="00E067A0"/>
    <w:rsid w:val="00E06A11"/>
    <w:rsid w:val="00E06B73"/>
    <w:rsid w:val="00E0746B"/>
    <w:rsid w:val="00E079C2"/>
    <w:rsid w:val="00E07B25"/>
    <w:rsid w:val="00E07D8F"/>
    <w:rsid w:val="00E07DD8"/>
    <w:rsid w:val="00E10194"/>
    <w:rsid w:val="00E104B8"/>
    <w:rsid w:val="00E10E57"/>
    <w:rsid w:val="00E111C5"/>
    <w:rsid w:val="00E111DD"/>
    <w:rsid w:val="00E118A0"/>
    <w:rsid w:val="00E11C48"/>
    <w:rsid w:val="00E11E42"/>
    <w:rsid w:val="00E121B3"/>
    <w:rsid w:val="00E1221E"/>
    <w:rsid w:val="00E12327"/>
    <w:rsid w:val="00E128E7"/>
    <w:rsid w:val="00E12B93"/>
    <w:rsid w:val="00E12E7E"/>
    <w:rsid w:val="00E12EC2"/>
    <w:rsid w:val="00E12F7A"/>
    <w:rsid w:val="00E13263"/>
    <w:rsid w:val="00E132C2"/>
    <w:rsid w:val="00E135B7"/>
    <w:rsid w:val="00E13928"/>
    <w:rsid w:val="00E13AD2"/>
    <w:rsid w:val="00E13BB8"/>
    <w:rsid w:val="00E13D1C"/>
    <w:rsid w:val="00E13E78"/>
    <w:rsid w:val="00E14385"/>
    <w:rsid w:val="00E14D5B"/>
    <w:rsid w:val="00E14EE3"/>
    <w:rsid w:val="00E15890"/>
    <w:rsid w:val="00E15CB9"/>
    <w:rsid w:val="00E160A9"/>
    <w:rsid w:val="00E16307"/>
    <w:rsid w:val="00E16336"/>
    <w:rsid w:val="00E16490"/>
    <w:rsid w:val="00E16786"/>
    <w:rsid w:val="00E16D53"/>
    <w:rsid w:val="00E1702B"/>
    <w:rsid w:val="00E17681"/>
    <w:rsid w:val="00E17B2E"/>
    <w:rsid w:val="00E17BB1"/>
    <w:rsid w:val="00E17BF4"/>
    <w:rsid w:val="00E17CF5"/>
    <w:rsid w:val="00E17FB8"/>
    <w:rsid w:val="00E20005"/>
    <w:rsid w:val="00E200BC"/>
    <w:rsid w:val="00E2021F"/>
    <w:rsid w:val="00E20268"/>
    <w:rsid w:val="00E203FD"/>
    <w:rsid w:val="00E20A25"/>
    <w:rsid w:val="00E20EFF"/>
    <w:rsid w:val="00E20FDC"/>
    <w:rsid w:val="00E214B3"/>
    <w:rsid w:val="00E21709"/>
    <w:rsid w:val="00E21958"/>
    <w:rsid w:val="00E21D11"/>
    <w:rsid w:val="00E21F6B"/>
    <w:rsid w:val="00E21F9B"/>
    <w:rsid w:val="00E2294C"/>
    <w:rsid w:val="00E22E19"/>
    <w:rsid w:val="00E22E43"/>
    <w:rsid w:val="00E22E5D"/>
    <w:rsid w:val="00E2313D"/>
    <w:rsid w:val="00E2323B"/>
    <w:rsid w:val="00E23DCA"/>
    <w:rsid w:val="00E23EE9"/>
    <w:rsid w:val="00E2403B"/>
    <w:rsid w:val="00E2438E"/>
    <w:rsid w:val="00E24B30"/>
    <w:rsid w:val="00E25009"/>
    <w:rsid w:val="00E25077"/>
    <w:rsid w:val="00E25116"/>
    <w:rsid w:val="00E25275"/>
    <w:rsid w:val="00E252A7"/>
    <w:rsid w:val="00E25571"/>
    <w:rsid w:val="00E25641"/>
    <w:rsid w:val="00E25863"/>
    <w:rsid w:val="00E2588F"/>
    <w:rsid w:val="00E25FF9"/>
    <w:rsid w:val="00E26278"/>
    <w:rsid w:val="00E262B0"/>
    <w:rsid w:val="00E264D8"/>
    <w:rsid w:val="00E26AD3"/>
    <w:rsid w:val="00E26AD5"/>
    <w:rsid w:val="00E26D0D"/>
    <w:rsid w:val="00E27088"/>
    <w:rsid w:val="00E279DB"/>
    <w:rsid w:val="00E27A23"/>
    <w:rsid w:val="00E27AFF"/>
    <w:rsid w:val="00E27CDB"/>
    <w:rsid w:val="00E27E85"/>
    <w:rsid w:val="00E30248"/>
    <w:rsid w:val="00E304D5"/>
    <w:rsid w:val="00E30F27"/>
    <w:rsid w:val="00E31382"/>
    <w:rsid w:val="00E314F2"/>
    <w:rsid w:val="00E316D4"/>
    <w:rsid w:val="00E31D85"/>
    <w:rsid w:val="00E31E23"/>
    <w:rsid w:val="00E31EAE"/>
    <w:rsid w:val="00E32420"/>
    <w:rsid w:val="00E32565"/>
    <w:rsid w:val="00E32A90"/>
    <w:rsid w:val="00E32E21"/>
    <w:rsid w:val="00E331A3"/>
    <w:rsid w:val="00E3327A"/>
    <w:rsid w:val="00E332B7"/>
    <w:rsid w:val="00E333AA"/>
    <w:rsid w:val="00E33804"/>
    <w:rsid w:val="00E33EBF"/>
    <w:rsid w:val="00E34136"/>
    <w:rsid w:val="00E341CA"/>
    <w:rsid w:val="00E3420C"/>
    <w:rsid w:val="00E34269"/>
    <w:rsid w:val="00E34380"/>
    <w:rsid w:val="00E34409"/>
    <w:rsid w:val="00E34423"/>
    <w:rsid w:val="00E34AB8"/>
    <w:rsid w:val="00E34C4C"/>
    <w:rsid w:val="00E34EAA"/>
    <w:rsid w:val="00E35151"/>
    <w:rsid w:val="00E35818"/>
    <w:rsid w:val="00E35E7D"/>
    <w:rsid w:val="00E36045"/>
    <w:rsid w:val="00E36543"/>
    <w:rsid w:val="00E3686F"/>
    <w:rsid w:val="00E368A2"/>
    <w:rsid w:val="00E36B92"/>
    <w:rsid w:val="00E37208"/>
    <w:rsid w:val="00E37618"/>
    <w:rsid w:val="00E37822"/>
    <w:rsid w:val="00E3796C"/>
    <w:rsid w:val="00E37B1A"/>
    <w:rsid w:val="00E37B39"/>
    <w:rsid w:val="00E37DDB"/>
    <w:rsid w:val="00E37EDC"/>
    <w:rsid w:val="00E40030"/>
    <w:rsid w:val="00E400C7"/>
    <w:rsid w:val="00E401E6"/>
    <w:rsid w:val="00E40213"/>
    <w:rsid w:val="00E40350"/>
    <w:rsid w:val="00E40958"/>
    <w:rsid w:val="00E40BA9"/>
    <w:rsid w:val="00E416DB"/>
    <w:rsid w:val="00E41A5A"/>
    <w:rsid w:val="00E420EE"/>
    <w:rsid w:val="00E42AC5"/>
    <w:rsid w:val="00E43233"/>
    <w:rsid w:val="00E437F8"/>
    <w:rsid w:val="00E43957"/>
    <w:rsid w:val="00E43A75"/>
    <w:rsid w:val="00E43EF9"/>
    <w:rsid w:val="00E4403B"/>
    <w:rsid w:val="00E440DB"/>
    <w:rsid w:val="00E44110"/>
    <w:rsid w:val="00E44717"/>
    <w:rsid w:val="00E449CD"/>
    <w:rsid w:val="00E44B84"/>
    <w:rsid w:val="00E44F02"/>
    <w:rsid w:val="00E45209"/>
    <w:rsid w:val="00E45329"/>
    <w:rsid w:val="00E4573F"/>
    <w:rsid w:val="00E457E2"/>
    <w:rsid w:val="00E45D77"/>
    <w:rsid w:val="00E45D9D"/>
    <w:rsid w:val="00E46162"/>
    <w:rsid w:val="00E4634B"/>
    <w:rsid w:val="00E4678C"/>
    <w:rsid w:val="00E469B6"/>
    <w:rsid w:val="00E46BCC"/>
    <w:rsid w:val="00E47264"/>
    <w:rsid w:val="00E476C9"/>
    <w:rsid w:val="00E478D3"/>
    <w:rsid w:val="00E479B1"/>
    <w:rsid w:val="00E47CF1"/>
    <w:rsid w:val="00E47E69"/>
    <w:rsid w:val="00E501DB"/>
    <w:rsid w:val="00E502C5"/>
    <w:rsid w:val="00E50899"/>
    <w:rsid w:val="00E508D8"/>
    <w:rsid w:val="00E50CC4"/>
    <w:rsid w:val="00E50FA6"/>
    <w:rsid w:val="00E511A1"/>
    <w:rsid w:val="00E51A1C"/>
    <w:rsid w:val="00E51A47"/>
    <w:rsid w:val="00E51A6E"/>
    <w:rsid w:val="00E51A70"/>
    <w:rsid w:val="00E52136"/>
    <w:rsid w:val="00E5245B"/>
    <w:rsid w:val="00E527F8"/>
    <w:rsid w:val="00E52CBA"/>
    <w:rsid w:val="00E52CF6"/>
    <w:rsid w:val="00E53076"/>
    <w:rsid w:val="00E531C7"/>
    <w:rsid w:val="00E53284"/>
    <w:rsid w:val="00E53485"/>
    <w:rsid w:val="00E536AE"/>
    <w:rsid w:val="00E539E7"/>
    <w:rsid w:val="00E53A3F"/>
    <w:rsid w:val="00E53AF8"/>
    <w:rsid w:val="00E53CDE"/>
    <w:rsid w:val="00E542F7"/>
    <w:rsid w:val="00E5456B"/>
    <w:rsid w:val="00E548E8"/>
    <w:rsid w:val="00E54921"/>
    <w:rsid w:val="00E54C89"/>
    <w:rsid w:val="00E54CF5"/>
    <w:rsid w:val="00E54FF8"/>
    <w:rsid w:val="00E55005"/>
    <w:rsid w:val="00E55037"/>
    <w:rsid w:val="00E55066"/>
    <w:rsid w:val="00E552C1"/>
    <w:rsid w:val="00E557E3"/>
    <w:rsid w:val="00E55AF5"/>
    <w:rsid w:val="00E55C71"/>
    <w:rsid w:val="00E5600D"/>
    <w:rsid w:val="00E56135"/>
    <w:rsid w:val="00E56160"/>
    <w:rsid w:val="00E5644C"/>
    <w:rsid w:val="00E566A6"/>
    <w:rsid w:val="00E5676D"/>
    <w:rsid w:val="00E56924"/>
    <w:rsid w:val="00E56FA3"/>
    <w:rsid w:val="00E57080"/>
    <w:rsid w:val="00E57086"/>
    <w:rsid w:val="00E5741A"/>
    <w:rsid w:val="00E5772D"/>
    <w:rsid w:val="00E5782A"/>
    <w:rsid w:val="00E579E0"/>
    <w:rsid w:val="00E57A92"/>
    <w:rsid w:val="00E601CD"/>
    <w:rsid w:val="00E601EF"/>
    <w:rsid w:val="00E60283"/>
    <w:rsid w:val="00E60BC8"/>
    <w:rsid w:val="00E60C16"/>
    <w:rsid w:val="00E60D53"/>
    <w:rsid w:val="00E61139"/>
    <w:rsid w:val="00E6113B"/>
    <w:rsid w:val="00E614F4"/>
    <w:rsid w:val="00E61777"/>
    <w:rsid w:val="00E61C81"/>
    <w:rsid w:val="00E62122"/>
    <w:rsid w:val="00E6245B"/>
    <w:rsid w:val="00E63042"/>
    <w:rsid w:val="00E633F2"/>
    <w:rsid w:val="00E634D6"/>
    <w:rsid w:val="00E63746"/>
    <w:rsid w:val="00E637DE"/>
    <w:rsid w:val="00E63AB9"/>
    <w:rsid w:val="00E63ABF"/>
    <w:rsid w:val="00E6414D"/>
    <w:rsid w:val="00E644D3"/>
    <w:rsid w:val="00E64C29"/>
    <w:rsid w:val="00E64FA0"/>
    <w:rsid w:val="00E6535A"/>
    <w:rsid w:val="00E65401"/>
    <w:rsid w:val="00E65430"/>
    <w:rsid w:val="00E65584"/>
    <w:rsid w:val="00E65872"/>
    <w:rsid w:val="00E65A58"/>
    <w:rsid w:val="00E65A78"/>
    <w:rsid w:val="00E65BB2"/>
    <w:rsid w:val="00E65CFA"/>
    <w:rsid w:val="00E65E34"/>
    <w:rsid w:val="00E664C8"/>
    <w:rsid w:val="00E66519"/>
    <w:rsid w:val="00E665FC"/>
    <w:rsid w:val="00E667A5"/>
    <w:rsid w:val="00E6685F"/>
    <w:rsid w:val="00E66F9F"/>
    <w:rsid w:val="00E67180"/>
    <w:rsid w:val="00E67545"/>
    <w:rsid w:val="00E6757B"/>
    <w:rsid w:val="00E679E6"/>
    <w:rsid w:val="00E67CC3"/>
    <w:rsid w:val="00E67E9F"/>
    <w:rsid w:val="00E700D3"/>
    <w:rsid w:val="00E702CE"/>
    <w:rsid w:val="00E70F72"/>
    <w:rsid w:val="00E7100A"/>
    <w:rsid w:val="00E7152D"/>
    <w:rsid w:val="00E716AF"/>
    <w:rsid w:val="00E71B63"/>
    <w:rsid w:val="00E71BAE"/>
    <w:rsid w:val="00E71C4E"/>
    <w:rsid w:val="00E71E63"/>
    <w:rsid w:val="00E71ECA"/>
    <w:rsid w:val="00E72128"/>
    <w:rsid w:val="00E72356"/>
    <w:rsid w:val="00E7243A"/>
    <w:rsid w:val="00E72486"/>
    <w:rsid w:val="00E72505"/>
    <w:rsid w:val="00E727A1"/>
    <w:rsid w:val="00E72862"/>
    <w:rsid w:val="00E72D11"/>
    <w:rsid w:val="00E731E6"/>
    <w:rsid w:val="00E7324B"/>
    <w:rsid w:val="00E734C7"/>
    <w:rsid w:val="00E737B9"/>
    <w:rsid w:val="00E737E1"/>
    <w:rsid w:val="00E73809"/>
    <w:rsid w:val="00E73C42"/>
    <w:rsid w:val="00E73CB5"/>
    <w:rsid w:val="00E73CBF"/>
    <w:rsid w:val="00E73F15"/>
    <w:rsid w:val="00E74298"/>
    <w:rsid w:val="00E749BE"/>
    <w:rsid w:val="00E74B60"/>
    <w:rsid w:val="00E74BAA"/>
    <w:rsid w:val="00E74C6F"/>
    <w:rsid w:val="00E7525C"/>
    <w:rsid w:val="00E75270"/>
    <w:rsid w:val="00E7584C"/>
    <w:rsid w:val="00E758B3"/>
    <w:rsid w:val="00E75AB2"/>
    <w:rsid w:val="00E75E79"/>
    <w:rsid w:val="00E7620C"/>
    <w:rsid w:val="00E76491"/>
    <w:rsid w:val="00E76A91"/>
    <w:rsid w:val="00E76C3F"/>
    <w:rsid w:val="00E77036"/>
    <w:rsid w:val="00E771BD"/>
    <w:rsid w:val="00E777CB"/>
    <w:rsid w:val="00E77BEB"/>
    <w:rsid w:val="00E77D5C"/>
    <w:rsid w:val="00E77F70"/>
    <w:rsid w:val="00E77F86"/>
    <w:rsid w:val="00E800E3"/>
    <w:rsid w:val="00E80264"/>
    <w:rsid w:val="00E8041E"/>
    <w:rsid w:val="00E806DA"/>
    <w:rsid w:val="00E80A09"/>
    <w:rsid w:val="00E80EB4"/>
    <w:rsid w:val="00E811C6"/>
    <w:rsid w:val="00E816B8"/>
    <w:rsid w:val="00E819A1"/>
    <w:rsid w:val="00E81D30"/>
    <w:rsid w:val="00E8205C"/>
    <w:rsid w:val="00E82075"/>
    <w:rsid w:val="00E820D4"/>
    <w:rsid w:val="00E821FF"/>
    <w:rsid w:val="00E8228A"/>
    <w:rsid w:val="00E82765"/>
    <w:rsid w:val="00E8277F"/>
    <w:rsid w:val="00E827A9"/>
    <w:rsid w:val="00E82895"/>
    <w:rsid w:val="00E829D3"/>
    <w:rsid w:val="00E82A62"/>
    <w:rsid w:val="00E82AB7"/>
    <w:rsid w:val="00E82D44"/>
    <w:rsid w:val="00E834D3"/>
    <w:rsid w:val="00E83516"/>
    <w:rsid w:val="00E8353B"/>
    <w:rsid w:val="00E83767"/>
    <w:rsid w:val="00E83888"/>
    <w:rsid w:val="00E83E56"/>
    <w:rsid w:val="00E83FF9"/>
    <w:rsid w:val="00E84083"/>
    <w:rsid w:val="00E8410C"/>
    <w:rsid w:val="00E84625"/>
    <w:rsid w:val="00E84AAB"/>
    <w:rsid w:val="00E84C30"/>
    <w:rsid w:val="00E84D63"/>
    <w:rsid w:val="00E84EAE"/>
    <w:rsid w:val="00E854FC"/>
    <w:rsid w:val="00E85C38"/>
    <w:rsid w:val="00E85D2B"/>
    <w:rsid w:val="00E8600E"/>
    <w:rsid w:val="00E86404"/>
    <w:rsid w:val="00E8667E"/>
    <w:rsid w:val="00E86954"/>
    <w:rsid w:val="00E86C15"/>
    <w:rsid w:val="00E86C2A"/>
    <w:rsid w:val="00E86DC4"/>
    <w:rsid w:val="00E86E59"/>
    <w:rsid w:val="00E86FAA"/>
    <w:rsid w:val="00E873A0"/>
    <w:rsid w:val="00E8762B"/>
    <w:rsid w:val="00E87912"/>
    <w:rsid w:val="00E87A58"/>
    <w:rsid w:val="00E87D58"/>
    <w:rsid w:val="00E87E32"/>
    <w:rsid w:val="00E87F06"/>
    <w:rsid w:val="00E9011A"/>
    <w:rsid w:val="00E907F6"/>
    <w:rsid w:val="00E90C02"/>
    <w:rsid w:val="00E91505"/>
    <w:rsid w:val="00E91603"/>
    <w:rsid w:val="00E918DA"/>
    <w:rsid w:val="00E91A40"/>
    <w:rsid w:val="00E91C07"/>
    <w:rsid w:val="00E91E2B"/>
    <w:rsid w:val="00E91ECA"/>
    <w:rsid w:val="00E92252"/>
    <w:rsid w:val="00E9235B"/>
    <w:rsid w:val="00E92470"/>
    <w:rsid w:val="00E9270C"/>
    <w:rsid w:val="00E9291E"/>
    <w:rsid w:val="00E92930"/>
    <w:rsid w:val="00E930C3"/>
    <w:rsid w:val="00E93396"/>
    <w:rsid w:val="00E933A0"/>
    <w:rsid w:val="00E934B3"/>
    <w:rsid w:val="00E936A6"/>
    <w:rsid w:val="00E938BE"/>
    <w:rsid w:val="00E93991"/>
    <w:rsid w:val="00E93AD4"/>
    <w:rsid w:val="00E93C5C"/>
    <w:rsid w:val="00E93EA9"/>
    <w:rsid w:val="00E941D5"/>
    <w:rsid w:val="00E943B0"/>
    <w:rsid w:val="00E944A2"/>
    <w:rsid w:val="00E949DE"/>
    <w:rsid w:val="00E94A25"/>
    <w:rsid w:val="00E94F35"/>
    <w:rsid w:val="00E95E00"/>
    <w:rsid w:val="00E95FEE"/>
    <w:rsid w:val="00E96070"/>
    <w:rsid w:val="00E963CE"/>
    <w:rsid w:val="00E968F5"/>
    <w:rsid w:val="00E96A9B"/>
    <w:rsid w:val="00E96B41"/>
    <w:rsid w:val="00E96D86"/>
    <w:rsid w:val="00E96DFB"/>
    <w:rsid w:val="00E975AF"/>
    <w:rsid w:val="00E976F2"/>
    <w:rsid w:val="00E977A3"/>
    <w:rsid w:val="00E97DA9"/>
    <w:rsid w:val="00EA0264"/>
    <w:rsid w:val="00EA0440"/>
    <w:rsid w:val="00EA05DD"/>
    <w:rsid w:val="00EA05EC"/>
    <w:rsid w:val="00EA0AD3"/>
    <w:rsid w:val="00EA0C9A"/>
    <w:rsid w:val="00EA0E28"/>
    <w:rsid w:val="00EA0EF2"/>
    <w:rsid w:val="00EA1183"/>
    <w:rsid w:val="00EA12B8"/>
    <w:rsid w:val="00EA1751"/>
    <w:rsid w:val="00EA17EA"/>
    <w:rsid w:val="00EA1ACA"/>
    <w:rsid w:val="00EA1DBC"/>
    <w:rsid w:val="00EA1E12"/>
    <w:rsid w:val="00EA1FBD"/>
    <w:rsid w:val="00EA2C2A"/>
    <w:rsid w:val="00EA4225"/>
    <w:rsid w:val="00EA459B"/>
    <w:rsid w:val="00EA4B93"/>
    <w:rsid w:val="00EA4E4C"/>
    <w:rsid w:val="00EA4EAF"/>
    <w:rsid w:val="00EA5206"/>
    <w:rsid w:val="00EA6300"/>
    <w:rsid w:val="00EA66AE"/>
    <w:rsid w:val="00EA6745"/>
    <w:rsid w:val="00EA6A84"/>
    <w:rsid w:val="00EA6C32"/>
    <w:rsid w:val="00EA6F8E"/>
    <w:rsid w:val="00EA6FDE"/>
    <w:rsid w:val="00EA73F1"/>
    <w:rsid w:val="00EA79B4"/>
    <w:rsid w:val="00EA7B38"/>
    <w:rsid w:val="00EA7D14"/>
    <w:rsid w:val="00EA7E10"/>
    <w:rsid w:val="00EA7E8C"/>
    <w:rsid w:val="00EA7EBC"/>
    <w:rsid w:val="00EA7ED3"/>
    <w:rsid w:val="00EB03C5"/>
    <w:rsid w:val="00EB0AAA"/>
    <w:rsid w:val="00EB0C15"/>
    <w:rsid w:val="00EB0F2D"/>
    <w:rsid w:val="00EB107A"/>
    <w:rsid w:val="00EB13DF"/>
    <w:rsid w:val="00EB1A09"/>
    <w:rsid w:val="00EB1D06"/>
    <w:rsid w:val="00EB20AF"/>
    <w:rsid w:val="00EB2112"/>
    <w:rsid w:val="00EB2169"/>
    <w:rsid w:val="00EB2411"/>
    <w:rsid w:val="00EB2522"/>
    <w:rsid w:val="00EB2671"/>
    <w:rsid w:val="00EB26F5"/>
    <w:rsid w:val="00EB2AA7"/>
    <w:rsid w:val="00EB2E07"/>
    <w:rsid w:val="00EB2ECC"/>
    <w:rsid w:val="00EB2F25"/>
    <w:rsid w:val="00EB304D"/>
    <w:rsid w:val="00EB344F"/>
    <w:rsid w:val="00EB38F6"/>
    <w:rsid w:val="00EB392A"/>
    <w:rsid w:val="00EB3999"/>
    <w:rsid w:val="00EB3B2F"/>
    <w:rsid w:val="00EB40F1"/>
    <w:rsid w:val="00EB4295"/>
    <w:rsid w:val="00EB498E"/>
    <w:rsid w:val="00EB4EB2"/>
    <w:rsid w:val="00EB5138"/>
    <w:rsid w:val="00EB582D"/>
    <w:rsid w:val="00EB5985"/>
    <w:rsid w:val="00EB59CE"/>
    <w:rsid w:val="00EB5AC5"/>
    <w:rsid w:val="00EB5BCC"/>
    <w:rsid w:val="00EB6525"/>
    <w:rsid w:val="00EB66B1"/>
    <w:rsid w:val="00EB696C"/>
    <w:rsid w:val="00EB718B"/>
    <w:rsid w:val="00EB741A"/>
    <w:rsid w:val="00EB771F"/>
    <w:rsid w:val="00EB7721"/>
    <w:rsid w:val="00EB78D9"/>
    <w:rsid w:val="00EB7A4D"/>
    <w:rsid w:val="00EB7D91"/>
    <w:rsid w:val="00EB7E26"/>
    <w:rsid w:val="00EB7F74"/>
    <w:rsid w:val="00EC00B6"/>
    <w:rsid w:val="00EC0BC1"/>
    <w:rsid w:val="00EC0C4F"/>
    <w:rsid w:val="00EC0C87"/>
    <w:rsid w:val="00EC0FB1"/>
    <w:rsid w:val="00EC11AC"/>
    <w:rsid w:val="00EC12B8"/>
    <w:rsid w:val="00EC12BC"/>
    <w:rsid w:val="00EC16B0"/>
    <w:rsid w:val="00EC1A4A"/>
    <w:rsid w:val="00EC1B05"/>
    <w:rsid w:val="00EC1B26"/>
    <w:rsid w:val="00EC1B9F"/>
    <w:rsid w:val="00EC23D5"/>
    <w:rsid w:val="00EC25B9"/>
    <w:rsid w:val="00EC2667"/>
    <w:rsid w:val="00EC26D1"/>
    <w:rsid w:val="00EC2CAE"/>
    <w:rsid w:val="00EC2E99"/>
    <w:rsid w:val="00EC3535"/>
    <w:rsid w:val="00EC3A80"/>
    <w:rsid w:val="00EC4703"/>
    <w:rsid w:val="00EC4981"/>
    <w:rsid w:val="00EC4C1C"/>
    <w:rsid w:val="00EC4C87"/>
    <w:rsid w:val="00EC510D"/>
    <w:rsid w:val="00EC51EB"/>
    <w:rsid w:val="00EC5E4D"/>
    <w:rsid w:val="00EC6030"/>
    <w:rsid w:val="00EC6231"/>
    <w:rsid w:val="00EC67E7"/>
    <w:rsid w:val="00EC6993"/>
    <w:rsid w:val="00EC6B34"/>
    <w:rsid w:val="00EC6E9F"/>
    <w:rsid w:val="00EC709E"/>
    <w:rsid w:val="00EC7214"/>
    <w:rsid w:val="00EC7259"/>
    <w:rsid w:val="00EC738B"/>
    <w:rsid w:val="00EC73FA"/>
    <w:rsid w:val="00EC763C"/>
    <w:rsid w:val="00EC78E2"/>
    <w:rsid w:val="00EC79EE"/>
    <w:rsid w:val="00ED0195"/>
    <w:rsid w:val="00ED01F7"/>
    <w:rsid w:val="00ED0441"/>
    <w:rsid w:val="00ED0C0C"/>
    <w:rsid w:val="00ED0CD4"/>
    <w:rsid w:val="00ED0EB1"/>
    <w:rsid w:val="00ED0EF2"/>
    <w:rsid w:val="00ED1870"/>
    <w:rsid w:val="00ED18F9"/>
    <w:rsid w:val="00ED1CE5"/>
    <w:rsid w:val="00ED223E"/>
    <w:rsid w:val="00ED2818"/>
    <w:rsid w:val="00ED2881"/>
    <w:rsid w:val="00ED2ABC"/>
    <w:rsid w:val="00ED2FDD"/>
    <w:rsid w:val="00ED300F"/>
    <w:rsid w:val="00ED31C0"/>
    <w:rsid w:val="00ED3239"/>
    <w:rsid w:val="00ED3262"/>
    <w:rsid w:val="00ED3305"/>
    <w:rsid w:val="00ED33F4"/>
    <w:rsid w:val="00ED3472"/>
    <w:rsid w:val="00ED3AB5"/>
    <w:rsid w:val="00ED3AD6"/>
    <w:rsid w:val="00ED3D08"/>
    <w:rsid w:val="00ED3F56"/>
    <w:rsid w:val="00ED4869"/>
    <w:rsid w:val="00ED4D47"/>
    <w:rsid w:val="00ED524A"/>
    <w:rsid w:val="00ED5E20"/>
    <w:rsid w:val="00ED5E77"/>
    <w:rsid w:val="00ED666B"/>
    <w:rsid w:val="00ED6745"/>
    <w:rsid w:val="00ED68C7"/>
    <w:rsid w:val="00ED6A7A"/>
    <w:rsid w:val="00ED6AC0"/>
    <w:rsid w:val="00ED6F6E"/>
    <w:rsid w:val="00ED7431"/>
    <w:rsid w:val="00ED750C"/>
    <w:rsid w:val="00ED7822"/>
    <w:rsid w:val="00ED79E0"/>
    <w:rsid w:val="00ED7C89"/>
    <w:rsid w:val="00EE0043"/>
    <w:rsid w:val="00EE005A"/>
    <w:rsid w:val="00EE00D0"/>
    <w:rsid w:val="00EE00DF"/>
    <w:rsid w:val="00EE05D7"/>
    <w:rsid w:val="00EE06C9"/>
    <w:rsid w:val="00EE100D"/>
    <w:rsid w:val="00EE105C"/>
    <w:rsid w:val="00EE1168"/>
    <w:rsid w:val="00EE1254"/>
    <w:rsid w:val="00EE1888"/>
    <w:rsid w:val="00EE1B6F"/>
    <w:rsid w:val="00EE1E34"/>
    <w:rsid w:val="00EE201F"/>
    <w:rsid w:val="00EE2CDB"/>
    <w:rsid w:val="00EE3013"/>
    <w:rsid w:val="00EE313C"/>
    <w:rsid w:val="00EE3770"/>
    <w:rsid w:val="00EE38BA"/>
    <w:rsid w:val="00EE3A4F"/>
    <w:rsid w:val="00EE3A92"/>
    <w:rsid w:val="00EE3DD3"/>
    <w:rsid w:val="00EE3ECC"/>
    <w:rsid w:val="00EE4231"/>
    <w:rsid w:val="00EE44FC"/>
    <w:rsid w:val="00EE4594"/>
    <w:rsid w:val="00EE47C8"/>
    <w:rsid w:val="00EE4918"/>
    <w:rsid w:val="00EE4981"/>
    <w:rsid w:val="00EE4B16"/>
    <w:rsid w:val="00EE4DAA"/>
    <w:rsid w:val="00EE4F56"/>
    <w:rsid w:val="00EE50C5"/>
    <w:rsid w:val="00EE5413"/>
    <w:rsid w:val="00EE54D1"/>
    <w:rsid w:val="00EE5958"/>
    <w:rsid w:val="00EE5B11"/>
    <w:rsid w:val="00EE5BFC"/>
    <w:rsid w:val="00EE5C8E"/>
    <w:rsid w:val="00EE5E1E"/>
    <w:rsid w:val="00EE5E31"/>
    <w:rsid w:val="00EE5ED0"/>
    <w:rsid w:val="00EE6244"/>
    <w:rsid w:val="00EE62D3"/>
    <w:rsid w:val="00EE6493"/>
    <w:rsid w:val="00EE64BB"/>
    <w:rsid w:val="00EE69DA"/>
    <w:rsid w:val="00EE6FFC"/>
    <w:rsid w:val="00EE744D"/>
    <w:rsid w:val="00EE78A3"/>
    <w:rsid w:val="00EE7956"/>
    <w:rsid w:val="00EE7B91"/>
    <w:rsid w:val="00EE7C80"/>
    <w:rsid w:val="00EE7CA8"/>
    <w:rsid w:val="00EE7FAD"/>
    <w:rsid w:val="00EF01CF"/>
    <w:rsid w:val="00EF028D"/>
    <w:rsid w:val="00EF03B6"/>
    <w:rsid w:val="00EF048A"/>
    <w:rsid w:val="00EF0711"/>
    <w:rsid w:val="00EF0B17"/>
    <w:rsid w:val="00EF0BAC"/>
    <w:rsid w:val="00EF0F6A"/>
    <w:rsid w:val="00EF105A"/>
    <w:rsid w:val="00EF11F2"/>
    <w:rsid w:val="00EF12D9"/>
    <w:rsid w:val="00EF13F1"/>
    <w:rsid w:val="00EF1D07"/>
    <w:rsid w:val="00EF1ECE"/>
    <w:rsid w:val="00EF28C4"/>
    <w:rsid w:val="00EF2A23"/>
    <w:rsid w:val="00EF2AA3"/>
    <w:rsid w:val="00EF2B3C"/>
    <w:rsid w:val="00EF2CE8"/>
    <w:rsid w:val="00EF2DCF"/>
    <w:rsid w:val="00EF2DD8"/>
    <w:rsid w:val="00EF303F"/>
    <w:rsid w:val="00EF3714"/>
    <w:rsid w:val="00EF37BC"/>
    <w:rsid w:val="00EF386E"/>
    <w:rsid w:val="00EF39D2"/>
    <w:rsid w:val="00EF3D95"/>
    <w:rsid w:val="00EF43CA"/>
    <w:rsid w:val="00EF475B"/>
    <w:rsid w:val="00EF4844"/>
    <w:rsid w:val="00EF4936"/>
    <w:rsid w:val="00EF4CA9"/>
    <w:rsid w:val="00EF4F74"/>
    <w:rsid w:val="00EF51E5"/>
    <w:rsid w:val="00EF52F0"/>
    <w:rsid w:val="00EF54D7"/>
    <w:rsid w:val="00EF563C"/>
    <w:rsid w:val="00EF578A"/>
    <w:rsid w:val="00EF5969"/>
    <w:rsid w:val="00EF608A"/>
    <w:rsid w:val="00EF61D4"/>
    <w:rsid w:val="00EF625F"/>
    <w:rsid w:val="00EF66AA"/>
    <w:rsid w:val="00EF6EF2"/>
    <w:rsid w:val="00EF7269"/>
    <w:rsid w:val="00EF73F0"/>
    <w:rsid w:val="00EF7401"/>
    <w:rsid w:val="00EF75AC"/>
    <w:rsid w:val="00EF781A"/>
    <w:rsid w:val="00EF7D7B"/>
    <w:rsid w:val="00EF7F54"/>
    <w:rsid w:val="00EF7F79"/>
    <w:rsid w:val="00F00325"/>
    <w:rsid w:val="00F00C36"/>
    <w:rsid w:val="00F00CA8"/>
    <w:rsid w:val="00F01038"/>
    <w:rsid w:val="00F0152F"/>
    <w:rsid w:val="00F01A46"/>
    <w:rsid w:val="00F01EC0"/>
    <w:rsid w:val="00F0235D"/>
    <w:rsid w:val="00F025A3"/>
    <w:rsid w:val="00F027F2"/>
    <w:rsid w:val="00F02D91"/>
    <w:rsid w:val="00F02DF0"/>
    <w:rsid w:val="00F0363F"/>
    <w:rsid w:val="00F039B2"/>
    <w:rsid w:val="00F03ABE"/>
    <w:rsid w:val="00F03AE5"/>
    <w:rsid w:val="00F045AD"/>
    <w:rsid w:val="00F04D70"/>
    <w:rsid w:val="00F04DBB"/>
    <w:rsid w:val="00F05015"/>
    <w:rsid w:val="00F0537F"/>
    <w:rsid w:val="00F055EE"/>
    <w:rsid w:val="00F0584C"/>
    <w:rsid w:val="00F05971"/>
    <w:rsid w:val="00F05EC5"/>
    <w:rsid w:val="00F064AB"/>
    <w:rsid w:val="00F064EC"/>
    <w:rsid w:val="00F06562"/>
    <w:rsid w:val="00F066B9"/>
    <w:rsid w:val="00F0685B"/>
    <w:rsid w:val="00F0758E"/>
    <w:rsid w:val="00F075E5"/>
    <w:rsid w:val="00F076A4"/>
    <w:rsid w:val="00F07954"/>
    <w:rsid w:val="00F10010"/>
    <w:rsid w:val="00F10203"/>
    <w:rsid w:val="00F10319"/>
    <w:rsid w:val="00F10A56"/>
    <w:rsid w:val="00F1105D"/>
    <w:rsid w:val="00F11263"/>
    <w:rsid w:val="00F112F2"/>
    <w:rsid w:val="00F11553"/>
    <w:rsid w:val="00F11ACD"/>
    <w:rsid w:val="00F11D27"/>
    <w:rsid w:val="00F11F4F"/>
    <w:rsid w:val="00F123B0"/>
    <w:rsid w:val="00F123DB"/>
    <w:rsid w:val="00F127E9"/>
    <w:rsid w:val="00F12A92"/>
    <w:rsid w:val="00F1341D"/>
    <w:rsid w:val="00F134EE"/>
    <w:rsid w:val="00F13B25"/>
    <w:rsid w:val="00F13B53"/>
    <w:rsid w:val="00F140E1"/>
    <w:rsid w:val="00F140FA"/>
    <w:rsid w:val="00F146D2"/>
    <w:rsid w:val="00F14869"/>
    <w:rsid w:val="00F14AEA"/>
    <w:rsid w:val="00F14FBC"/>
    <w:rsid w:val="00F1512C"/>
    <w:rsid w:val="00F151DE"/>
    <w:rsid w:val="00F15C10"/>
    <w:rsid w:val="00F15D19"/>
    <w:rsid w:val="00F16100"/>
    <w:rsid w:val="00F16294"/>
    <w:rsid w:val="00F16399"/>
    <w:rsid w:val="00F1640C"/>
    <w:rsid w:val="00F16955"/>
    <w:rsid w:val="00F16980"/>
    <w:rsid w:val="00F16E17"/>
    <w:rsid w:val="00F17216"/>
    <w:rsid w:val="00F179EA"/>
    <w:rsid w:val="00F17B00"/>
    <w:rsid w:val="00F17F21"/>
    <w:rsid w:val="00F2018C"/>
    <w:rsid w:val="00F20206"/>
    <w:rsid w:val="00F20423"/>
    <w:rsid w:val="00F2049F"/>
    <w:rsid w:val="00F20595"/>
    <w:rsid w:val="00F205E0"/>
    <w:rsid w:val="00F206D5"/>
    <w:rsid w:val="00F20FC1"/>
    <w:rsid w:val="00F211C6"/>
    <w:rsid w:val="00F212E1"/>
    <w:rsid w:val="00F21AE3"/>
    <w:rsid w:val="00F21D34"/>
    <w:rsid w:val="00F224A3"/>
    <w:rsid w:val="00F224CE"/>
    <w:rsid w:val="00F226A5"/>
    <w:rsid w:val="00F229D9"/>
    <w:rsid w:val="00F22C8B"/>
    <w:rsid w:val="00F22CDF"/>
    <w:rsid w:val="00F22F88"/>
    <w:rsid w:val="00F23231"/>
    <w:rsid w:val="00F2331D"/>
    <w:rsid w:val="00F23495"/>
    <w:rsid w:val="00F2358B"/>
    <w:rsid w:val="00F2372A"/>
    <w:rsid w:val="00F23807"/>
    <w:rsid w:val="00F2389D"/>
    <w:rsid w:val="00F23B66"/>
    <w:rsid w:val="00F23DEC"/>
    <w:rsid w:val="00F23E06"/>
    <w:rsid w:val="00F23ECF"/>
    <w:rsid w:val="00F2493C"/>
    <w:rsid w:val="00F24ACA"/>
    <w:rsid w:val="00F24F99"/>
    <w:rsid w:val="00F250FD"/>
    <w:rsid w:val="00F25264"/>
    <w:rsid w:val="00F25586"/>
    <w:rsid w:val="00F255AE"/>
    <w:rsid w:val="00F2563A"/>
    <w:rsid w:val="00F25777"/>
    <w:rsid w:val="00F257A6"/>
    <w:rsid w:val="00F25977"/>
    <w:rsid w:val="00F25F4A"/>
    <w:rsid w:val="00F2664E"/>
    <w:rsid w:val="00F2676C"/>
    <w:rsid w:val="00F268C9"/>
    <w:rsid w:val="00F26932"/>
    <w:rsid w:val="00F26C6B"/>
    <w:rsid w:val="00F26CF5"/>
    <w:rsid w:val="00F26E4C"/>
    <w:rsid w:val="00F26E58"/>
    <w:rsid w:val="00F26FAF"/>
    <w:rsid w:val="00F2705F"/>
    <w:rsid w:val="00F2753E"/>
    <w:rsid w:val="00F278EA"/>
    <w:rsid w:val="00F2793B"/>
    <w:rsid w:val="00F27D8F"/>
    <w:rsid w:val="00F27EA0"/>
    <w:rsid w:val="00F30219"/>
    <w:rsid w:val="00F30658"/>
    <w:rsid w:val="00F30698"/>
    <w:rsid w:val="00F30BF8"/>
    <w:rsid w:val="00F31032"/>
    <w:rsid w:val="00F31241"/>
    <w:rsid w:val="00F313A4"/>
    <w:rsid w:val="00F3150A"/>
    <w:rsid w:val="00F3178A"/>
    <w:rsid w:val="00F31961"/>
    <w:rsid w:val="00F31BE8"/>
    <w:rsid w:val="00F31C0B"/>
    <w:rsid w:val="00F31C2B"/>
    <w:rsid w:val="00F31C64"/>
    <w:rsid w:val="00F31C6B"/>
    <w:rsid w:val="00F31F4E"/>
    <w:rsid w:val="00F31FA9"/>
    <w:rsid w:val="00F322B4"/>
    <w:rsid w:val="00F322DE"/>
    <w:rsid w:val="00F322EA"/>
    <w:rsid w:val="00F32614"/>
    <w:rsid w:val="00F329B6"/>
    <w:rsid w:val="00F32A4D"/>
    <w:rsid w:val="00F32E54"/>
    <w:rsid w:val="00F330C7"/>
    <w:rsid w:val="00F335B5"/>
    <w:rsid w:val="00F33E6C"/>
    <w:rsid w:val="00F33EB8"/>
    <w:rsid w:val="00F33F1D"/>
    <w:rsid w:val="00F344A1"/>
    <w:rsid w:val="00F34764"/>
    <w:rsid w:val="00F348D3"/>
    <w:rsid w:val="00F34CF2"/>
    <w:rsid w:val="00F34E53"/>
    <w:rsid w:val="00F3503A"/>
    <w:rsid w:val="00F35688"/>
    <w:rsid w:val="00F35BF8"/>
    <w:rsid w:val="00F35EB1"/>
    <w:rsid w:val="00F3606D"/>
    <w:rsid w:val="00F36300"/>
    <w:rsid w:val="00F367D4"/>
    <w:rsid w:val="00F37155"/>
    <w:rsid w:val="00F37190"/>
    <w:rsid w:val="00F3739C"/>
    <w:rsid w:val="00F37500"/>
    <w:rsid w:val="00F37658"/>
    <w:rsid w:val="00F376A9"/>
    <w:rsid w:val="00F3782A"/>
    <w:rsid w:val="00F37986"/>
    <w:rsid w:val="00F37A8D"/>
    <w:rsid w:val="00F37B41"/>
    <w:rsid w:val="00F37D1C"/>
    <w:rsid w:val="00F37D54"/>
    <w:rsid w:val="00F4035C"/>
    <w:rsid w:val="00F40546"/>
    <w:rsid w:val="00F4061A"/>
    <w:rsid w:val="00F4115D"/>
    <w:rsid w:val="00F41167"/>
    <w:rsid w:val="00F41230"/>
    <w:rsid w:val="00F412B3"/>
    <w:rsid w:val="00F414C0"/>
    <w:rsid w:val="00F41EF9"/>
    <w:rsid w:val="00F4201D"/>
    <w:rsid w:val="00F420B8"/>
    <w:rsid w:val="00F42503"/>
    <w:rsid w:val="00F42C65"/>
    <w:rsid w:val="00F42DB4"/>
    <w:rsid w:val="00F42E89"/>
    <w:rsid w:val="00F43AE1"/>
    <w:rsid w:val="00F43FBB"/>
    <w:rsid w:val="00F4426B"/>
    <w:rsid w:val="00F44E6C"/>
    <w:rsid w:val="00F452A3"/>
    <w:rsid w:val="00F452DB"/>
    <w:rsid w:val="00F45465"/>
    <w:rsid w:val="00F45B7C"/>
    <w:rsid w:val="00F45D20"/>
    <w:rsid w:val="00F46466"/>
    <w:rsid w:val="00F46605"/>
    <w:rsid w:val="00F466B9"/>
    <w:rsid w:val="00F467D5"/>
    <w:rsid w:val="00F46955"/>
    <w:rsid w:val="00F46A01"/>
    <w:rsid w:val="00F46CFD"/>
    <w:rsid w:val="00F47480"/>
    <w:rsid w:val="00F47656"/>
    <w:rsid w:val="00F476A8"/>
    <w:rsid w:val="00F478D1"/>
    <w:rsid w:val="00F47A9F"/>
    <w:rsid w:val="00F47FC4"/>
    <w:rsid w:val="00F50156"/>
    <w:rsid w:val="00F5042F"/>
    <w:rsid w:val="00F5098F"/>
    <w:rsid w:val="00F50AE5"/>
    <w:rsid w:val="00F50D56"/>
    <w:rsid w:val="00F50DA8"/>
    <w:rsid w:val="00F51265"/>
    <w:rsid w:val="00F513E1"/>
    <w:rsid w:val="00F5144F"/>
    <w:rsid w:val="00F5190A"/>
    <w:rsid w:val="00F51C18"/>
    <w:rsid w:val="00F5208D"/>
    <w:rsid w:val="00F524F4"/>
    <w:rsid w:val="00F52599"/>
    <w:rsid w:val="00F525C8"/>
    <w:rsid w:val="00F526D1"/>
    <w:rsid w:val="00F52962"/>
    <w:rsid w:val="00F52984"/>
    <w:rsid w:val="00F52AB7"/>
    <w:rsid w:val="00F52E62"/>
    <w:rsid w:val="00F53465"/>
    <w:rsid w:val="00F535CB"/>
    <w:rsid w:val="00F53AF2"/>
    <w:rsid w:val="00F53CE9"/>
    <w:rsid w:val="00F53D4F"/>
    <w:rsid w:val="00F53DCE"/>
    <w:rsid w:val="00F5401A"/>
    <w:rsid w:val="00F5420E"/>
    <w:rsid w:val="00F5478C"/>
    <w:rsid w:val="00F54CF7"/>
    <w:rsid w:val="00F54E80"/>
    <w:rsid w:val="00F555A2"/>
    <w:rsid w:val="00F55E12"/>
    <w:rsid w:val="00F55F9C"/>
    <w:rsid w:val="00F55FC1"/>
    <w:rsid w:val="00F5613E"/>
    <w:rsid w:val="00F56640"/>
    <w:rsid w:val="00F56B81"/>
    <w:rsid w:val="00F56CBF"/>
    <w:rsid w:val="00F57050"/>
    <w:rsid w:val="00F5731F"/>
    <w:rsid w:val="00F5747B"/>
    <w:rsid w:val="00F577CB"/>
    <w:rsid w:val="00F5781B"/>
    <w:rsid w:val="00F57882"/>
    <w:rsid w:val="00F57AE7"/>
    <w:rsid w:val="00F57CDA"/>
    <w:rsid w:val="00F57DB0"/>
    <w:rsid w:val="00F600C1"/>
    <w:rsid w:val="00F605B3"/>
    <w:rsid w:val="00F606F5"/>
    <w:rsid w:val="00F60B79"/>
    <w:rsid w:val="00F60BF8"/>
    <w:rsid w:val="00F60D94"/>
    <w:rsid w:val="00F60F8C"/>
    <w:rsid w:val="00F610DF"/>
    <w:rsid w:val="00F61840"/>
    <w:rsid w:val="00F61865"/>
    <w:rsid w:val="00F61890"/>
    <w:rsid w:val="00F6190C"/>
    <w:rsid w:val="00F61988"/>
    <w:rsid w:val="00F61C9C"/>
    <w:rsid w:val="00F62356"/>
    <w:rsid w:val="00F629DD"/>
    <w:rsid w:val="00F62ACE"/>
    <w:rsid w:val="00F62B43"/>
    <w:rsid w:val="00F637EE"/>
    <w:rsid w:val="00F63E39"/>
    <w:rsid w:val="00F64162"/>
    <w:rsid w:val="00F643C5"/>
    <w:rsid w:val="00F648B9"/>
    <w:rsid w:val="00F64A22"/>
    <w:rsid w:val="00F64A86"/>
    <w:rsid w:val="00F64D11"/>
    <w:rsid w:val="00F64EC5"/>
    <w:rsid w:val="00F64F36"/>
    <w:rsid w:val="00F65481"/>
    <w:rsid w:val="00F65846"/>
    <w:rsid w:val="00F65902"/>
    <w:rsid w:val="00F65B72"/>
    <w:rsid w:val="00F65BDC"/>
    <w:rsid w:val="00F66629"/>
    <w:rsid w:val="00F666FF"/>
    <w:rsid w:val="00F66809"/>
    <w:rsid w:val="00F66818"/>
    <w:rsid w:val="00F66A82"/>
    <w:rsid w:val="00F66BAD"/>
    <w:rsid w:val="00F66DD9"/>
    <w:rsid w:val="00F66FFE"/>
    <w:rsid w:val="00F671FA"/>
    <w:rsid w:val="00F67726"/>
    <w:rsid w:val="00F6772B"/>
    <w:rsid w:val="00F67875"/>
    <w:rsid w:val="00F67939"/>
    <w:rsid w:val="00F67E16"/>
    <w:rsid w:val="00F67F9C"/>
    <w:rsid w:val="00F70303"/>
    <w:rsid w:val="00F70327"/>
    <w:rsid w:val="00F703C7"/>
    <w:rsid w:val="00F70532"/>
    <w:rsid w:val="00F70763"/>
    <w:rsid w:val="00F70BA7"/>
    <w:rsid w:val="00F70BF2"/>
    <w:rsid w:val="00F70DAE"/>
    <w:rsid w:val="00F71013"/>
    <w:rsid w:val="00F715A0"/>
    <w:rsid w:val="00F715D4"/>
    <w:rsid w:val="00F7181B"/>
    <w:rsid w:val="00F71C99"/>
    <w:rsid w:val="00F71DF4"/>
    <w:rsid w:val="00F72028"/>
    <w:rsid w:val="00F72039"/>
    <w:rsid w:val="00F723D4"/>
    <w:rsid w:val="00F72406"/>
    <w:rsid w:val="00F72417"/>
    <w:rsid w:val="00F724C2"/>
    <w:rsid w:val="00F725BC"/>
    <w:rsid w:val="00F72632"/>
    <w:rsid w:val="00F727C7"/>
    <w:rsid w:val="00F7284F"/>
    <w:rsid w:val="00F7287C"/>
    <w:rsid w:val="00F72E0E"/>
    <w:rsid w:val="00F7318A"/>
    <w:rsid w:val="00F7391D"/>
    <w:rsid w:val="00F73F9B"/>
    <w:rsid w:val="00F74261"/>
    <w:rsid w:val="00F747EC"/>
    <w:rsid w:val="00F74FCD"/>
    <w:rsid w:val="00F7508E"/>
    <w:rsid w:val="00F750F9"/>
    <w:rsid w:val="00F753A9"/>
    <w:rsid w:val="00F759DB"/>
    <w:rsid w:val="00F75DE6"/>
    <w:rsid w:val="00F765F1"/>
    <w:rsid w:val="00F7661F"/>
    <w:rsid w:val="00F766FD"/>
    <w:rsid w:val="00F76703"/>
    <w:rsid w:val="00F76AE6"/>
    <w:rsid w:val="00F76B3D"/>
    <w:rsid w:val="00F76BB2"/>
    <w:rsid w:val="00F76CC0"/>
    <w:rsid w:val="00F77359"/>
    <w:rsid w:val="00F77487"/>
    <w:rsid w:val="00F777BD"/>
    <w:rsid w:val="00F77B77"/>
    <w:rsid w:val="00F77BD6"/>
    <w:rsid w:val="00F8006B"/>
    <w:rsid w:val="00F801C8"/>
    <w:rsid w:val="00F80CB4"/>
    <w:rsid w:val="00F8188E"/>
    <w:rsid w:val="00F81B9C"/>
    <w:rsid w:val="00F8213C"/>
    <w:rsid w:val="00F82301"/>
    <w:rsid w:val="00F825EF"/>
    <w:rsid w:val="00F82761"/>
    <w:rsid w:val="00F82790"/>
    <w:rsid w:val="00F82DDC"/>
    <w:rsid w:val="00F82F60"/>
    <w:rsid w:val="00F82FDE"/>
    <w:rsid w:val="00F83214"/>
    <w:rsid w:val="00F833C7"/>
    <w:rsid w:val="00F83469"/>
    <w:rsid w:val="00F83AC6"/>
    <w:rsid w:val="00F83CB6"/>
    <w:rsid w:val="00F83D55"/>
    <w:rsid w:val="00F842E5"/>
    <w:rsid w:val="00F844DF"/>
    <w:rsid w:val="00F84515"/>
    <w:rsid w:val="00F84516"/>
    <w:rsid w:val="00F84574"/>
    <w:rsid w:val="00F846B0"/>
    <w:rsid w:val="00F84967"/>
    <w:rsid w:val="00F84BCF"/>
    <w:rsid w:val="00F8506F"/>
    <w:rsid w:val="00F85095"/>
    <w:rsid w:val="00F85859"/>
    <w:rsid w:val="00F85D61"/>
    <w:rsid w:val="00F85E01"/>
    <w:rsid w:val="00F862DC"/>
    <w:rsid w:val="00F8671E"/>
    <w:rsid w:val="00F86818"/>
    <w:rsid w:val="00F86914"/>
    <w:rsid w:val="00F86C9C"/>
    <w:rsid w:val="00F86DB8"/>
    <w:rsid w:val="00F86EE9"/>
    <w:rsid w:val="00F86F97"/>
    <w:rsid w:val="00F87068"/>
    <w:rsid w:val="00F8727D"/>
    <w:rsid w:val="00F87539"/>
    <w:rsid w:val="00F87571"/>
    <w:rsid w:val="00F87778"/>
    <w:rsid w:val="00F877E4"/>
    <w:rsid w:val="00F87C03"/>
    <w:rsid w:val="00F9010B"/>
    <w:rsid w:val="00F9033B"/>
    <w:rsid w:val="00F90341"/>
    <w:rsid w:val="00F90731"/>
    <w:rsid w:val="00F90765"/>
    <w:rsid w:val="00F907E0"/>
    <w:rsid w:val="00F908BB"/>
    <w:rsid w:val="00F90D82"/>
    <w:rsid w:val="00F90FD7"/>
    <w:rsid w:val="00F91529"/>
    <w:rsid w:val="00F91798"/>
    <w:rsid w:val="00F91D0F"/>
    <w:rsid w:val="00F922F7"/>
    <w:rsid w:val="00F923FA"/>
    <w:rsid w:val="00F92600"/>
    <w:rsid w:val="00F92A61"/>
    <w:rsid w:val="00F92A69"/>
    <w:rsid w:val="00F92C24"/>
    <w:rsid w:val="00F92D6F"/>
    <w:rsid w:val="00F92FCE"/>
    <w:rsid w:val="00F93020"/>
    <w:rsid w:val="00F93350"/>
    <w:rsid w:val="00F9347B"/>
    <w:rsid w:val="00F935A6"/>
    <w:rsid w:val="00F936A9"/>
    <w:rsid w:val="00F93D6A"/>
    <w:rsid w:val="00F93D9D"/>
    <w:rsid w:val="00F93DB7"/>
    <w:rsid w:val="00F9458F"/>
    <w:rsid w:val="00F9479E"/>
    <w:rsid w:val="00F94988"/>
    <w:rsid w:val="00F94C05"/>
    <w:rsid w:val="00F952E2"/>
    <w:rsid w:val="00F9577F"/>
    <w:rsid w:val="00F9579C"/>
    <w:rsid w:val="00F961AA"/>
    <w:rsid w:val="00F965FD"/>
    <w:rsid w:val="00F96852"/>
    <w:rsid w:val="00F96A6A"/>
    <w:rsid w:val="00F96ACC"/>
    <w:rsid w:val="00F96E5D"/>
    <w:rsid w:val="00F9731F"/>
    <w:rsid w:val="00F97553"/>
    <w:rsid w:val="00F978F3"/>
    <w:rsid w:val="00F979CB"/>
    <w:rsid w:val="00F97ABF"/>
    <w:rsid w:val="00F97D0F"/>
    <w:rsid w:val="00F97E31"/>
    <w:rsid w:val="00F97FD4"/>
    <w:rsid w:val="00FA0204"/>
    <w:rsid w:val="00FA0280"/>
    <w:rsid w:val="00FA032E"/>
    <w:rsid w:val="00FA0817"/>
    <w:rsid w:val="00FA0F62"/>
    <w:rsid w:val="00FA11D8"/>
    <w:rsid w:val="00FA1550"/>
    <w:rsid w:val="00FA1586"/>
    <w:rsid w:val="00FA1AFD"/>
    <w:rsid w:val="00FA1B4D"/>
    <w:rsid w:val="00FA1BCE"/>
    <w:rsid w:val="00FA1DDF"/>
    <w:rsid w:val="00FA21B2"/>
    <w:rsid w:val="00FA2283"/>
    <w:rsid w:val="00FA261C"/>
    <w:rsid w:val="00FA266E"/>
    <w:rsid w:val="00FA26D7"/>
    <w:rsid w:val="00FA2DB4"/>
    <w:rsid w:val="00FA308A"/>
    <w:rsid w:val="00FA318B"/>
    <w:rsid w:val="00FA34AC"/>
    <w:rsid w:val="00FA381E"/>
    <w:rsid w:val="00FA3C17"/>
    <w:rsid w:val="00FA479E"/>
    <w:rsid w:val="00FA47C4"/>
    <w:rsid w:val="00FA47CA"/>
    <w:rsid w:val="00FA549D"/>
    <w:rsid w:val="00FA5E03"/>
    <w:rsid w:val="00FA5F01"/>
    <w:rsid w:val="00FA5F03"/>
    <w:rsid w:val="00FA6168"/>
    <w:rsid w:val="00FA61AB"/>
    <w:rsid w:val="00FA644C"/>
    <w:rsid w:val="00FA679E"/>
    <w:rsid w:val="00FA67A1"/>
    <w:rsid w:val="00FA6AF3"/>
    <w:rsid w:val="00FA6C33"/>
    <w:rsid w:val="00FA6CAC"/>
    <w:rsid w:val="00FA6F29"/>
    <w:rsid w:val="00FA7249"/>
    <w:rsid w:val="00FA7479"/>
    <w:rsid w:val="00FA7B17"/>
    <w:rsid w:val="00FA7D5A"/>
    <w:rsid w:val="00FB006E"/>
    <w:rsid w:val="00FB016E"/>
    <w:rsid w:val="00FB0193"/>
    <w:rsid w:val="00FB0305"/>
    <w:rsid w:val="00FB04D9"/>
    <w:rsid w:val="00FB05B7"/>
    <w:rsid w:val="00FB0628"/>
    <w:rsid w:val="00FB0807"/>
    <w:rsid w:val="00FB0BCB"/>
    <w:rsid w:val="00FB0D3C"/>
    <w:rsid w:val="00FB0FF4"/>
    <w:rsid w:val="00FB10E6"/>
    <w:rsid w:val="00FB1398"/>
    <w:rsid w:val="00FB1AA8"/>
    <w:rsid w:val="00FB21D7"/>
    <w:rsid w:val="00FB248B"/>
    <w:rsid w:val="00FB24F6"/>
    <w:rsid w:val="00FB259A"/>
    <w:rsid w:val="00FB271D"/>
    <w:rsid w:val="00FB302A"/>
    <w:rsid w:val="00FB3212"/>
    <w:rsid w:val="00FB3227"/>
    <w:rsid w:val="00FB3358"/>
    <w:rsid w:val="00FB359A"/>
    <w:rsid w:val="00FB3600"/>
    <w:rsid w:val="00FB38F4"/>
    <w:rsid w:val="00FB3BA0"/>
    <w:rsid w:val="00FB3DFE"/>
    <w:rsid w:val="00FB40C7"/>
    <w:rsid w:val="00FB4177"/>
    <w:rsid w:val="00FB4189"/>
    <w:rsid w:val="00FB467D"/>
    <w:rsid w:val="00FB48F9"/>
    <w:rsid w:val="00FB4A5D"/>
    <w:rsid w:val="00FB4EFE"/>
    <w:rsid w:val="00FB5467"/>
    <w:rsid w:val="00FB55E9"/>
    <w:rsid w:val="00FB5771"/>
    <w:rsid w:val="00FB5C8C"/>
    <w:rsid w:val="00FB60D6"/>
    <w:rsid w:val="00FB630E"/>
    <w:rsid w:val="00FB73E0"/>
    <w:rsid w:val="00FB7B82"/>
    <w:rsid w:val="00FB7E29"/>
    <w:rsid w:val="00FC01C0"/>
    <w:rsid w:val="00FC04BF"/>
    <w:rsid w:val="00FC088D"/>
    <w:rsid w:val="00FC0B9A"/>
    <w:rsid w:val="00FC135B"/>
    <w:rsid w:val="00FC158C"/>
    <w:rsid w:val="00FC1C2E"/>
    <w:rsid w:val="00FC2050"/>
    <w:rsid w:val="00FC2059"/>
    <w:rsid w:val="00FC20C4"/>
    <w:rsid w:val="00FC222B"/>
    <w:rsid w:val="00FC276D"/>
    <w:rsid w:val="00FC2BF9"/>
    <w:rsid w:val="00FC2CFF"/>
    <w:rsid w:val="00FC3116"/>
    <w:rsid w:val="00FC3127"/>
    <w:rsid w:val="00FC31BB"/>
    <w:rsid w:val="00FC32BA"/>
    <w:rsid w:val="00FC36D9"/>
    <w:rsid w:val="00FC3712"/>
    <w:rsid w:val="00FC3C95"/>
    <w:rsid w:val="00FC3E8E"/>
    <w:rsid w:val="00FC3EFC"/>
    <w:rsid w:val="00FC4183"/>
    <w:rsid w:val="00FC41BC"/>
    <w:rsid w:val="00FC487A"/>
    <w:rsid w:val="00FC48AD"/>
    <w:rsid w:val="00FC4EE9"/>
    <w:rsid w:val="00FC4F5E"/>
    <w:rsid w:val="00FC5617"/>
    <w:rsid w:val="00FC5BA4"/>
    <w:rsid w:val="00FC5BD5"/>
    <w:rsid w:val="00FC6138"/>
    <w:rsid w:val="00FC657F"/>
    <w:rsid w:val="00FC6B30"/>
    <w:rsid w:val="00FC6B85"/>
    <w:rsid w:val="00FC6E89"/>
    <w:rsid w:val="00FC7008"/>
    <w:rsid w:val="00FC767E"/>
    <w:rsid w:val="00FC7994"/>
    <w:rsid w:val="00FC7BDC"/>
    <w:rsid w:val="00FD0499"/>
    <w:rsid w:val="00FD05B0"/>
    <w:rsid w:val="00FD09F8"/>
    <w:rsid w:val="00FD0AAC"/>
    <w:rsid w:val="00FD0B95"/>
    <w:rsid w:val="00FD104E"/>
    <w:rsid w:val="00FD11F5"/>
    <w:rsid w:val="00FD127B"/>
    <w:rsid w:val="00FD12C8"/>
    <w:rsid w:val="00FD15C2"/>
    <w:rsid w:val="00FD1B94"/>
    <w:rsid w:val="00FD1CC1"/>
    <w:rsid w:val="00FD1CE4"/>
    <w:rsid w:val="00FD1DF2"/>
    <w:rsid w:val="00FD221D"/>
    <w:rsid w:val="00FD2710"/>
    <w:rsid w:val="00FD27EB"/>
    <w:rsid w:val="00FD2835"/>
    <w:rsid w:val="00FD2C0C"/>
    <w:rsid w:val="00FD30BD"/>
    <w:rsid w:val="00FD3342"/>
    <w:rsid w:val="00FD334B"/>
    <w:rsid w:val="00FD39AE"/>
    <w:rsid w:val="00FD3BE0"/>
    <w:rsid w:val="00FD3F2C"/>
    <w:rsid w:val="00FD418B"/>
    <w:rsid w:val="00FD4481"/>
    <w:rsid w:val="00FD45AB"/>
    <w:rsid w:val="00FD484A"/>
    <w:rsid w:val="00FD4869"/>
    <w:rsid w:val="00FD4A52"/>
    <w:rsid w:val="00FD4B86"/>
    <w:rsid w:val="00FD4F3D"/>
    <w:rsid w:val="00FD5017"/>
    <w:rsid w:val="00FD5414"/>
    <w:rsid w:val="00FD5435"/>
    <w:rsid w:val="00FD569A"/>
    <w:rsid w:val="00FD5E55"/>
    <w:rsid w:val="00FD6118"/>
    <w:rsid w:val="00FD6738"/>
    <w:rsid w:val="00FD683D"/>
    <w:rsid w:val="00FD6DB9"/>
    <w:rsid w:val="00FD6EB9"/>
    <w:rsid w:val="00FD7505"/>
    <w:rsid w:val="00FD77F9"/>
    <w:rsid w:val="00FD7C70"/>
    <w:rsid w:val="00FD7CD8"/>
    <w:rsid w:val="00FD7E6B"/>
    <w:rsid w:val="00FD7FAA"/>
    <w:rsid w:val="00FD7FBE"/>
    <w:rsid w:val="00FE000F"/>
    <w:rsid w:val="00FE045D"/>
    <w:rsid w:val="00FE077E"/>
    <w:rsid w:val="00FE0D5F"/>
    <w:rsid w:val="00FE0DC1"/>
    <w:rsid w:val="00FE1428"/>
    <w:rsid w:val="00FE143D"/>
    <w:rsid w:val="00FE174A"/>
    <w:rsid w:val="00FE17DD"/>
    <w:rsid w:val="00FE1835"/>
    <w:rsid w:val="00FE19D4"/>
    <w:rsid w:val="00FE1DF7"/>
    <w:rsid w:val="00FE1FB3"/>
    <w:rsid w:val="00FE2302"/>
    <w:rsid w:val="00FE24B5"/>
    <w:rsid w:val="00FE2597"/>
    <w:rsid w:val="00FE27C2"/>
    <w:rsid w:val="00FE28DE"/>
    <w:rsid w:val="00FE2DC5"/>
    <w:rsid w:val="00FE2EEC"/>
    <w:rsid w:val="00FE303D"/>
    <w:rsid w:val="00FE346E"/>
    <w:rsid w:val="00FE3605"/>
    <w:rsid w:val="00FE36E0"/>
    <w:rsid w:val="00FE374E"/>
    <w:rsid w:val="00FE3C1A"/>
    <w:rsid w:val="00FE3DD0"/>
    <w:rsid w:val="00FE427E"/>
    <w:rsid w:val="00FE4327"/>
    <w:rsid w:val="00FE4850"/>
    <w:rsid w:val="00FE492D"/>
    <w:rsid w:val="00FE4B57"/>
    <w:rsid w:val="00FE4EDE"/>
    <w:rsid w:val="00FE4F3A"/>
    <w:rsid w:val="00FE512C"/>
    <w:rsid w:val="00FE53EC"/>
    <w:rsid w:val="00FE5917"/>
    <w:rsid w:val="00FE59A3"/>
    <w:rsid w:val="00FE59F6"/>
    <w:rsid w:val="00FE5C09"/>
    <w:rsid w:val="00FE5C1C"/>
    <w:rsid w:val="00FE6381"/>
    <w:rsid w:val="00FE6466"/>
    <w:rsid w:val="00FE68D2"/>
    <w:rsid w:val="00FE690F"/>
    <w:rsid w:val="00FE6DEF"/>
    <w:rsid w:val="00FE7283"/>
    <w:rsid w:val="00FF00E9"/>
    <w:rsid w:val="00FF01AC"/>
    <w:rsid w:val="00FF0283"/>
    <w:rsid w:val="00FF02E2"/>
    <w:rsid w:val="00FF06FD"/>
    <w:rsid w:val="00FF095D"/>
    <w:rsid w:val="00FF09F0"/>
    <w:rsid w:val="00FF0B8B"/>
    <w:rsid w:val="00FF0F31"/>
    <w:rsid w:val="00FF1004"/>
    <w:rsid w:val="00FF115E"/>
    <w:rsid w:val="00FF1416"/>
    <w:rsid w:val="00FF1F76"/>
    <w:rsid w:val="00FF1F9C"/>
    <w:rsid w:val="00FF1FA8"/>
    <w:rsid w:val="00FF2B58"/>
    <w:rsid w:val="00FF2EC7"/>
    <w:rsid w:val="00FF2EE3"/>
    <w:rsid w:val="00FF3136"/>
    <w:rsid w:val="00FF3776"/>
    <w:rsid w:val="00FF3BBD"/>
    <w:rsid w:val="00FF42DA"/>
    <w:rsid w:val="00FF4A57"/>
    <w:rsid w:val="00FF4C41"/>
    <w:rsid w:val="00FF4E34"/>
    <w:rsid w:val="00FF4E95"/>
    <w:rsid w:val="00FF4EF3"/>
    <w:rsid w:val="00FF5094"/>
    <w:rsid w:val="00FF5212"/>
    <w:rsid w:val="00FF542B"/>
    <w:rsid w:val="00FF547E"/>
    <w:rsid w:val="00FF5E7D"/>
    <w:rsid w:val="00FF64B4"/>
    <w:rsid w:val="00FF64F1"/>
    <w:rsid w:val="00FF6974"/>
    <w:rsid w:val="00FF6C27"/>
    <w:rsid w:val="00FF6C5F"/>
    <w:rsid w:val="00FF6DAF"/>
    <w:rsid w:val="00FF6E11"/>
    <w:rsid w:val="00FF6FB7"/>
    <w:rsid w:val="00FF7157"/>
    <w:rsid w:val="00FF7A79"/>
    <w:rsid w:val="00FF7AA3"/>
    <w:rsid w:val="00FF7E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A4B50"/>
  <w15:chartTrackingRefBased/>
  <w15:docId w15:val="{836CB3D5-5823-4044-96E9-CC53F5B14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BB8"/>
  </w:style>
  <w:style w:type="paragraph" w:styleId="Heading1">
    <w:name w:val="heading 1"/>
    <w:basedOn w:val="Normal"/>
    <w:next w:val="Normal"/>
    <w:link w:val="Heading1Char"/>
    <w:uiPriority w:val="9"/>
    <w:qFormat/>
    <w:rsid w:val="0076187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64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6B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D6BB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8457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D6BB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D6BB8"/>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7C39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690F"/>
    <w:pPr>
      <w:ind w:left="720"/>
      <w:contextualSpacing/>
    </w:pPr>
  </w:style>
  <w:style w:type="character" w:styleId="Hyperlink">
    <w:name w:val="Hyperlink"/>
    <w:basedOn w:val="DefaultParagraphFont"/>
    <w:uiPriority w:val="99"/>
    <w:unhideWhenUsed/>
    <w:rsid w:val="003007B3"/>
    <w:rPr>
      <w:color w:val="0563C1" w:themeColor="hyperlink"/>
      <w:u w:val="single"/>
    </w:rPr>
  </w:style>
  <w:style w:type="character" w:styleId="UnresolvedMention">
    <w:name w:val="Unresolved Mention"/>
    <w:basedOn w:val="DefaultParagraphFont"/>
    <w:uiPriority w:val="99"/>
    <w:semiHidden/>
    <w:unhideWhenUsed/>
    <w:rsid w:val="003007B3"/>
    <w:rPr>
      <w:color w:val="605E5C"/>
      <w:shd w:val="clear" w:color="auto" w:fill="E1DFDD"/>
    </w:rPr>
  </w:style>
  <w:style w:type="paragraph" w:styleId="Header">
    <w:name w:val="header"/>
    <w:basedOn w:val="Normal"/>
    <w:link w:val="HeaderChar"/>
    <w:uiPriority w:val="99"/>
    <w:unhideWhenUsed/>
    <w:rsid w:val="000531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1B7"/>
  </w:style>
  <w:style w:type="paragraph" w:styleId="Footer">
    <w:name w:val="footer"/>
    <w:basedOn w:val="Normal"/>
    <w:link w:val="FooterChar"/>
    <w:uiPriority w:val="99"/>
    <w:unhideWhenUsed/>
    <w:rsid w:val="000531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1B7"/>
  </w:style>
  <w:style w:type="character" w:customStyle="1" w:styleId="Heading1Char">
    <w:name w:val="Heading 1 Char"/>
    <w:basedOn w:val="DefaultParagraphFont"/>
    <w:link w:val="Heading1"/>
    <w:uiPriority w:val="9"/>
    <w:rsid w:val="0076187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B64A8"/>
    <w:rPr>
      <w:rFonts w:asciiTheme="majorHAnsi" w:eastAsiaTheme="majorEastAsia" w:hAnsiTheme="majorHAnsi" w:cstheme="majorBidi"/>
      <w:color w:val="2F5496" w:themeColor="accent1" w:themeShade="BF"/>
      <w:sz w:val="26"/>
      <w:szCs w:val="26"/>
    </w:rPr>
  </w:style>
  <w:style w:type="character" w:customStyle="1" w:styleId="Heading5Char">
    <w:name w:val="Heading 5 Char"/>
    <w:basedOn w:val="DefaultParagraphFont"/>
    <w:link w:val="Heading5"/>
    <w:uiPriority w:val="9"/>
    <w:rsid w:val="00F84574"/>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F84574"/>
    <w:pPr>
      <w:outlineLvl w:val="9"/>
    </w:pPr>
    <w:rPr>
      <w:lang w:val="en-US"/>
    </w:rPr>
  </w:style>
  <w:style w:type="paragraph" w:styleId="TOC2">
    <w:name w:val="toc 2"/>
    <w:basedOn w:val="Normal"/>
    <w:next w:val="Normal"/>
    <w:autoRedefine/>
    <w:uiPriority w:val="39"/>
    <w:unhideWhenUsed/>
    <w:rsid w:val="00F84574"/>
    <w:pPr>
      <w:spacing w:after="100"/>
      <w:ind w:left="220"/>
    </w:pPr>
  </w:style>
  <w:style w:type="character" w:styleId="FollowedHyperlink">
    <w:name w:val="FollowedHyperlink"/>
    <w:basedOn w:val="DefaultParagraphFont"/>
    <w:uiPriority w:val="99"/>
    <w:semiHidden/>
    <w:unhideWhenUsed/>
    <w:rsid w:val="00F84574"/>
    <w:rPr>
      <w:color w:val="954F72" w:themeColor="followedHyperlink"/>
      <w:u w:val="single"/>
    </w:rPr>
  </w:style>
  <w:style w:type="character" w:styleId="CommentReference">
    <w:name w:val="annotation reference"/>
    <w:basedOn w:val="DefaultParagraphFont"/>
    <w:uiPriority w:val="99"/>
    <w:semiHidden/>
    <w:unhideWhenUsed/>
    <w:rsid w:val="00A613D7"/>
    <w:rPr>
      <w:sz w:val="16"/>
      <w:szCs w:val="16"/>
    </w:rPr>
  </w:style>
  <w:style w:type="paragraph" w:styleId="CommentText">
    <w:name w:val="annotation text"/>
    <w:basedOn w:val="Normal"/>
    <w:link w:val="CommentTextChar"/>
    <w:uiPriority w:val="99"/>
    <w:unhideWhenUsed/>
    <w:rsid w:val="00A613D7"/>
    <w:pPr>
      <w:spacing w:line="240" w:lineRule="auto"/>
    </w:pPr>
    <w:rPr>
      <w:sz w:val="20"/>
      <w:szCs w:val="20"/>
    </w:rPr>
  </w:style>
  <w:style w:type="character" w:customStyle="1" w:styleId="CommentTextChar">
    <w:name w:val="Comment Text Char"/>
    <w:basedOn w:val="DefaultParagraphFont"/>
    <w:link w:val="CommentText"/>
    <w:uiPriority w:val="99"/>
    <w:rsid w:val="00A613D7"/>
    <w:rPr>
      <w:sz w:val="20"/>
      <w:szCs w:val="20"/>
    </w:rPr>
  </w:style>
  <w:style w:type="paragraph" w:styleId="CommentSubject">
    <w:name w:val="annotation subject"/>
    <w:basedOn w:val="CommentText"/>
    <w:next w:val="CommentText"/>
    <w:link w:val="CommentSubjectChar"/>
    <w:uiPriority w:val="99"/>
    <w:semiHidden/>
    <w:unhideWhenUsed/>
    <w:rsid w:val="00A613D7"/>
    <w:rPr>
      <w:b/>
      <w:bCs/>
    </w:rPr>
  </w:style>
  <w:style w:type="character" w:customStyle="1" w:styleId="CommentSubjectChar">
    <w:name w:val="Comment Subject Char"/>
    <w:basedOn w:val="CommentTextChar"/>
    <w:link w:val="CommentSubject"/>
    <w:uiPriority w:val="99"/>
    <w:semiHidden/>
    <w:rsid w:val="00A613D7"/>
    <w:rPr>
      <w:b/>
      <w:bCs/>
      <w:sz w:val="20"/>
      <w:szCs w:val="20"/>
    </w:rPr>
  </w:style>
  <w:style w:type="paragraph" w:customStyle="1" w:styleId="EndNoteBibliographyTitle">
    <w:name w:val="EndNote Bibliography Title"/>
    <w:basedOn w:val="Normal"/>
    <w:link w:val="EndNoteBibliographyTitleChar"/>
    <w:rsid w:val="001D69D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69D9"/>
    <w:rPr>
      <w:rFonts w:ascii="Calibri" w:hAnsi="Calibri" w:cs="Calibri"/>
      <w:noProof/>
      <w:lang w:val="en-US"/>
    </w:rPr>
  </w:style>
  <w:style w:type="paragraph" w:customStyle="1" w:styleId="EndNoteBibliography">
    <w:name w:val="EndNote Bibliography"/>
    <w:basedOn w:val="Normal"/>
    <w:link w:val="EndNoteBibliographyChar"/>
    <w:rsid w:val="001D69D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D69D9"/>
    <w:rPr>
      <w:rFonts w:ascii="Calibri" w:hAnsi="Calibri" w:cs="Calibri"/>
      <w:noProof/>
      <w:lang w:val="en-US"/>
    </w:rPr>
  </w:style>
  <w:style w:type="paragraph" w:styleId="FootnoteText">
    <w:name w:val="footnote text"/>
    <w:basedOn w:val="Normal"/>
    <w:link w:val="FootnoteTextChar"/>
    <w:uiPriority w:val="99"/>
    <w:semiHidden/>
    <w:unhideWhenUsed/>
    <w:rsid w:val="007120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2028"/>
    <w:rPr>
      <w:sz w:val="20"/>
      <w:szCs w:val="20"/>
    </w:rPr>
  </w:style>
  <w:style w:type="character" w:styleId="FootnoteReference">
    <w:name w:val="footnote reference"/>
    <w:basedOn w:val="DefaultParagraphFont"/>
    <w:uiPriority w:val="99"/>
    <w:semiHidden/>
    <w:unhideWhenUsed/>
    <w:rsid w:val="00712028"/>
    <w:rPr>
      <w:vertAlign w:val="superscript"/>
    </w:rPr>
  </w:style>
  <w:style w:type="character" w:styleId="LineNumber">
    <w:name w:val="line number"/>
    <w:basedOn w:val="DefaultParagraphFont"/>
    <w:uiPriority w:val="99"/>
    <w:semiHidden/>
    <w:unhideWhenUsed/>
    <w:rsid w:val="003E66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531116">
      <w:bodyDiv w:val="1"/>
      <w:marLeft w:val="0"/>
      <w:marRight w:val="0"/>
      <w:marTop w:val="0"/>
      <w:marBottom w:val="0"/>
      <w:divBdr>
        <w:top w:val="none" w:sz="0" w:space="0" w:color="auto"/>
        <w:left w:val="none" w:sz="0" w:space="0" w:color="auto"/>
        <w:bottom w:val="none" w:sz="0" w:space="0" w:color="auto"/>
        <w:right w:val="none" w:sz="0" w:space="0" w:color="auto"/>
      </w:divBdr>
    </w:div>
    <w:div w:id="734204453">
      <w:bodyDiv w:val="1"/>
      <w:marLeft w:val="0"/>
      <w:marRight w:val="0"/>
      <w:marTop w:val="0"/>
      <w:marBottom w:val="0"/>
      <w:divBdr>
        <w:top w:val="none" w:sz="0" w:space="0" w:color="auto"/>
        <w:left w:val="none" w:sz="0" w:space="0" w:color="auto"/>
        <w:bottom w:val="none" w:sz="0" w:space="0" w:color="auto"/>
        <w:right w:val="none" w:sz="0" w:space="0" w:color="auto"/>
      </w:divBdr>
    </w:div>
    <w:div w:id="774056744">
      <w:bodyDiv w:val="1"/>
      <w:marLeft w:val="0"/>
      <w:marRight w:val="0"/>
      <w:marTop w:val="0"/>
      <w:marBottom w:val="0"/>
      <w:divBdr>
        <w:top w:val="none" w:sz="0" w:space="0" w:color="auto"/>
        <w:left w:val="none" w:sz="0" w:space="0" w:color="auto"/>
        <w:bottom w:val="none" w:sz="0" w:space="0" w:color="auto"/>
        <w:right w:val="none" w:sz="0" w:space="0" w:color="auto"/>
      </w:divBdr>
    </w:div>
    <w:div w:id="1113864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ppi.ioe.ac.uk/cms/Default.aspx?tabid=3860" TargetMode="External"/><Relationship Id="rId13" Type="http://schemas.openxmlformats.org/officeDocument/2006/relationships/hyperlink" Target="https://eppi.ioe.ac.uk/cms/Default.aspx?tabid=3860" TargetMode="External"/><Relationship Id="rId18" Type="http://schemas.openxmlformats.org/officeDocument/2006/relationships/hyperlink" Target="https://eppi.ioe.ac.uk/cms/Default.aspx?tabid=3860" TargetMode="External"/><Relationship Id="rId26" Type="http://schemas.openxmlformats.org/officeDocument/2006/relationships/hyperlink" Target="https://eppi.ioe.ac.uk/cms/Default.aspx?tabid=3860" TargetMode="External"/><Relationship Id="rId3" Type="http://schemas.openxmlformats.org/officeDocument/2006/relationships/styles" Target="styles.xml"/><Relationship Id="rId21" Type="http://schemas.openxmlformats.org/officeDocument/2006/relationships/hyperlink" Target="https://eppi.ioe.ac.uk/cms/Default.aspx?tabid=3860" TargetMode="External"/><Relationship Id="rId7" Type="http://schemas.openxmlformats.org/officeDocument/2006/relationships/endnotes" Target="endnotes.xml"/><Relationship Id="rId12" Type="http://schemas.openxmlformats.org/officeDocument/2006/relationships/hyperlink" Target="https://www.who.int/publications/i/item/WHO-2019-nCoV-Post_COVID-19_condition-Clinical_case_definition-2021.1" TargetMode="External"/><Relationship Id="rId17" Type="http://schemas.openxmlformats.org/officeDocument/2006/relationships/hyperlink" Target="https://eppi.ioe.ac.uk/cms/Default.aspx?tabid=3860" TargetMode="External"/><Relationship Id="rId25" Type="http://schemas.openxmlformats.org/officeDocument/2006/relationships/hyperlink" Target="https://www.healthequitynorth.co.uk/app/uploads/LONG-COVID-REPORT-2024-FINAL.pdf" TargetMode="External"/><Relationship Id="rId2" Type="http://schemas.openxmlformats.org/officeDocument/2006/relationships/numbering" Target="numbering.xml"/><Relationship Id="rId16" Type="http://schemas.openxmlformats.org/officeDocument/2006/relationships/hyperlink" Target="https://eppi.ioe.ac.uk/cms/Default.aspx?tabid=3860" TargetMode="External"/><Relationship Id="rId20" Type="http://schemas.openxmlformats.org/officeDocument/2006/relationships/hyperlink" Target="https://eppi.ioe.ac.uk/cms/Default.aspx?tabid=386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ng188" TargetMode="External"/><Relationship Id="rId24" Type="http://schemas.openxmlformats.org/officeDocument/2006/relationships/hyperlink" Target="https://www.camecon.com/wp-content/uploads/2024/03/The-Economic-Burden-of-Long-Covid-in-the-UK_Cambridge-Econometrics_V1.1_March2024.pdf" TargetMode="External"/><Relationship Id="rId5" Type="http://schemas.openxmlformats.org/officeDocument/2006/relationships/webSettings" Target="webSettings.xml"/><Relationship Id="rId15" Type="http://schemas.openxmlformats.org/officeDocument/2006/relationships/hyperlink" Target="https://eppi.ioe.ac.uk/cms/Default.aspx?tabid=3860" TargetMode="External"/><Relationship Id="rId23" Type="http://schemas.openxmlformats.org/officeDocument/2006/relationships/hyperlink" Target="https://eppi.ioe.ac.uk/cms/Default.aspx?tabid=3860" TargetMode="External"/><Relationship Id="rId28"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hyperlink" Target="https://eppi.ioe.ac.uk/cms/Default.aspx?tabid=3860" TargetMode="External"/><Relationship Id="rId4" Type="http://schemas.openxmlformats.org/officeDocument/2006/relationships/settings" Target="settings.xml"/><Relationship Id="rId9" Type="http://schemas.openxmlformats.org/officeDocument/2006/relationships/hyperlink" Target="https://eppi.ioe.ac.uk/cms/Default.aspx?tabid=3860" TargetMode="External"/><Relationship Id="rId14" Type="http://schemas.openxmlformats.org/officeDocument/2006/relationships/hyperlink" Target="https://eppi.ioe.ac.uk/cms/Default.aspx?tabid=3860" TargetMode="External"/><Relationship Id="rId22" Type="http://schemas.openxmlformats.org/officeDocument/2006/relationships/hyperlink" Target="https://eppi.ioe.ac.uk/cms/Default.aspx?tabid=3860" TargetMode="External"/><Relationship Id="rId27"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f113e59e7fcbaa61/Work/DRC/Search_perio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03784637001488"/>
          <c:y val="3.8327526132404179E-2"/>
          <c:w val="0.82348938422094686"/>
          <c:h val="0.81741007983758129"/>
        </c:manualLayout>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2)'!$N$24:$N$53</c:f>
              <c:strCache>
                <c:ptCount val="30"/>
                <c:pt idx="0">
                  <c:v> Jun 20 </c:v>
                </c:pt>
                <c:pt idx="1">
                  <c:v> July 20</c:v>
                </c:pt>
                <c:pt idx="2">
                  <c:v> Aug 20</c:v>
                </c:pt>
                <c:pt idx="3">
                  <c:v> Sept 20</c:v>
                </c:pt>
                <c:pt idx="4">
                  <c:v> Oct 20</c:v>
                </c:pt>
                <c:pt idx="5">
                  <c:v> Nov 20</c:v>
                </c:pt>
                <c:pt idx="6">
                  <c:v>Dec 20</c:v>
                </c:pt>
                <c:pt idx="7">
                  <c:v> Jan 21</c:v>
                </c:pt>
                <c:pt idx="8">
                  <c:v> Feb 21</c:v>
                </c:pt>
                <c:pt idx="9">
                  <c:v> Mar 21</c:v>
                </c:pt>
                <c:pt idx="10">
                  <c:v> Apr 21</c:v>
                </c:pt>
                <c:pt idx="11">
                  <c:v> May 21</c:v>
                </c:pt>
                <c:pt idx="12">
                  <c:v> Jun 21</c:v>
                </c:pt>
                <c:pt idx="13">
                  <c:v> Jul 21</c:v>
                </c:pt>
                <c:pt idx="14">
                  <c:v> Aug 21</c:v>
                </c:pt>
                <c:pt idx="15">
                  <c:v> Sept 21</c:v>
                </c:pt>
                <c:pt idx="16">
                  <c:v> Oct 21</c:v>
                </c:pt>
                <c:pt idx="17">
                  <c:v> Nov 21</c:v>
                </c:pt>
                <c:pt idx="18">
                  <c:v> Dec 21</c:v>
                </c:pt>
                <c:pt idx="19">
                  <c:v> Jan 22</c:v>
                </c:pt>
                <c:pt idx="20">
                  <c:v> Feb 22</c:v>
                </c:pt>
                <c:pt idx="21">
                  <c:v> Mar 22</c:v>
                </c:pt>
                <c:pt idx="22">
                  <c:v>Apr 22</c:v>
                </c:pt>
                <c:pt idx="23">
                  <c:v> May 22</c:v>
                </c:pt>
                <c:pt idx="24">
                  <c:v> Jun 22</c:v>
                </c:pt>
                <c:pt idx="25">
                  <c:v> Jul 22</c:v>
                </c:pt>
                <c:pt idx="26">
                  <c:v> Aug 22</c:v>
                </c:pt>
                <c:pt idx="27">
                  <c:v> Sept 22</c:v>
                </c:pt>
                <c:pt idx="28">
                  <c:v> Oct 22</c:v>
                </c:pt>
                <c:pt idx="29">
                  <c:v> Nov 22</c:v>
                </c:pt>
              </c:strCache>
            </c:strRef>
          </c:cat>
          <c:val>
            <c:numRef>
              <c:f>'data (2)'!$O$24:$O$53</c:f>
              <c:numCache>
                <c:formatCode>General</c:formatCode>
                <c:ptCount val="30"/>
                <c:pt idx="0">
                  <c:v>1</c:v>
                </c:pt>
                <c:pt idx="1">
                  <c:v>1</c:v>
                </c:pt>
                <c:pt idx="2">
                  <c:v>1</c:v>
                </c:pt>
                <c:pt idx="3">
                  <c:v>1</c:v>
                </c:pt>
                <c:pt idx="4">
                  <c:v>1</c:v>
                </c:pt>
                <c:pt idx="5">
                  <c:v>2</c:v>
                </c:pt>
                <c:pt idx="6">
                  <c:v>1</c:v>
                </c:pt>
                <c:pt idx="7">
                  <c:v>11</c:v>
                </c:pt>
                <c:pt idx="8">
                  <c:v>9</c:v>
                </c:pt>
                <c:pt idx="9">
                  <c:v>4</c:v>
                </c:pt>
                <c:pt idx="10">
                  <c:v>2</c:v>
                </c:pt>
                <c:pt idx="11">
                  <c:v>8</c:v>
                </c:pt>
                <c:pt idx="12">
                  <c:v>5</c:v>
                </c:pt>
                <c:pt idx="13">
                  <c:v>7</c:v>
                </c:pt>
                <c:pt idx="14">
                  <c:v>6</c:v>
                </c:pt>
                <c:pt idx="15">
                  <c:v>1</c:v>
                </c:pt>
                <c:pt idx="16">
                  <c:v>4</c:v>
                </c:pt>
                <c:pt idx="17">
                  <c:v>4</c:v>
                </c:pt>
                <c:pt idx="18">
                  <c:v>4</c:v>
                </c:pt>
                <c:pt idx="19">
                  <c:v>7</c:v>
                </c:pt>
                <c:pt idx="20">
                  <c:v>5</c:v>
                </c:pt>
                <c:pt idx="21">
                  <c:v>2</c:v>
                </c:pt>
                <c:pt idx="22">
                  <c:v>4</c:v>
                </c:pt>
                <c:pt idx="23">
                  <c:v>4</c:v>
                </c:pt>
                <c:pt idx="24">
                  <c:v>2</c:v>
                </c:pt>
                <c:pt idx="25">
                  <c:v>1</c:v>
                </c:pt>
                <c:pt idx="26">
                  <c:v>1</c:v>
                </c:pt>
                <c:pt idx="27">
                  <c:v>3</c:v>
                </c:pt>
                <c:pt idx="28">
                  <c:v>4</c:v>
                </c:pt>
                <c:pt idx="29">
                  <c:v>1</c:v>
                </c:pt>
              </c:numCache>
            </c:numRef>
          </c:val>
          <c:extLst>
            <c:ext xmlns:c16="http://schemas.microsoft.com/office/drawing/2014/chart" uri="{C3380CC4-5D6E-409C-BE32-E72D297353CC}">
              <c16:uniqueId val="{00000000-026E-4D12-AF32-F6DA9A03628B}"/>
            </c:ext>
          </c:extLst>
        </c:ser>
        <c:dLbls>
          <c:showLegendKey val="0"/>
          <c:showVal val="0"/>
          <c:showCatName val="0"/>
          <c:showSerName val="0"/>
          <c:showPercent val="0"/>
          <c:showBubbleSize val="0"/>
        </c:dLbls>
        <c:gapWidth val="82"/>
        <c:axId val="580556719"/>
        <c:axId val="580557199"/>
      </c:barChart>
      <c:catAx>
        <c:axId val="58055671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Month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out"/>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557199"/>
        <c:crosses val="autoZero"/>
        <c:auto val="1"/>
        <c:lblAlgn val="ctr"/>
        <c:lblOffset val="100"/>
        <c:tickLblSkip val="1"/>
        <c:noMultiLvlLbl val="0"/>
      </c:catAx>
      <c:valAx>
        <c:axId val="58055719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review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55671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AFC42-93AC-44B2-8505-63C521E42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8</Pages>
  <Words>8246</Words>
  <Characters>48902</Characters>
  <Application>Microsoft Office Word</Application>
  <DocSecurity>0</DocSecurity>
  <Lines>78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 Raine</dc:creator>
  <cp:keywords/>
  <dc:description/>
  <cp:lastModifiedBy>Gary Raine</cp:lastModifiedBy>
  <cp:revision>6</cp:revision>
  <dcterms:created xsi:type="dcterms:W3CDTF">2026-03-26T09:49:00Z</dcterms:created>
  <dcterms:modified xsi:type="dcterms:W3CDTF">2026-03-26T11:34:00Z</dcterms:modified>
</cp:coreProperties>
</file>